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4E7F2" w14:textId="77777777" w:rsidR="00180ACA" w:rsidRPr="005D4752" w:rsidRDefault="00180ACA"/>
    <w:p w14:paraId="57F2DF9E" w14:textId="77777777" w:rsidR="00180ACA" w:rsidRPr="005D4752" w:rsidRDefault="00180ACA"/>
    <w:p w14:paraId="1B798CCA" w14:textId="77777777" w:rsidR="00180ACA" w:rsidRPr="005D4752" w:rsidRDefault="00180ACA"/>
    <w:p w14:paraId="211AD370" w14:textId="77777777" w:rsidR="00180ACA" w:rsidRPr="005D4752" w:rsidRDefault="00180ACA"/>
    <w:p w14:paraId="1D2E300E" w14:textId="77777777" w:rsidR="00180ACA" w:rsidRPr="005D4752" w:rsidRDefault="00180ACA"/>
    <w:p w14:paraId="0FF63DB0" w14:textId="77777777" w:rsidR="00180ACA" w:rsidRPr="005D4752" w:rsidRDefault="00DC109E">
      <w:pPr>
        <w:pStyle w:val="Title"/>
        <w:rPr>
          <w:rFonts w:ascii="Trebuchet MS" w:hAnsi="Trebuchet MS"/>
        </w:rPr>
      </w:pPr>
      <w:r w:rsidRPr="005D4752">
        <w:rPr>
          <w:rFonts w:ascii="Trebuchet MS" w:hAnsi="Trebuchet MS"/>
        </w:rPr>
        <w:t>Deep Convolutional Neural Networks for Robotic Grasp Detection</w:t>
      </w:r>
    </w:p>
    <w:p w14:paraId="74A9500B" w14:textId="77777777" w:rsidR="00180ACA" w:rsidRPr="005D4752" w:rsidRDefault="00180ACA"/>
    <w:p w14:paraId="1E709E4C" w14:textId="77777777" w:rsidR="00180ACA" w:rsidRPr="005D4752" w:rsidRDefault="00180ACA"/>
    <w:p w14:paraId="61759D74" w14:textId="77777777" w:rsidR="00180ACA" w:rsidRPr="005D4752" w:rsidRDefault="00DC109E">
      <w:pPr>
        <w:jc w:val="center"/>
      </w:pPr>
      <w:r w:rsidRPr="005D4752">
        <w:t>CS39440 Major Project Report</w:t>
      </w:r>
    </w:p>
    <w:p w14:paraId="78264ECB" w14:textId="77777777" w:rsidR="00180ACA" w:rsidRPr="005D4752" w:rsidRDefault="00180ACA">
      <w:pPr>
        <w:jc w:val="center"/>
      </w:pPr>
    </w:p>
    <w:p w14:paraId="70A9B1E9" w14:textId="77777777" w:rsidR="00180ACA" w:rsidRPr="005D4752" w:rsidRDefault="00DC109E">
      <w:pPr>
        <w:spacing w:after="360"/>
        <w:jc w:val="center"/>
      </w:pPr>
      <w:r w:rsidRPr="005D4752">
        <w:t>Author: Oliver Thomas (olt13@aber.ac.uk)</w:t>
      </w:r>
    </w:p>
    <w:p w14:paraId="391B34B3" w14:textId="77777777" w:rsidR="00180ACA" w:rsidRPr="005D4752" w:rsidRDefault="00DC109E">
      <w:pPr>
        <w:jc w:val="center"/>
      </w:pPr>
      <w:r w:rsidRPr="005D4752">
        <w:t>Supervisor: Dr Patricia Shaw (phs@aber.ac.uk)</w:t>
      </w:r>
    </w:p>
    <w:p w14:paraId="63C19702" w14:textId="77777777" w:rsidR="00180ACA" w:rsidRPr="005D4752" w:rsidRDefault="00180ACA">
      <w:pPr>
        <w:jc w:val="center"/>
      </w:pPr>
    </w:p>
    <w:p w14:paraId="14CB1BB8" w14:textId="77777777" w:rsidR="00180ACA" w:rsidRPr="005D4752" w:rsidRDefault="00DC109E">
      <w:pPr>
        <w:jc w:val="center"/>
      </w:pPr>
      <w:r w:rsidRPr="005D4752">
        <w:t>30</w:t>
      </w:r>
      <w:r w:rsidRPr="005D4752">
        <w:rPr>
          <w:vertAlign w:val="superscript"/>
        </w:rPr>
        <w:t>th</w:t>
      </w:r>
      <w:r w:rsidRPr="005D4752">
        <w:t xml:space="preserve"> March 2021</w:t>
      </w:r>
    </w:p>
    <w:p w14:paraId="4EF31C36" w14:textId="77777777" w:rsidR="00180ACA" w:rsidRPr="005D4752" w:rsidRDefault="00180ACA">
      <w:pPr>
        <w:jc w:val="center"/>
      </w:pPr>
    </w:p>
    <w:p w14:paraId="5F8E3090" w14:textId="25FD64EB" w:rsidR="00180ACA" w:rsidRPr="005D4752" w:rsidRDefault="00DC109E">
      <w:pPr>
        <w:jc w:val="center"/>
      </w:pPr>
      <w:r w:rsidRPr="005D4752">
        <w:t>Version 1.</w:t>
      </w:r>
      <w:r w:rsidR="00926400">
        <w:t>2</w:t>
      </w:r>
      <w:r w:rsidRPr="005D4752">
        <w:t xml:space="preserve"> (Draft)</w:t>
      </w:r>
    </w:p>
    <w:p w14:paraId="6CE9E232" w14:textId="77777777" w:rsidR="00180ACA" w:rsidRPr="005D4752" w:rsidRDefault="00180ACA">
      <w:pPr>
        <w:jc w:val="center"/>
      </w:pPr>
    </w:p>
    <w:p w14:paraId="639788DB" w14:textId="77777777" w:rsidR="00180ACA" w:rsidRPr="005D4752" w:rsidRDefault="00180ACA">
      <w:pPr>
        <w:jc w:val="center"/>
      </w:pPr>
    </w:p>
    <w:p w14:paraId="476A1A97" w14:textId="77777777" w:rsidR="00180ACA" w:rsidRPr="005D4752" w:rsidRDefault="00180ACA">
      <w:pPr>
        <w:jc w:val="center"/>
      </w:pPr>
    </w:p>
    <w:p w14:paraId="4C8AF550" w14:textId="77777777" w:rsidR="00180ACA" w:rsidRPr="005D4752" w:rsidRDefault="00180ACA">
      <w:pPr>
        <w:jc w:val="center"/>
      </w:pPr>
    </w:p>
    <w:p w14:paraId="09F1CB78" w14:textId="77777777" w:rsidR="00180ACA" w:rsidRPr="005D4752" w:rsidRDefault="00DC109E">
      <w:pPr>
        <w:jc w:val="center"/>
      </w:pPr>
      <w:r w:rsidRPr="005D4752">
        <w:t>This report is submitted as partial fulfilment of a MEng degree in</w:t>
      </w:r>
      <w:r w:rsidRPr="005D4752">
        <w:br/>
        <w:t>Robotics and Embedded Systems Engineering (132C)</w:t>
      </w:r>
    </w:p>
    <w:p w14:paraId="1C17600F" w14:textId="77777777" w:rsidR="00180ACA" w:rsidRPr="005D4752" w:rsidRDefault="00180ACA"/>
    <w:p w14:paraId="47CCF265" w14:textId="77777777" w:rsidR="00180ACA" w:rsidRPr="005D4752" w:rsidRDefault="00180ACA"/>
    <w:p w14:paraId="1C7BE975" w14:textId="77777777" w:rsidR="00180ACA" w:rsidRPr="005D4752" w:rsidRDefault="00180ACA"/>
    <w:p w14:paraId="58B7DC08" w14:textId="77777777" w:rsidR="00180ACA" w:rsidRPr="005D4752" w:rsidRDefault="00180ACA"/>
    <w:p w14:paraId="20811765" w14:textId="77777777" w:rsidR="00180ACA" w:rsidRPr="005D4752" w:rsidRDefault="00180ACA"/>
    <w:p w14:paraId="136B342B" w14:textId="77777777" w:rsidR="00180ACA" w:rsidRPr="005D4752" w:rsidRDefault="00180ACA"/>
    <w:p w14:paraId="12BD0B1F" w14:textId="77777777" w:rsidR="00180ACA" w:rsidRPr="005D4752" w:rsidRDefault="00180ACA"/>
    <w:p w14:paraId="79607242" w14:textId="77777777" w:rsidR="00180ACA" w:rsidRPr="005D4752" w:rsidRDefault="00180ACA"/>
    <w:p w14:paraId="040C518E" w14:textId="77777777" w:rsidR="00180ACA" w:rsidRPr="005D4752" w:rsidRDefault="00180ACA"/>
    <w:p w14:paraId="67A16690" w14:textId="77777777" w:rsidR="00180ACA" w:rsidRPr="005D4752" w:rsidRDefault="00180ACA"/>
    <w:p w14:paraId="35E88212" w14:textId="77777777" w:rsidR="00180ACA" w:rsidRPr="005D4752" w:rsidRDefault="00180ACA"/>
    <w:p w14:paraId="33D2CBA0" w14:textId="77777777" w:rsidR="00180ACA" w:rsidRPr="005D4752" w:rsidRDefault="00180ACA"/>
    <w:p w14:paraId="38DA7FDC" w14:textId="77777777" w:rsidR="00180ACA" w:rsidRPr="005D4752" w:rsidRDefault="00180ACA"/>
    <w:p w14:paraId="3167E062" w14:textId="77777777" w:rsidR="00180ACA" w:rsidRPr="005D4752" w:rsidRDefault="00180ACA"/>
    <w:p w14:paraId="7917D1AF" w14:textId="77777777" w:rsidR="00180ACA" w:rsidRPr="005D4752" w:rsidRDefault="00180ACA"/>
    <w:p w14:paraId="21D42EB9" w14:textId="77777777" w:rsidR="00180ACA" w:rsidRPr="005D4752" w:rsidRDefault="00180ACA"/>
    <w:p w14:paraId="64112454" w14:textId="77777777" w:rsidR="00180ACA" w:rsidRPr="005D4752" w:rsidRDefault="00DC109E">
      <w:r w:rsidRPr="005D4752">
        <w:t xml:space="preserve">Department of Computer Science </w:t>
      </w:r>
    </w:p>
    <w:p w14:paraId="00ABA268" w14:textId="77777777" w:rsidR="00180ACA" w:rsidRPr="005D4752" w:rsidRDefault="00DC109E">
      <w:r w:rsidRPr="005D4752">
        <w:t xml:space="preserve">Aberystwyth University </w:t>
      </w:r>
    </w:p>
    <w:p w14:paraId="538214DF" w14:textId="77777777" w:rsidR="00180ACA" w:rsidRPr="005D4752" w:rsidRDefault="00DC109E">
      <w:r w:rsidRPr="005D4752">
        <w:t xml:space="preserve">Aberystwyth </w:t>
      </w:r>
    </w:p>
    <w:p w14:paraId="4067857B" w14:textId="77777777" w:rsidR="00180ACA" w:rsidRPr="005D4752" w:rsidRDefault="00DC109E">
      <w:r w:rsidRPr="005D4752">
        <w:t>Ceredigion</w:t>
      </w:r>
    </w:p>
    <w:p w14:paraId="5E789626" w14:textId="77777777" w:rsidR="00180ACA" w:rsidRPr="005D4752" w:rsidRDefault="00DC109E">
      <w:r w:rsidRPr="005D4752">
        <w:t>SY23 3DB</w:t>
      </w:r>
    </w:p>
    <w:p w14:paraId="5325212C" w14:textId="77777777" w:rsidR="00180ACA" w:rsidRPr="005D4752" w:rsidRDefault="00DC109E">
      <w:pPr>
        <w:sectPr w:rsidR="00180ACA" w:rsidRPr="005D4752">
          <w:pgSz w:w="11906" w:h="16838"/>
          <w:pgMar w:top="1428" w:right="1800" w:bottom="1440" w:left="1800" w:header="720" w:footer="720" w:gutter="0"/>
          <w:pgNumType w:fmt="lowerRoman"/>
          <w:cols w:space="720"/>
        </w:sectPr>
      </w:pPr>
      <w:r w:rsidRPr="005D4752">
        <w:t>Wales, UK</w:t>
      </w:r>
    </w:p>
    <w:p w14:paraId="52766801" w14:textId="77777777" w:rsidR="00180ACA" w:rsidRPr="005D4752" w:rsidRDefault="00DC109E">
      <w:pPr>
        <w:pStyle w:val="FrontMatterHeader"/>
      </w:pPr>
      <w:r w:rsidRPr="005D4752">
        <w:lastRenderedPageBreak/>
        <w:t>Declaration of originality</w:t>
      </w:r>
    </w:p>
    <w:p w14:paraId="2380D218" w14:textId="77777777" w:rsidR="00180ACA" w:rsidRPr="005D4752" w:rsidRDefault="00180ACA"/>
    <w:p w14:paraId="2008B37E" w14:textId="77777777" w:rsidR="00180ACA" w:rsidRPr="005D4752" w:rsidRDefault="00DC109E">
      <w:pPr>
        <w:jc w:val="left"/>
      </w:pPr>
      <w:r w:rsidRPr="005D4752">
        <w:t>I confirm that:</w:t>
      </w:r>
      <w:r w:rsidRPr="005D4752">
        <w:br/>
      </w:r>
    </w:p>
    <w:p w14:paraId="08DABB46" w14:textId="77777777" w:rsidR="00180ACA" w:rsidRPr="005D4752" w:rsidRDefault="00DC109E">
      <w:pPr>
        <w:pStyle w:val="ListParagraph"/>
        <w:numPr>
          <w:ilvl w:val="0"/>
          <w:numId w:val="2"/>
        </w:numPr>
      </w:pPr>
      <w:r w:rsidRPr="005D4752">
        <w:t xml:space="preserve">This submission is my own work, except where clearly indicated. </w:t>
      </w:r>
    </w:p>
    <w:p w14:paraId="4A4F1F61" w14:textId="77777777" w:rsidR="00180ACA" w:rsidRPr="005D4752" w:rsidRDefault="00180ACA">
      <w:pPr>
        <w:pStyle w:val="ListParagraph"/>
      </w:pPr>
    </w:p>
    <w:p w14:paraId="5873B9DB" w14:textId="77777777" w:rsidR="00180ACA" w:rsidRPr="005D4752" w:rsidRDefault="00DC109E">
      <w:pPr>
        <w:pStyle w:val="ListParagraph"/>
        <w:numPr>
          <w:ilvl w:val="0"/>
          <w:numId w:val="2"/>
        </w:numPr>
      </w:pPr>
      <w:r w:rsidRPr="005D4752">
        <w:t xml:space="preserve">I understand that there are severe penalties for Unacceptable Academic Practice, which can lead to loss of marks or even the withholding of a degree. </w:t>
      </w:r>
    </w:p>
    <w:p w14:paraId="6AADFCCB" w14:textId="77777777" w:rsidR="00180ACA" w:rsidRPr="005D4752" w:rsidRDefault="00180ACA">
      <w:pPr>
        <w:pStyle w:val="ListParagraph"/>
      </w:pPr>
    </w:p>
    <w:p w14:paraId="2FC7E9B7" w14:textId="77777777" w:rsidR="00180ACA" w:rsidRPr="005D4752" w:rsidRDefault="00DC109E">
      <w:pPr>
        <w:pStyle w:val="ListParagraph"/>
        <w:numPr>
          <w:ilvl w:val="0"/>
          <w:numId w:val="2"/>
        </w:numPr>
      </w:pPr>
      <w:r w:rsidRPr="005D4752">
        <w:t xml:space="preserve">I have read the regulations on Unacceptable Academic Practice from the University’s Academic Registry (AR) and the relevant sections of the current Student Handbook of the Department of Computer Science. </w:t>
      </w:r>
    </w:p>
    <w:p w14:paraId="235DCF86" w14:textId="77777777" w:rsidR="00180ACA" w:rsidRPr="005D4752" w:rsidRDefault="00180ACA">
      <w:pPr>
        <w:pStyle w:val="ListParagraph"/>
      </w:pPr>
    </w:p>
    <w:p w14:paraId="60EF0A70" w14:textId="77777777" w:rsidR="00180ACA" w:rsidRPr="005D4752" w:rsidRDefault="00DC109E">
      <w:pPr>
        <w:pStyle w:val="ListParagraph"/>
        <w:numPr>
          <w:ilvl w:val="0"/>
          <w:numId w:val="2"/>
        </w:numPr>
      </w:pPr>
      <w:r w:rsidRPr="005D4752">
        <w:t xml:space="preserve">In submitting this work, I understand and agree to abide by the University’s regulations governing these issues.  </w:t>
      </w:r>
    </w:p>
    <w:p w14:paraId="4D7064D2" w14:textId="77777777" w:rsidR="00180ACA" w:rsidRPr="005D4752" w:rsidRDefault="00180ACA">
      <w:pPr>
        <w:pStyle w:val="ListParagraph"/>
      </w:pPr>
    </w:p>
    <w:p w14:paraId="6BD8A8F9" w14:textId="77777777" w:rsidR="00180ACA" w:rsidRPr="005D4752" w:rsidRDefault="00180ACA">
      <w:pPr>
        <w:pStyle w:val="ListParagraph"/>
      </w:pPr>
    </w:p>
    <w:p w14:paraId="71D74CBE" w14:textId="77777777" w:rsidR="00180ACA" w:rsidRPr="005D4752" w:rsidRDefault="00180ACA"/>
    <w:p w14:paraId="6BA811A0" w14:textId="77777777" w:rsidR="00180ACA" w:rsidRPr="005D4752" w:rsidRDefault="00DC109E">
      <w:r w:rsidRPr="005D4752">
        <w:t>Name   Oliver Thomas</w:t>
      </w:r>
    </w:p>
    <w:p w14:paraId="29B92A07" w14:textId="77777777" w:rsidR="00180ACA" w:rsidRPr="005D4752" w:rsidRDefault="00180ACA"/>
    <w:p w14:paraId="3F8E0E9B" w14:textId="7BAA3148" w:rsidR="00180ACA" w:rsidRPr="005D4752" w:rsidRDefault="00DC109E">
      <w:r w:rsidRPr="005D4752">
        <w:t xml:space="preserve">Date </w:t>
      </w:r>
      <w:r w:rsidR="00FA41FA">
        <w:t>12/05/2021</w:t>
      </w:r>
    </w:p>
    <w:p w14:paraId="47D335C3" w14:textId="77777777" w:rsidR="00180ACA" w:rsidRPr="005D4752" w:rsidRDefault="00180ACA"/>
    <w:p w14:paraId="0CC2516F" w14:textId="77777777" w:rsidR="00180ACA" w:rsidRPr="005D4752" w:rsidRDefault="00180ACA"/>
    <w:p w14:paraId="15BACFC4" w14:textId="77777777" w:rsidR="00180ACA" w:rsidRPr="005D4752" w:rsidRDefault="00180ACA"/>
    <w:p w14:paraId="3AC14DC6" w14:textId="77777777" w:rsidR="00180ACA" w:rsidRPr="005D4752" w:rsidRDefault="00180ACA"/>
    <w:p w14:paraId="24D167EB" w14:textId="77777777" w:rsidR="00180ACA" w:rsidRPr="005D4752" w:rsidRDefault="00DC109E">
      <w:pPr>
        <w:pStyle w:val="FrontMatterHeader"/>
      </w:pPr>
      <w:r w:rsidRPr="005D4752">
        <w:t>Consent to share this work</w:t>
      </w:r>
    </w:p>
    <w:p w14:paraId="108C64B0" w14:textId="77777777" w:rsidR="00180ACA" w:rsidRPr="005D4752" w:rsidRDefault="00180ACA"/>
    <w:p w14:paraId="74FF5DE5" w14:textId="77777777" w:rsidR="00180ACA" w:rsidRPr="005D4752" w:rsidRDefault="00DC109E">
      <w:r w:rsidRPr="005D4752">
        <w:t>By including my name below, I hereby agree to this project's report and technical work being made available to other students and academic staff of the Aberystwyth Computer Science Department.</w:t>
      </w:r>
    </w:p>
    <w:p w14:paraId="03C20F9C" w14:textId="77777777" w:rsidR="00180ACA" w:rsidRPr="005D4752" w:rsidRDefault="00180ACA"/>
    <w:p w14:paraId="46DD7910" w14:textId="77777777" w:rsidR="00180ACA" w:rsidRPr="005D4752" w:rsidRDefault="00180ACA"/>
    <w:p w14:paraId="397A26CA" w14:textId="77777777" w:rsidR="00180ACA" w:rsidRPr="005D4752" w:rsidRDefault="00DC109E">
      <w:r w:rsidRPr="005D4752">
        <w:t>Name   Oliver Thomas</w:t>
      </w:r>
    </w:p>
    <w:p w14:paraId="1E2EF444" w14:textId="77777777" w:rsidR="00180ACA" w:rsidRPr="005D4752" w:rsidRDefault="00180ACA"/>
    <w:p w14:paraId="0A5DA93A" w14:textId="1AD16977" w:rsidR="00180ACA" w:rsidRPr="005D4752" w:rsidRDefault="00DC109E">
      <w:r w:rsidRPr="005D4752">
        <w:t xml:space="preserve">Date </w:t>
      </w:r>
      <w:r w:rsidR="00FA41FA">
        <w:t>12/05/2021</w:t>
      </w:r>
    </w:p>
    <w:p w14:paraId="4631C55A" w14:textId="77777777" w:rsidR="00180ACA" w:rsidRPr="005D4752" w:rsidRDefault="00180ACA"/>
    <w:p w14:paraId="7E6CD8C5" w14:textId="77777777" w:rsidR="00180ACA" w:rsidRPr="005D4752" w:rsidRDefault="00180ACA">
      <w:pPr>
        <w:pStyle w:val="NormalWeb"/>
        <w:rPr>
          <w:rFonts w:ascii="Trebuchet MS" w:hAnsi="Trebuchet MS"/>
        </w:rPr>
      </w:pPr>
    </w:p>
    <w:p w14:paraId="30C4FDEB" w14:textId="77777777" w:rsidR="00180ACA" w:rsidRPr="005D4752" w:rsidRDefault="00180ACA">
      <w:pPr>
        <w:pStyle w:val="NormalWeb"/>
        <w:pageBreakBefore/>
        <w:rPr>
          <w:rFonts w:ascii="Trebuchet MS" w:hAnsi="Trebuchet MS"/>
        </w:rPr>
      </w:pPr>
    </w:p>
    <w:p w14:paraId="104E000F" w14:textId="77777777" w:rsidR="00180ACA" w:rsidRPr="005D4752" w:rsidRDefault="00DC109E">
      <w:pPr>
        <w:pStyle w:val="FrontMatterHeader"/>
      </w:pPr>
      <w:r w:rsidRPr="005D4752">
        <w:t>Acknowledgements</w:t>
      </w:r>
    </w:p>
    <w:p w14:paraId="1B64F134" w14:textId="77777777" w:rsidR="00180ACA" w:rsidRPr="005D4752" w:rsidRDefault="00180ACA"/>
    <w:p w14:paraId="0A8622BF" w14:textId="662E7D55" w:rsidR="00180ACA" w:rsidRPr="005D4752" w:rsidRDefault="00DC109E">
      <w:r w:rsidRPr="005D4752">
        <w:t>I am grateful to my supervisor, Patricia, for guiding and advising me while completing this interesting</w:t>
      </w:r>
      <w:r w:rsidR="5AA7477F">
        <w:t xml:space="preserve"> and challenging</w:t>
      </w:r>
      <w:r w:rsidRPr="005D4752">
        <w:t xml:space="preserve"> project.</w:t>
      </w:r>
    </w:p>
    <w:p w14:paraId="56EFBE78" w14:textId="77777777" w:rsidR="00180ACA" w:rsidRPr="005D4752" w:rsidRDefault="00180ACA"/>
    <w:p w14:paraId="466AED91" w14:textId="37549A73" w:rsidR="00180ACA" w:rsidRPr="005D4752" w:rsidRDefault="00DC109E">
      <w:r w:rsidRPr="005D4752">
        <w:t>I would also like to thank my family and my girlfriend Katie for their incredible ongoing support</w:t>
      </w:r>
      <w:r w:rsidR="003B6CE4">
        <w:t xml:space="preserve"> during this project</w:t>
      </w:r>
      <w:r w:rsidRPr="005D4752">
        <w:t>.</w:t>
      </w:r>
    </w:p>
    <w:p w14:paraId="0F28A3B4" w14:textId="77777777" w:rsidR="00180ACA" w:rsidRPr="005D4752" w:rsidRDefault="00180ACA">
      <w:pPr>
        <w:pageBreakBefore/>
      </w:pPr>
    </w:p>
    <w:p w14:paraId="251CE392" w14:textId="77777777" w:rsidR="00180ACA" w:rsidRPr="005D4752" w:rsidRDefault="00DC109E">
      <w:pPr>
        <w:pStyle w:val="FrontMatterHeader"/>
      </w:pPr>
      <w:r w:rsidRPr="005D4752">
        <w:t>Abstract</w:t>
      </w:r>
    </w:p>
    <w:p w14:paraId="473755A4" w14:textId="77777777" w:rsidR="00A927A5" w:rsidRDefault="00A927A5"/>
    <w:p w14:paraId="60530DD6" w14:textId="10F58E7D" w:rsidR="00180ACA" w:rsidRPr="0007581A" w:rsidRDefault="005B006F">
      <w:pPr>
        <w:rPr>
          <w:color w:val="7030A0"/>
        </w:rPr>
      </w:pPr>
      <w:r w:rsidRPr="0007581A">
        <w:rPr>
          <w:color w:val="7030A0"/>
        </w:rPr>
        <w:t xml:space="preserve">This project – ‘Deep Convolutional Neural Networks for Robotic Grasp Detection’ </w:t>
      </w:r>
      <w:r w:rsidR="00EF2CE6" w:rsidRPr="0007581A">
        <w:rPr>
          <w:color w:val="7030A0"/>
        </w:rPr>
        <w:t>–</w:t>
      </w:r>
      <w:r w:rsidRPr="0007581A">
        <w:rPr>
          <w:color w:val="7030A0"/>
        </w:rPr>
        <w:t xml:space="preserve"> </w:t>
      </w:r>
      <w:r w:rsidR="00EF2CE6" w:rsidRPr="0007581A">
        <w:rPr>
          <w:color w:val="7030A0"/>
        </w:rPr>
        <w:t xml:space="preserve">has been designed to </w:t>
      </w:r>
      <w:r w:rsidR="00A927A5" w:rsidRPr="0007581A">
        <w:rPr>
          <w:color w:val="7030A0"/>
        </w:rPr>
        <w:t>research and apply a potential solution to the challenging topic of grasp detection.</w:t>
      </w:r>
      <w:r w:rsidR="00673DB8" w:rsidRPr="0007581A">
        <w:rPr>
          <w:color w:val="7030A0"/>
        </w:rPr>
        <w:t xml:space="preserve"> This report details the process th</w:t>
      </w:r>
      <w:r w:rsidR="00D70AFE" w:rsidRPr="0007581A">
        <w:rPr>
          <w:color w:val="7030A0"/>
        </w:rPr>
        <w:t>at was followed to: research and develop a</w:t>
      </w:r>
      <w:r w:rsidR="00673DB8" w:rsidRPr="0007581A">
        <w:rPr>
          <w:color w:val="7030A0"/>
        </w:rPr>
        <w:t xml:space="preserve"> hypothesis</w:t>
      </w:r>
      <w:r w:rsidR="00D70AFE" w:rsidRPr="0007581A">
        <w:rPr>
          <w:color w:val="7030A0"/>
        </w:rPr>
        <w:t>, design experiments</w:t>
      </w:r>
      <w:r w:rsidR="0048140A" w:rsidRPr="0007581A">
        <w:rPr>
          <w:color w:val="7030A0"/>
        </w:rPr>
        <w:t>, implement software to run these experiments, and analyse the results of the project.</w:t>
      </w:r>
      <w:r w:rsidR="00D15457" w:rsidRPr="0007581A">
        <w:rPr>
          <w:color w:val="7030A0"/>
        </w:rPr>
        <w:t xml:space="preserve"> This was a complicated project </w:t>
      </w:r>
      <w:r w:rsidR="00C32525" w:rsidRPr="0007581A">
        <w:rPr>
          <w:color w:val="7030A0"/>
        </w:rPr>
        <w:t xml:space="preserve">that </w:t>
      </w:r>
      <w:r w:rsidR="00F40D80" w:rsidRPr="0007581A">
        <w:rPr>
          <w:color w:val="7030A0"/>
        </w:rPr>
        <w:t>utilised a variety of different technological</w:t>
      </w:r>
      <w:r w:rsidR="00454E5A" w:rsidRPr="0007581A">
        <w:rPr>
          <w:color w:val="7030A0"/>
        </w:rPr>
        <w:t xml:space="preserve"> tools</w:t>
      </w:r>
      <w:r w:rsidR="007730B2" w:rsidRPr="0007581A">
        <w:rPr>
          <w:color w:val="7030A0"/>
        </w:rPr>
        <w:t xml:space="preserve"> to achieve the desired functionality</w:t>
      </w:r>
      <w:r w:rsidR="00454E5A" w:rsidRPr="0007581A">
        <w:rPr>
          <w:color w:val="7030A0"/>
        </w:rPr>
        <w:t xml:space="preserve">: </w:t>
      </w:r>
      <w:r w:rsidR="00160FAC" w:rsidRPr="0007581A">
        <w:rPr>
          <w:color w:val="7030A0"/>
        </w:rPr>
        <w:t>from machine learning libraries</w:t>
      </w:r>
      <w:r w:rsidR="00454E5A" w:rsidRPr="0007581A">
        <w:rPr>
          <w:color w:val="7030A0"/>
        </w:rPr>
        <w:t xml:space="preserve"> to robotic middleware.</w:t>
      </w:r>
    </w:p>
    <w:p w14:paraId="721A207E" w14:textId="6F5D69FF" w:rsidR="004E5FF4" w:rsidRPr="0007581A" w:rsidRDefault="004E5FF4">
      <w:pPr>
        <w:rPr>
          <w:color w:val="7030A0"/>
        </w:rPr>
      </w:pPr>
    </w:p>
    <w:p w14:paraId="6DB84EF3" w14:textId="387D2C8C" w:rsidR="004E5FF4" w:rsidRPr="0007581A" w:rsidRDefault="006A373A">
      <w:pPr>
        <w:rPr>
          <w:color w:val="7030A0"/>
        </w:rPr>
      </w:pPr>
      <w:r w:rsidRPr="0007581A">
        <w:rPr>
          <w:color w:val="7030A0"/>
        </w:rPr>
        <w:t>Initial r</w:t>
      </w:r>
      <w:r w:rsidR="00115984" w:rsidRPr="0007581A">
        <w:rPr>
          <w:color w:val="7030A0"/>
        </w:rPr>
        <w:t>esearch into the topic has shown that it is possible to build</w:t>
      </w:r>
      <w:r w:rsidR="00FA659D" w:rsidRPr="0007581A">
        <w:rPr>
          <w:color w:val="7030A0"/>
        </w:rPr>
        <w:t xml:space="preserve"> a network that will detect successful grasps</w:t>
      </w:r>
      <w:r w:rsidR="0071669C" w:rsidRPr="0007581A">
        <w:rPr>
          <w:color w:val="7030A0"/>
        </w:rPr>
        <w:t xml:space="preserve">. </w:t>
      </w:r>
      <w:r w:rsidR="00C73593" w:rsidRPr="0007581A">
        <w:rPr>
          <w:color w:val="7030A0"/>
        </w:rPr>
        <w:t>However, d</w:t>
      </w:r>
      <w:r w:rsidR="0071669C" w:rsidRPr="0007581A">
        <w:rPr>
          <w:color w:val="7030A0"/>
        </w:rPr>
        <w:t>ue to</w:t>
      </w:r>
      <w:r w:rsidR="00995502" w:rsidRPr="0007581A">
        <w:rPr>
          <w:color w:val="7030A0"/>
        </w:rPr>
        <w:t xml:space="preserve"> </w:t>
      </w:r>
      <w:r w:rsidR="0071669C" w:rsidRPr="0007581A">
        <w:rPr>
          <w:color w:val="7030A0"/>
        </w:rPr>
        <w:t>limit</w:t>
      </w:r>
      <w:r w:rsidR="00995502" w:rsidRPr="0007581A">
        <w:rPr>
          <w:color w:val="7030A0"/>
        </w:rPr>
        <w:t xml:space="preserve">ations on this project, the hypothesis states that the aim is to provide a proof of concept that could in future be </w:t>
      </w:r>
      <w:r w:rsidR="004413F5" w:rsidRPr="0007581A">
        <w:rPr>
          <w:color w:val="7030A0"/>
        </w:rPr>
        <w:t>refined</w:t>
      </w:r>
      <w:r w:rsidR="00E854B2" w:rsidRPr="0007581A">
        <w:rPr>
          <w:color w:val="7030A0"/>
        </w:rPr>
        <w:t xml:space="preserve"> to be more successful</w:t>
      </w:r>
      <w:r w:rsidR="00367815" w:rsidRPr="0007581A">
        <w:rPr>
          <w:color w:val="7030A0"/>
        </w:rPr>
        <w:t xml:space="preserve"> at detecting grasps for novel objects</w:t>
      </w:r>
      <w:r w:rsidR="00E854B2" w:rsidRPr="0007581A">
        <w:rPr>
          <w:color w:val="7030A0"/>
        </w:rPr>
        <w:t>.</w:t>
      </w:r>
      <w:r w:rsidR="000D0044" w:rsidRPr="0007581A">
        <w:rPr>
          <w:color w:val="7030A0"/>
        </w:rPr>
        <w:t xml:space="preserve"> By the end of this report, this proof of concept will be shown and the areas to improve it will be discussed.</w:t>
      </w:r>
    </w:p>
    <w:p w14:paraId="40D84497" w14:textId="77777777" w:rsidR="008D61EB" w:rsidRPr="005D4752" w:rsidRDefault="008D61EB"/>
    <w:p w14:paraId="2061ACED" w14:textId="77777777" w:rsidR="00180ACA" w:rsidRPr="005D4752" w:rsidRDefault="00180ACA">
      <w:pPr>
        <w:pageBreakBefore/>
      </w:pPr>
    </w:p>
    <w:p w14:paraId="5E33CBD9" w14:textId="77777777" w:rsidR="00180ACA" w:rsidRPr="005D4752" w:rsidRDefault="00DC109E">
      <w:pPr>
        <w:pStyle w:val="FrontMatterHeader"/>
      </w:pPr>
      <w:r w:rsidRPr="005D4752">
        <w:t>Contents</w:t>
      </w:r>
    </w:p>
    <w:p w14:paraId="0420362D" w14:textId="77777777" w:rsidR="00180ACA" w:rsidRPr="005D4752" w:rsidRDefault="00180ACA"/>
    <w:p w14:paraId="4E93C5A8" w14:textId="4117AE85" w:rsidR="008D5DBE" w:rsidRDefault="008C63D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r w:rsidRPr="005D4752">
        <w:fldChar w:fldCharType="begin"/>
      </w:r>
      <w:r w:rsidRPr="005D4752">
        <w:instrText xml:space="preserve"> TOC \o "1-3" \h \z \u </w:instrText>
      </w:r>
      <w:r w:rsidRPr="005D4752">
        <w:fldChar w:fldCharType="separate"/>
      </w:r>
      <w:hyperlink w:anchor="_Toc71731600" w:history="1">
        <w:r w:rsidR="008D5DBE" w:rsidRPr="00F13587">
          <w:rPr>
            <w:rStyle w:val="Hyperlink"/>
            <w:noProof/>
          </w:rPr>
          <w:t>1</w:t>
        </w:r>
        <w:r w:rsidR="008D5DBE">
          <w:rPr>
            <w:rFonts w:asciiTheme="minorHAnsi" w:eastAsiaTheme="minorEastAsia" w:hAnsiTheme="minorHAnsi" w:cstheme="minorBidi"/>
            <w:b w:val="0"/>
            <w:bCs w:val="0"/>
            <w:caps w:val="0"/>
            <w:noProof/>
            <w:sz w:val="22"/>
            <w:szCs w:val="22"/>
            <w:lang w:eastAsia="en-GB"/>
          </w:rPr>
          <w:tab/>
        </w:r>
        <w:r w:rsidR="008D5DBE" w:rsidRPr="00F13587">
          <w:rPr>
            <w:rStyle w:val="Hyperlink"/>
            <w:noProof/>
          </w:rPr>
          <w:t>Project Background, Analysis &amp; Process</w:t>
        </w:r>
        <w:r w:rsidR="008D5DBE">
          <w:rPr>
            <w:noProof/>
            <w:webHidden/>
          </w:rPr>
          <w:tab/>
        </w:r>
        <w:r w:rsidR="008D5DBE">
          <w:rPr>
            <w:noProof/>
            <w:webHidden/>
          </w:rPr>
          <w:fldChar w:fldCharType="begin"/>
        </w:r>
        <w:r w:rsidR="008D5DBE">
          <w:rPr>
            <w:noProof/>
            <w:webHidden/>
          </w:rPr>
          <w:instrText xml:space="preserve"> PAGEREF _Toc71731600 \h </w:instrText>
        </w:r>
        <w:r w:rsidR="008D5DBE">
          <w:rPr>
            <w:noProof/>
            <w:webHidden/>
          </w:rPr>
        </w:r>
        <w:r w:rsidR="008D5DBE">
          <w:rPr>
            <w:noProof/>
            <w:webHidden/>
          </w:rPr>
          <w:fldChar w:fldCharType="separate"/>
        </w:r>
        <w:r w:rsidR="008D5DBE">
          <w:rPr>
            <w:noProof/>
            <w:webHidden/>
          </w:rPr>
          <w:t>1</w:t>
        </w:r>
        <w:r w:rsidR="008D5DBE">
          <w:rPr>
            <w:noProof/>
            <w:webHidden/>
          </w:rPr>
          <w:fldChar w:fldCharType="end"/>
        </w:r>
      </w:hyperlink>
    </w:p>
    <w:p w14:paraId="1612A044" w14:textId="48772B0C"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1" w:history="1">
        <w:r w:rsidRPr="00F13587">
          <w:rPr>
            <w:rStyle w:val="Hyperlink"/>
            <w:noProof/>
          </w:rPr>
          <w:t>1.1</w:t>
        </w:r>
        <w:r>
          <w:rPr>
            <w:rFonts w:asciiTheme="minorHAnsi" w:eastAsiaTheme="minorEastAsia" w:hAnsiTheme="minorHAnsi" w:cstheme="minorBidi"/>
            <w:b w:val="0"/>
            <w:bCs w:val="0"/>
            <w:noProof/>
            <w:sz w:val="22"/>
            <w:szCs w:val="22"/>
            <w:lang w:eastAsia="en-GB"/>
          </w:rPr>
          <w:tab/>
        </w:r>
        <w:r w:rsidRPr="00F13587">
          <w:rPr>
            <w:rStyle w:val="Hyperlink"/>
            <w:noProof/>
          </w:rPr>
          <w:t>Project Description</w:t>
        </w:r>
        <w:r>
          <w:rPr>
            <w:noProof/>
            <w:webHidden/>
          </w:rPr>
          <w:tab/>
        </w:r>
        <w:r>
          <w:rPr>
            <w:noProof/>
            <w:webHidden/>
          </w:rPr>
          <w:fldChar w:fldCharType="begin"/>
        </w:r>
        <w:r>
          <w:rPr>
            <w:noProof/>
            <w:webHidden/>
          </w:rPr>
          <w:instrText xml:space="preserve"> PAGEREF _Toc71731601 \h </w:instrText>
        </w:r>
        <w:r>
          <w:rPr>
            <w:noProof/>
            <w:webHidden/>
          </w:rPr>
        </w:r>
        <w:r>
          <w:rPr>
            <w:noProof/>
            <w:webHidden/>
          </w:rPr>
          <w:fldChar w:fldCharType="separate"/>
        </w:r>
        <w:r>
          <w:rPr>
            <w:noProof/>
            <w:webHidden/>
          </w:rPr>
          <w:t>1</w:t>
        </w:r>
        <w:r>
          <w:rPr>
            <w:noProof/>
            <w:webHidden/>
          </w:rPr>
          <w:fldChar w:fldCharType="end"/>
        </w:r>
      </w:hyperlink>
    </w:p>
    <w:p w14:paraId="639B0932" w14:textId="18ACF41F"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2" w:history="1">
        <w:r w:rsidRPr="00F13587">
          <w:rPr>
            <w:rStyle w:val="Hyperlink"/>
            <w:noProof/>
          </w:rPr>
          <w:t>1.2</w:t>
        </w:r>
        <w:r>
          <w:rPr>
            <w:rFonts w:asciiTheme="minorHAnsi" w:eastAsiaTheme="minorEastAsia" w:hAnsiTheme="minorHAnsi" w:cstheme="minorBidi"/>
            <w:b w:val="0"/>
            <w:bCs w:val="0"/>
            <w:noProof/>
            <w:sz w:val="22"/>
            <w:szCs w:val="22"/>
            <w:lang w:eastAsia="en-GB"/>
          </w:rPr>
          <w:tab/>
        </w:r>
        <w:r w:rsidRPr="00F13587">
          <w:rPr>
            <w:rStyle w:val="Hyperlink"/>
            <w:noProof/>
          </w:rPr>
          <w:t>Background &amp; Motivation</w:t>
        </w:r>
        <w:r>
          <w:rPr>
            <w:noProof/>
            <w:webHidden/>
          </w:rPr>
          <w:tab/>
        </w:r>
        <w:r>
          <w:rPr>
            <w:noProof/>
            <w:webHidden/>
          </w:rPr>
          <w:fldChar w:fldCharType="begin"/>
        </w:r>
        <w:r>
          <w:rPr>
            <w:noProof/>
            <w:webHidden/>
          </w:rPr>
          <w:instrText xml:space="preserve"> PAGEREF _Toc71731602 \h </w:instrText>
        </w:r>
        <w:r>
          <w:rPr>
            <w:noProof/>
            <w:webHidden/>
          </w:rPr>
        </w:r>
        <w:r>
          <w:rPr>
            <w:noProof/>
            <w:webHidden/>
          </w:rPr>
          <w:fldChar w:fldCharType="separate"/>
        </w:r>
        <w:r>
          <w:rPr>
            <w:noProof/>
            <w:webHidden/>
          </w:rPr>
          <w:t>1</w:t>
        </w:r>
        <w:r>
          <w:rPr>
            <w:noProof/>
            <w:webHidden/>
          </w:rPr>
          <w:fldChar w:fldCharType="end"/>
        </w:r>
      </w:hyperlink>
    </w:p>
    <w:p w14:paraId="4DBCC1B8" w14:textId="12613ED4"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3" w:history="1">
        <w:r w:rsidRPr="00F13587">
          <w:rPr>
            <w:rStyle w:val="Hyperlink"/>
            <w:noProof/>
          </w:rPr>
          <w:t>1.3</w:t>
        </w:r>
        <w:r>
          <w:rPr>
            <w:rFonts w:asciiTheme="minorHAnsi" w:eastAsiaTheme="minorEastAsia" w:hAnsiTheme="minorHAnsi" w:cstheme="minorBidi"/>
            <w:b w:val="0"/>
            <w:bCs w:val="0"/>
            <w:noProof/>
            <w:sz w:val="22"/>
            <w:szCs w:val="22"/>
            <w:lang w:eastAsia="en-GB"/>
          </w:rPr>
          <w:tab/>
        </w:r>
        <w:r w:rsidRPr="00F13587">
          <w:rPr>
            <w:rStyle w:val="Hyperlink"/>
            <w:noProof/>
          </w:rPr>
          <w:t>Analysis</w:t>
        </w:r>
        <w:r>
          <w:rPr>
            <w:noProof/>
            <w:webHidden/>
          </w:rPr>
          <w:tab/>
        </w:r>
        <w:r>
          <w:rPr>
            <w:noProof/>
            <w:webHidden/>
          </w:rPr>
          <w:fldChar w:fldCharType="begin"/>
        </w:r>
        <w:r>
          <w:rPr>
            <w:noProof/>
            <w:webHidden/>
          </w:rPr>
          <w:instrText xml:space="preserve"> PAGEREF _Toc71731603 \h </w:instrText>
        </w:r>
        <w:r>
          <w:rPr>
            <w:noProof/>
            <w:webHidden/>
          </w:rPr>
        </w:r>
        <w:r>
          <w:rPr>
            <w:noProof/>
            <w:webHidden/>
          </w:rPr>
          <w:fldChar w:fldCharType="separate"/>
        </w:r>
        <w:r>
          <w:rPr>
            <w:noProof/>
            <w:webHidden/>
          </w:rPr>
          <w:t>1</w:t>
        </w:r>
        <w:r>
          <w:rPr>
            <w:noProof/>
            <w:webHidden/>
          </w:rPr>
          <w:fldChar w:fldCharType="end"/>
        </w:r>
      </w:hyperlink>
    </w:p>
    <w:p w14:paraId="5D6081AA" w14:textId="61EAF63F"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4" w:history="1">
        <w:r w:rsidRPr="00F13587">
          <w:rPr>
            <w:rStyle w:val="Hyperlink"/>
            <w:noProof/>
          </w:rPr>
          <w:t>1.3.1</w:t>
        </w:r>
        <w:r>
          <w:rPr>
            <w:rFonts w:asciiTheme="minorHAnsi" w:eastAsiaTheme="minorEastAsia" w:hAnsiTheme="minorHAnsi" w:cstheme="minorBidi"/>
            <w:noProof/>
            <w:sz w:val="22"/>
            <w:szCs w:val="22"/>
            <w:lang w:eastAsia="en-GB"/>
          </w:rPr>
          <w:tab/>
        </w:r>
        <w:r w:rsidRPr="00F13587">
          <w:rPr>
            <w:rStyle w:val="Hyperlink"/>
            <w:noProof/>
          </w:rPr>
          <w:t>General Analysis</w:t>
        </w:r>
        <w:r>
          <w:rPr>
            <w:noProof/>
            <w:webHidden/>
          </w:rPr>
          <w:tab/>
        </w:r>
        <w:r>
          <w:rPr>
            <w:noProof/>
            <w:webHidden/>
          </w:rPr>
          <w:fldChar w:fldCharType="begin"/>
        </w:r>
        <w:r>
          <w:rPr>
            <w:noProof/>
            <w:webHidden/>
          </w:rPr>
          <w:instrText xml:space="preserve"> PAGEREF _Toc71731604 \h </w:instrText>
        </w:r>
        <w:r>
          <w:rPr>
            <w:noProof/>
            <w:webHidden/>
          </w:rPr>
        </w:r>
        <w:r>
          <w:rPr>
            <w:noProof/>
            <w:webHidden/>
          </w:rPr>
          <w:fldChar w:fldCharType="separate"/>
        </w:r>
        <w:r>
          <w:rPr>
            <w:noProof/>
            <w:webHidden/>
          </w:rPr>
          <w:t>1</w:t>
        </w:r>
        <w:r>
          <w:rPr>
            <w:noProof/>
            <w:webHidden/>
          </w:rPr>
          <w:fldChar w:fldCharType="end"/>
        </w:r>
      </w:hyperlink>
    </w:p>
    <w:p w14:paraId="5A5B3E15" w14:textId="6DF084A3"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5" w:history="1">
        <w:r w:rsidRPr="00F13587">
          <w:rPr>
            <w:rStyle w:val="Hyperlink"/>
            <w:noProof/>
          </w:rPr>
          <w:t>1.3.2</w:t>
        </w:r>
        <w:r>
          <w:rPr>
            <w:rFonts w:asciiTheme="minorHAnsi" w:eastAsiaTheme="minorEastAsia" w:hAnsiTheme="minorHAnsi" w:cstheme="minorBidi"/>
            <w:noProof/>
            <w:sz w:val="22"/>
            <w:szCs w:val="22"/>
            <w:lang w:eastAsia="en-GB"/>
          </w:rPr>
          <w:tab/>
        </w:r>
        <w:r w:rsidRPr="00F13587">
          <w:rPr>
            <w:rStyle w:val="Hyperlink"/>
            <w:noProof/>
          </w:rPr>
          <w:t>Grasp Dataset</w:t>
        </w:r>
        <w:r>
          <w:rPr>
            <w:noProof/>
            <w:webHidden/>
          </w:rPr>
          <w:tab/>
        </w:r>
        <w:r>
          <w:rPr>
            <w:noProof/>
            <w:webHidden/>
          </w:rPr>
          <w:fldChar w:fldCharType="begin"/>
        </w:r>
        <w:r>
          <w:rPr>
            <w:noProof/>
            <w:webHidden/>
          </w:rPr>
          <w:instrText xml:space="preserve"> PAGEREF _Toc71731605 \h </w:instrText>
        </w:r>
        <w:r>
          <w:rPr>
            <w:noProof/>
            <w:webHidden/>
          </w:rPr>
        </w:r>
        <w:r>
          <w:rPr>
            <w:noProof/>
            <w:webHidden/>
          </w:rPr>
          <w:fldChar w:fldCharType="separate"/>
        </w:r>
        <w:r>
          <w:rPr>
            <w:noProof/>
            <w:webHidden/>
          </w:rPr>
          <w:t>2</w:t>
        </w:r>
        <w:r>
          <w:rPr>
            <w:noProof/>
            <w:webHidden/>
          </w:rPr>
          <w:fldChar w:fldCharType="end"/>
        </w:r>
      </w:hyperlink>
    </w:p>
    <w:p w14:paraId="796997F9" w14:textId="6591513D"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6" w:history="1">
        <w:r w:rsidRPr="00F13587">
          <w:rPr>
            <w:rStyle w:val="Hyperlink"/>
            <w:noProof/>
          </w:rPr>
          <w:t>1.3.3</w:t>
        </w:r>
        <w:r>
          <w:rPr>
            <w:rFonts w:asciiTheme="minorHAnsi" w:eastAsiaTheme="minorEastAsia" w:hAnsiTheme="minorHAnsi" w:cstheme="minorBidi"/>
            <w:noProof/>
            <w:sz w:val="22"/>
            <w:szCs w:val="22"/>
            <w:lang w:eastAsia="en-GB"/>
          </w:rPr>
          <w:tab/>
        </w:r>
        <w:r w:rsidRPr="00F13587">
          <w:rPr>
            <w:rStyle w:val="Hyperlink"/>
            <w:noProof/>
          </w:rPr>
          <w:t>Simulation Environment</w:t>
        </w:r>
        <w:r>
          <w:rPr>
            <w:noProof/>
            <w:webHidden/>
          </w:rPr>
          <w:tab/>
        </w:r>
        <w:r>
          <w:rPr>
            <w:noProof/>
            <w:webHidden/>
          </w:rPr>
          <w:fldChar w:fldCharType="begin"/>
        </w:r>
        <w:r>
          <w:rPr>
            <w:noProof/>
            <w:webHidden/>
          </w:rPr>
          <w:instrText xml:space="preserve"> PAGEREF _Toc71731606 \h </w:instrText>
        </w:r>
        <w:r>
          <w:rPr>
            <w:noProof/>
            <w:webHidden/>
          </w:rPr>
        </w:r>
        <w:r>
          <w:rPr>
            <w:noProof/>
            <w:webHidden/>
          </w:rPr>
          <w:fldChar w:fldCharType="separate"/>
        </w:r>
        <w:r>
          <w:rPr>
            <w:noProof/>
            <w:webHidden/>
          </w:rPr>
          <w:t>2</w:t>
        </w:r>
        <w:r>
          <w:rPr>
            <w:noProof/>
            <w:webHidden/>
          </w:rPr>
          <w:fldChar w:fldCharType="end"/>
        </w:r>
      </w:hyperlink>
    </w:p>
    <w:p w14:paraId="62F81E52" w14:textId="1B3E99BE"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7" w:history="1">
        <w:r w:rsidRPr="00F13587">
          <w:rPr>
            <w:rStyle w:val="Hyperlink"/>
            <w:noProof/>
          </w:rPr>
          <w:t>1.3.4</w:t>
        </w:r>
        <w:r>
          <w:rPr>
            <w:rFonts w:asciiTheme="minorHAnsi" w:eastAsiaTheme="minorEastAsia" w:hAnsiTheme="minorHAnsi" w:cstheme="minorBidi"/>
            <w:noProof/>
            <w:sz w:val="22"/>
            <w:szCs w:val="22"/>
            <w:lang w:eastAsia="en-GB"/>
          </w:rPr>
          <w:tab/>
        </w:r>
        <w:r w:rsidRPr="00F13587">
          <w:rPr>
            <w:rStyle w:val="Hyperlink"/>
            <w:noProof/>
          </w:rPr>
          <w:t>Convolutional Neural Network</w:t>
        </w:r>
        <w:r>
          <w:rPr>
            <w:noProof/>
            <w:webHidden/>
          </w:rPr>
          <w:tab/>
        </w:r>
        <w:r>
          <w:rPr>
            <w:noProof/>
            <w:webHidden/>
          </w:rPr>
          <w:fldChar w:fldCharType="begin"/>
        </w:r>
        <w:r>
          <w:rPr>
            <w:noProof/>
            <w:webHidden/>
          </w:rPr>
          <w:instrText xml:space="preserve"> PAGEREF _Toc71731607 \h </w:instrText>
        </w:r>
        <w:r>
          <w:rPr>
            <w:noProof/>
            <w:webHidden/>
          </w:rPr>
        </w:r>
        <w:r>
          <w:rPr>
            <w:noProof/>
            <w:webHidden/>
          </w:rPr>
          <w:fldChar w:fldCharType="separate"/>
        </w:r>
        <w:r>
          <w:rPr>
            <w:noProof/>
            <w:webHidden/>
          </w:rPr>
          <w:t>3</w:t>
        </w:r>
        <w:r>
          <w:rPr>
            <w:noProof/>
            <w:webHidden/>
          </w:rPr>
          <w:fldChar w:fldCharType="end"/>
        </w:r>
      </w:hyperlink>
    </w:p>
    <w:p w14:paraId="63B01B29" w14:textId="366947CF"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08" w:history="1">
        <w:r w:rsidRPr="00F13587">
          <w:rPr>
            <w:rStyle w:val="Hyperlink"/>
            <w:noProof/>
          </w:rPr>
          <w:t>1.4</w:t>
        </w:r>
        <w:r>
          <w:rPr>
            <w:rFonts w:asciiTheme="minorHAnsi" w:eastAsiaTheme="minorEastAsia" w:hAnsiTheme="minorHAnsi" w:cstheme="minorBidi"/>
            <w:b w:val="0"/>
            <w:bCs w:val="0"/>
            <w:noProof/>
            <w:sz w:val="22"/>
            <w:szCs w:val="22"/>
            <w:lang w:eastAsia="en-GB"/>
          </w:rPr>
          <w:tab/>
        </w:r>
        <w:r w:rsidRPr="00F13587">
          <w:rPr>
            <w:rStyle w:val="Hyperlink"/>
            <w:noProof/>
          </w:rPr>
          <w:t>Process</w:t>
        </w:r>
        <w:r>
          <w:rPr>
            <w:noProof/>
            <w:webHidden/>
          </w:rPr>
          <w:tab/>
        </w:r>
        <w:r>
          <w:rPr>
            <w:noProof/>
            <w:webHidden/>
          </w:rPr>
          <w:fldChar w:fldCharType="begin"/>
        </w:r>
        <w:r>
          <w:rPr>
            <w:noProof/>
            <w:webHidden/>
          </w:rPr>
          <w:instrText xml:space="preserve"> PAGEREF _Toc71731608 \h </w:instrText>
        </w:r>
        <w:r>
          <w:rPr>
            <w:noProof/>
            <w:webHidden/>
          </w:rPr>
        </w:r>
        <w:r>
          <w:rPr>
            <w:noProof/>
            <w:webHidden/>
          </w:rPr>
          <w:fldChar w:fldCharType="separate"/>
        </w:r>
        <w:r>
          <w:rPr>
            <w:noProof/>
            <w:webHidden/>
          </w:rPr>
          <w:t>3</w:t>
        </w:r>
        <w:r>
          <w:rPr>
            <w:noProof/>
            <w:webHidden/>
          </w:rPr>
          <w:fldChar w:fldCharType="end"/>
        </w:r>
      </w:hyperlink>
    </w:p>
    <w:p w14:paraId="760ED8E5" w14:textId="4DCC7B5F"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09" w:history="1">
        <w:r w:rsidRPr="00F13587">
          <w:rPr>
            <w:rStyle w:val="Hyperlink"/>
            <w:noProof/>
          </w:rPr>
          <w:t>1.4.1</w:t>
        </w:r>
        <w:r>
          <w:rPr>
            <w:rFonts w:asciiTheme="minorHAnsi" w:eastAsiaTheme="minorEastAsia" w:hAnsiTheme="minorHAnsi" w:cstheme="minorBidi"/>
            <w:noProof/>
            <w:sz w:val="22"/>
            <w:szCs w:val="22"/>
            <w:lang w:eastAsia="en-GB"/>
          </w:rPr>
          <w:tab/>
        </w:r>
        <w:r w:rsidRPr="00F13587">
          <w:rPr>
            <w:rStyle w:val="Hyperlink"/>
            <w:noProof/>
          </w:rPr>
          <w:t>Feature-Driven Development</w:t>
        </w:r>
        <w:r>
          <w:rPr>
            <w:noProof/>
            <w:webHidden/>
          </w:rPr>
          <w:tab/>
        </w:r>
        <w:r>
          <w:rPr>
            <w:noProof/>
            <w:webHidden/>
          </w:rPr>
          <w:fldChar w:fldCharType="begin"/>
        </w:r>
        <w:r>
          <w:rPr>
            <w:noProof/>
            <w:webHidden/>
          </w:rPr>
          <w:instrText xml:space="preserve"> PAGEREF _Toc71731609 \h </w:instrText>
        </w:r>
        <w:r>
          <w:rPr>
            <w:noProof/>
            <w:webHidden/>
          </w:rPr>
        </w:r>
        <w:r>
          <w:rPr>
            <w:noProof/>
            <w:webHidden/>
          </w:rPr>
          <w:fldChar w:fldCharType="separate"/>
        </w:r>
        <w:r>
          <w:rPr>
            <w:noProof/>
            <w:webHidden/>
          </w:rPr>
          <w:t>3</w:t>
        </w:r>
        <w:r>
          <w:rPr>
            <w:noProof/>
            <w:webHidden/>
          </w:rPr>
          <w:fldChar w:fldCharType="end"/>
        </w:r>
      </w:hyperlink>
    </w:p>
    <w:p w14:paraId="32A3C3B3" w14:textId="132B8FBA"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0" w:history="1">
        <w:r w:rsidRPr="00F13587">
          <w:rPr>
            <w:rStyle w:val="Hyperlink"/>
            <w:noProof/>
          </w:rPr>
          <w:t>1.4.2</w:t>
        </w:r>
        <w:r>
          <w:rPr>
            <w:rFonts w:asciiTheme="minorHAnsi" w:eastAsiaTheme="minorEastAsia" w:hAnsiTheme="minorHAnsi" w:cstheme="minorBidi"/>
            <w:noProof/>
            <w:sz w:val="22"/>
            <w:szCs w:val="22"/>
            <w:lang w:eastAsia="en-GB"/>
          </w:rPr>
          <w:tab/>
        </w:r>
        <w:r w:rsidRPr="00F13587">
          <w:rPr>
            <w:rStyle w:val="Hyperlink"/>
            <w:noProof/>
          </w:rPr>
          <w:t>Feature Table and Initial Timeline</w:t>
        </w:r>
        <w:r>
          <w:rPr>
            <w:noProof/>
            <w:webHidden/>
          </w:rPr>
          <w:tab/>
        </w:r>
        <w:r>
          <w:rPr>
            <w:noProof/>
            <w:webHidden/>
          </w:rPr>
          <w:fldChar w:fldCharType="begin"/>
        </w:r>
        <w:r>
          <w:rPr>
            <w:noProof/>
            <w:webHidden/>
          </w:rPr>
          <w:instrText xml:space="preserve"> PAGEREF _Toc71731610 \h </w:instrText>
        </w:r>
        <w:r>
          <w:rPr>
            <w:noProof/>
            <w:webHidden/>
          </w:rPr>
        </w:r>
        <w:r>
          <w:rPr>
            <w:noProof/>
            <w:webHidden/>
          </w:rPr>
          <w:fldChar w:fldCharType="separate"/>
        </w:r>
        <w:r>
          <w:rPr>
            <w:noProof/>
            <w:webHidden/>
          </w:rPr>
          <w:t>5</w:t>
        </w:r>
        <w:r>
          <w:rPr>
            <w:noProof/>
            <w:webHidden/>
          </w:rPr>
          <w:fldChar w:fldCharType="end"/>
        </w:r>
      </w:hyperlink>
    </w:p>
    <w:p w14:paraId="4F978344" w14:textId="415AA6B0"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11" w:history="1">
        <w:r w:rsidRPr="00F13587">
          <w:rPr>
            <w:rStyle w:val="Hyperlink"/>
            <w:noProof/>
          </w:rPr>
          <w:t>2</w:t>
        </w:r>
        <w:r>
          <w:rPr>
            <w:rFonts w:asciiTheme="minorHAnsi" w:eastAsiaTheme="minorEastAsia" w:hAnsiTheme="minorHAnsi" w:cstheme="minorBidi"/>
            <w:b w:val="0"/>
            <w:bCs w:val="0"/>
            <w:caps w:val="0"/>
            <w:noProof/>
            <w:sz w:val="22"/>
            <w:szCs w:val="22"/>
            <w:lang w:eastAsia="en-GB"/>
          </w:rPr>
          <w:tab/>
        </w:r>
        <w:r w:rsidRPr="00F13587">
          <w:rPr>
            <w:rStyle w:val="Hyperlink"/>
            <w:noProof/>
          </w:rPr>
          <w:t>Convolutional Neural Networks</w:t>
        </w:r>
        <w:r>
          <w:rPr>
            <w:noProof/>
            <w:webHidden/>
          </w:rPr>
          <w:tab/>
        </w:r>
        <w:r>
          <w:rPr>
            <w:noProof/>
            <w:webHidden/>
          </w:rPr>
          <w:fldChar w:fldCharType="begin"/>
        </w:r>
        <w:r>
          <w:rPr>
            <w:noProof/>
            <w:webHidden/>
          </w:rPr>
          <w:instrText xml:space="preserve"> PAGEREF _Toc71731611 \h </w:instrText>
        </w:r>
        <w:r>
          <w:rPr>
            <w:noProof/>
            <w:webHidden/>
          </w:rPr>
        </w:r>
        <w:r>
          <w:rPr>
            <w:noProof/>
            <w:webHidden/>
          </w:rPr>
          <w:fldChar w:fldCharType="separate"/>
        </w:r>
        <w:r>
          <w:rPr>
            <w:noProof/>
            <w:webHidden/>
          </w:rPr>
          <w:t>6</w:t>
        </w:r>
        <w:r>
          <w:rPr>
            <w:noProof/>
            <w:webHidden/>
          </w:rPr>
          <w:fldChar w:fldCharType="end"/>
        </w:r>
      </w:hyperlink>
    </w:p>
    <w:p w14:paraId="0293AE5C" w14:textId="778330B0"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2" w:history="1">
        <w:r w:rsidRPr="00F13587">
          <w:rPr>
            <w:rStyle w:val="Hyperlink"/>
            <w:noProof/>
          </w:rPr>
          <w:t>2.1</w:t>
        </w:r>
        <w:r>
          <w:rPr>
            <w:rFonts w:asciiTheme="minorHAnsi" w:eastAsiaTheme="minorEastAsia" w:hAnsiTheme="minorHAnsi" w:cstheme="minorBidi"/>
            <w:b w:val="0"/>
            <w:bCs w:val="0"/>
            <w:noProof/>
            <w:sz w:val="22"/>
            <w:szCs w:val="22"/>
            <w:lang w:eastAsia="en-GB"/>
          </w:rPr>
          <w:tab/>
        </w:r>
        <w:r w:rsidRPr="00F13587">
          <w:rPr>
            <w:rStyle w:val="Hyperlink"/>
            <w:noProof/>
          </w:rPr>
          <w:t>Background</w:t>
        </w:r>
        <w:r>
          <w:rPr>
            <w:noProof/>
            <w:webHidden/>
          </w:rPr>
          <w:tab/>
        </w:r>
        <w:r>
          <w:rPr>
            <w:noProof/>
            <w:webHidden/>
          </w:rPr>
          <w:fldChar w:fldCharType="begin"/>
        </w:r>
        <w:r>
          <w:rPr>
            <w:noProof/>
            <w:webHidden/>
          </w:rPr>
          <w:instrText xml:space="preserve"> PAGEREF _Toc71731612 \h </w:instrText>
        </w:r>
        <w:r>
          <w:rPr>
            <w:noProof/>
            <w:webHidden/>
          </w:rPr>
        </w:r>
        <w:r>
          <w:rPr>
            <w:noProof/>
            <w:webHidden/>
          </w:rPr>
          <w:fldChar w:fldCharType="separate"/>
        </w:r>
        <w:r>
          <w:rPr>
            <w:noProof/>
            <w:webHidden/>
          </w:rPr>
          <w:t>6</w:t>
        </w:r>
        <w:r>
          <w:rPr>
            <w:noProof/>
            <w:webHidden/>
          </w:rPr>
          <w:fldChar w:fldCharType="end"/>
        </w:r>
      </w:hyperlink>
    </w:p>
    <w:p w14:paraId="7694AD0D" w14:textId="65718974"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3" w:history="1">
        <w:r w:rsidRPr="00F13587">
          <w:rPr>
            <w:rStyle w:val="Hyperlink"/>
            <w:noProof/>
          </w:rPr>
          <w:t>2.2</w:t>
        </w:r>
        <w:r>
          <w:rPr>
            <w:rFonts w:asciiTheme="minorHAnsi" w:eastAsiaTheme="minorEastAsia" w:hAnsiTheme="minorHAnsi" w:cstheme="minorBidi"/>
            <w:b w:val="0"/>
            <w:bCs w:val="0"/>
            <w:noProof/>
            <w:sz w:val="22"/>
            <w:szCs w:val="22"/>
            <w:lang w:eastAsia="en-GB"/>
          </w:rPr>
          <w:tab/>
        </w:r>
        <w:r w:rsidRPr="00F13587">
          <w:rPr>
            <w:rStyle w:val="Hyperlink"/>
            <w:noProof/>
          </w:rPr>
          <w:t>Technical Workings</w:t>
        </w:r>
        <w:r>
          <w:rPr>
            <w:noProof/>
            <w:webHidden/>
          </w:rPr>
          <w:tab/>
        </w:r>
        <w:r>
          <w:rPr>
            <w:noProof/>
            <w:webHidden/>
          </w:rPr>
          <w:fldChar w:fldCharType="begin"/>
        </w:r>
        <w:r>
          <w:rPr>
            <w:noProof/>
            <w:webHidden/>
          </w:rPr>
          <w:instrText xml:space="preserve"> PAGEREF _Toc71731613 \h </w:instrText>
        </w:r>
        <w:r>
          <w:rPr>
            <w:noProof/>
            <w:webHidden/>
          </w:rPr>
        </w:r>
        <w:r>
          <w:rPr>
            <w:noProof/>
            <w:webHidden/>
          </w:rPr>
          <w:fldChar w:fldCharType="separate"/>
        </w:r>
        <w:r>
          <w:rPr>
            <w:noProof/>
            <w:webHidden/>
          </w:rPr>
          <w:t>7</w:t>
        </w:r>
        <w:r>
          <w:rPr>
            <w:noProof/>
            <w:webHidden/>
          </w:rPr>
          <w:fldChar w:fldCharType="end"/>
        </w:r>
      </w:hyperlink>
    </w:p>
    <w:p w14:paraId="40BFBD51" w14:textId="4CDC314B"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4" w:history="1">
        <w:r w:rsidRPr="00F13587">
          <w:rPr>
            <w:rStyle w:val="Hyperlink"/>
            <w:noProof/>
          </w:rPr>
          <w:t>2.2.1</w:t>
        </w:r>
        <w:r>
          <w:rPr>
            <w:rFonts w:asciiTheme="minorHAnsi" w:eastAsiaTheme="minorEastAsia" w:hAnsiTheme="minorHAnsi" w:cstheme="minorBidi"/>
            <w:noProof/>
            <w:sz w:val="22"/>
            <w:szCs w:val="22"/>
            <w:lang w:eastAsia="en-GB"/>
          </w:rPr>
          <w:tab/>
        </w:r>
        <w:r w:rsidRPr="00F13587">
          <w:rPr>
            <w:rStyle w:val="Hyperlink"/>
            <w:noProof/>
          </w:rPr>
          <w:t>Convolutional Layers</w:t>
        </w:r>
        <w:r>
          <w:rPr>
            <w:noProof/>
            <w:webHidden/>
          </w:rPr>
          <w:tab/>
        </w:r>
        <w:r>
          <w:rPr>
            <w:noProof/>
            <w:webHidden/>
          </w:rPr>
          <w:fldChar w:fldCharType="begin"/>
        </w:r>
        <w:r>
          <w:rPr>
            <w:noProof/>
            <w:webHidden/>
          </w:rPr>
          <w:instrText xml:space="preserve"> PAGEREF _Toc71731614 \h </w:instrText>
        </w:r>
        <w:r>
          <w:rPr>
            <w:noProof/>
            <w:webHidden/>
          </w:rPr>
        </w:r>
        <w:r>
          <w:rPr>
            <w:noProof/>
            <w:webHidden/>
          </w:rPr>
          <w:fldChar w:fldCharType="separate"/>
        </w:r>
        <w:r>
          <w:rPr>
            <w:noProof/>
            <w:webHidden/>
          </w:rPr>
          <w:t>7</w:t>
        </w:r>
        <w:r>
          <w:rPr>
            <w:noProof/>
            <w:webHidden/>
          </w:rPr>
          <w:fldChar w:fldCharType="end"/>
        </w:r>
      </w:hyperlink>
    </w:p>
    <w:p w14:paraId="16CEA512" w14:textId="7F70C4E9"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5" w:history="1">
        <w:r w:rsidRPr="00F13587">
          <w:rPr>
            <w:rStyle w:val="Hyperlink"/>
            <w:noProof/>
          </w:rPr>
          <w:t>2.2.2</w:t>
        </w:r>
        <w:r>
          <w:rPr>
            <w:rFonts w:asciiTheme="minorHAnsi" w:eastAsiaTheme="minorEastAsia" w:hAnsiTheme="minorHAnsi" w:cstheme="minorBidi"/>
            <w:noProof/>
            <w:sz w:val="22"/>
            <w:szCs w:val="22"/>
            <w:lang w:eastAsia="en-GB"/>
          </w:rPr>
          <w:tab/>
        </w:r>
        <w:r w:rsidRPr="00F13587">
          <w:rPr>
            <w:rStyle w:val="Hyperlink"/>
            <w:noProof/>
          </w:rPr>
          <w:t>Pooling Layers</w:t>
        </w:r>
        <w:r>
          <w:rPr>
            <w:noProof/>
            <w:webHidden/>
          </w:rPr>
          <w:tab/>
        </w:r>
        <w:r>
          <w:rPr>
            <w:noProof/>
            <w:webHidden/>
          </w:rPr>
          <w:fldChar w:fldCharType="begin"/>
        </w:r>
        <w:r>
          <w:rPr>
            <w:noProof/>
            <w:webHidden/>
          </w:rPr>
          <w:instrText xml:space="preserve"> PAGEREF _Toc71731615 \h </w:instrText>
        </w:r>
        <w:r>
          <w:rPr>
            <w:noProof/>
            <w:webHidden/>
          </w:rPr>
        </w:r>
        <w:r>
          <w:rPr>
            <w:noProof/>
            <w:webHidden/>
          </w:rPr>
          <w:fldChar w:fldCharType="separate"/>
        </w:r>
        <w:r>
          <w:rPr>
            <w:noProof/>
            <w:webHidden/>
          </w:rPr>
          <w:t>8</w:t>
        </w:r>
        <w:r>
          <w:rPr>
            <w:noProof/>
            <w:webHidden/>
          </w:rPr>
          <w:fldChar w:fldCharType="end"/>
        </w:r>
      </w:hyperlink>
    </w:p>
    <w:p w14:paraId="109F5273" w14:textId="4C9234FF"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16" w:history="1">
        <w:r w:rsidRPr="00F13587">
          <w:rPr>
            <w:rStyle w:val="Hyperlink"/>
            <w:noProof/>
          </w:rPr>
          <w:t>2.2.3</w:t>
        </w:r>
        <w:r>
          <w:rPr>
            <w:rFonts w:asciiTheme="minorHAnsi" w:eastAsiaTheme="minorEastAsia" w:hAnsiTheme="minorHAnsi" w:cstheme="minorBidi"/>
            <w:noProof/>
            <w:sz w:val="22"/>
            <w:szCs w:val="22"/>
            <w:lang w:eastAsia="en-GB"/>
          </w:rPr>
          <w:tab/>
        </w:r>
        <w:r w:rsidRPr="00F13587">
          <w:rPr>
            <w:rStyle w:val="Hyperlink"/>
            <w:noProof/>
          </w:rPr>
          <w:t>Overall Configuration</w:t>
        </w:r>
        <w:r>
          <w:rPr>
            <w:noProof/>
            <w:webHidden/>
          </w:rPr>
          <w:tab/>
        </w:r>
        <w:r>
          <w:rPr>
            <w:noProof/>
            <w:webHidden/>
          </w:rPr>
          <w:fldChar w:fldCharType="begin"/>
        </w:r>
        <w:r>
          <w:rPr>
            <w:noProof/>
            <w:webHidden/>
          </w:rPr>
          <w:instrText xml:space="preserve"> PAGEREF _Toc71731616 \h </w:instrText>
        </w:r>
        <w:r>
          <w:rPr>
            <w:noProof/>
            <w:webHidden/>
          </w:rPr>
        </w:r>
        <w:r>
          <w:rPr>
            <w:noProof/>
            <w:webHidden/>
          </w:rPr>
          <w:fldChar w:fldCharType="separate"/>
        </w:r>
        <w:r>
          <w:rPr>
            <w:noProof/>
            <w:webHidden/>
          </w:rPr>
          <w:t>8</w:t>
        </w:r>
        <w:r>
          <w:rPr>
            <w:noProof/>
            <w:webHidden/>
          </w:rPr>
          <w:fldChar w:fldCharType="end"/>
        </w:r>
      </w:hyperlink>
    </w:p>
    <w:p w14:paraId="4B2AAE03" w14:textId="42D2F41B"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7" w:history="1">
        <w:r w:rsidRPr="00F13587">
          <w:rPr>
            <w:rStyle w:val="Hyperlink"/>
            <w:noProof/>
          </w:rPr>
          <w:t>2.3</w:t>
        </w:r>
        <w:r>
          <w:rPr>
            <w:rFonts w:asciiTheme="minorHAnsi" w:eastAsiaTheme="minorEastAsia" w:hAnsiTheme="minorHAnsi" w:cstheme="minorBidi"/>
            <w:b w:val="0"/>
            <w:bCs w:val="0"/>
            <w:noProof/>
            <w:sz w:val="22"/>
            <w:szCs w:val="22"/>
            <w:lang w:eastAsia="en-GB"/>
          </w:rPr>
          <w:tab/>
        </w:r>
        <w:r w:rsidRPr="00F13587">
          <w:rPr>
            <w:rStyle w:val="Hyperlink"/>
            <w:noProof/>
          </w:rPr>
          <w:t>SCW</w:t>
        </w:r>
        <w:r>
          <w:rPr>
            <w:noProof/>
            <w:webHidden/>
          </w:rPr>
          <w:tab/>
        </w:r>
        <w:r>
          <w:rPr>
            <w:noProof/>
            <w:webHidden/>
          </w:rPr>
          <w:fldChar w:fldCharType="begin"/>
        </w:r>
        <w:r>
          <w:rPr>
            <w:noProof/>
            <w:webHidden/>
          </w:rPr>
          <w:instrText xml:space="preserve"> PAGEREF _Toc71731617 \h </w:instrText>
        </w:r>
        <w:r>
          <w:rPr>
            <w:noProof/>
            <w:webHidden/>
          </w:rPr>
        </w:r>
        <w:r>
          <w:rPr>
            <w:noProof/>
            <w:webHidden/>
          </w:rPr>
          <w:fldChar w:fldCharType="separate"/>
        </w:r>
        <w:r>
          <w:rPr>
            <w:noProof/>
            <w:webHidden/>
          </w:rPr>
          <w:t>8</w:t>
        </w:r>
        <w:r>
          <w:rPr>
            <w:noProof/>
            <w:webHidden/>
          </w:rPr>
          <w:fldChar w:fldCharType="end"/>
        </w:r>
      </w:hyperlink>
    </w:p>
    <w:p w14:paraId="3F6297AF" w14:textId="225C84F2"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18" w:history="1">
        <w:r w:rsidRPr="00F13587">
          <w:rPr>
            <w:rStyle w:val="Hyperlink"/>
            <w:noProof/>
          </w:rPr>
          <w:t>3</w:t>
        </w:r>
        <w:r>
          <w:rPr>
            <w:rFonts w:asciiTheme="minorHAnsi" w:eastAsiaTheme="minorEastAsia" w:hAnsiTheme="minorHAnsi" w:cstheme="minorBidi"/>
            <w:b w:val="0"/>
            <w:bCs w:val="0"/>
            <w:caps w:val="0"/>
            <w:noProof/>
            <w:sz w:val="22"/>
            <w:szCs w:val="22"/>
            <w:lang w:eastAsia="en-GB"/>
          </w:rPr>
          <w:tab/>
        </w:r>
        <w:r w:rsidRPr="00F13587">
          <w:rPr>
            <w:rStyle w:val="Hyperlink"/>
            <w:noProof/>
          </w:rPr>
          <w:t>Experiment Methods</w:t>
        </w:r>
        <w:r>
          <w:rPr>
            <w:noProof/>
            <w:webHidden/>
          </w:rPr>
          <w:tab/>
        </w:r>
        <w:r>
          <w:rPr>
            <w:noProof/>
            <w:webHidden/>
          </w:rPr>
          <w:fldChar w:fldCharType="begin"/>
        </w:r>
        <w:r>
          <w:rPr>
            <w:noProof/>
            <w:webHidden/>
          </w:rPr>
          <w:instrText xml:space="preserve"> PAGEREF _Toc71731618 \h </w:instrText>
        </w:r>
        <w:r>
          <w:rPr>
            <w:noProof/>
            <w:webHidden/>
          </w:rPr>
        </w:r>
        <w:r>
          <w:rPr>
            <w:noProof/>
            <w:webHidden/>
          </w:rPr>
          <w:fldChar w:fldCharType="separate"/>
        </w:r>
        <w:r>
          <w:rPr>
            <w:noProof/>
            <w:webHidden/>
          </w:rPr>
          <w:t>9</w:t>
        </w:r>
        <w:r>
          <w:rPr>
            <w:noProof/>
            <w:webHidden/>
          </w:rPr>
          <w:fldChar w:fldCharType="end"/>
        </w:r>
      </w:hyperlink>
    </w:p>
    <w:p w14:paraId="4461F24F" w14:textId="357541AF"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19" w:history="1">
        <w:r w:rsidRPr="00F13587">
          <w:rPr>
            <w:rStyle w:val="Hyperlink"/>
            <w:noProof/>
          </w:rPr>
          <w:t>3.1</w:t>
        </w:r>
        <w:r>
          <w:rPr>
            <w:rFonts w:asciiTheme="minorHAnsi" w:eastAsiaTheme="minorEastAsia" w:hAnsiTheme="minorHAnsi" w:cstheme="minorBidi"/>
            <w:b w:val="0"/>
            <w:bCs w:val="0"/>
            <w:noProof/>
            <w:sz w:val="22"/>
            <w:szCs w:val="22"/>
            <w:lang w:eastAsia="en-GB"/>
          </w:rPr>
          <w:tab/>
        </w:r>
        <w:r w:rsidRPr="00F13587">
          <w:rPr>
            <w:rStyle w:val="Hyperlink"/>
            <w:noProof/>
          </w:rPr>
          <w:t>Experiment Hypothesis</w:t>
        </w:r>
        <w:r>
          <w:rPr>
            <w:noProof/>
            <w:webHidden/>
          </w:rPr>
          <w:tab/>
        </w:r>
        <w:r>
          <w:rPr>
            <w:noProof/>
            <w:webHidden/>
          </w:rPr>
          <w:fldChar w:fldCharType="begin"/>
        </w:r>
        <w:r>
          <w:rPr>
            <w:noProof/>
            <w:webHidden/>
          </w:rPr>
          <w:instrText xml:space="preserve"> PAGEREF _Toc71731619 \h </w:instrText>
        </w:r>
        <w:r>
          <w:rPr>
            <w:noProof/>
            <w:webHidden/>
          </w:rPr>
        </w:r>
        <w:r>
          <w:rPr>
            <w:noProof/>
            <w:webHidden/>
          </w:rPr>
          <w:fldChar w:fldCharType="separate"/>
        </w:r>
        <w:r>
          <w:rPr>
            <w:noProof/>
            <w:webHidden/>
          </w:rPr>
          <w:t>9</w:t>
        </w:r>
        <w:r>
          <w:rPr>
            <w:noProof/>
            <w:webHidden/>
          </w:rPr>
          <w:fldChar w:fldCharType="end"/>
        </w:r>
      </w:hyperlink>
    </w:p>
    <w:p w14:paraId="7C99A374" w14:textId="56CF2ED9"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20" w:history="1">
        <w:r w:rsidRPr="00F13587">
          <w:rPr>
            <w:rStyle w:val="Hyperlink"/>
            <w:noProof/>
          </w:rPr>
          <w:t>3.2</w:t>
        </w:r>
        <w:r>
          <w:rPr>
            <w:rFonts w:asciiTheme="minorHAnsi" w:eastAsiaTheme="minorEastAsia" w:hAnsiTheme="minorHAnsi" w:cstheme="minorBidi"/>
            <w:b w:val="0"/>
            <w:bCs w:val="0"/>
            <w:noProof/>
            <w:sz w:val="22"/>
            <w:szCs w:val="22"/>
            <w:lang w:eastAsia="en-GB"/>
          </w:rPr>
          <w:tab/>
        </w:r>
        <w:r w:rsidRPr="00F13587">
          <w:rPr>
            <w:rStyle w:val="Hyperlink"/>
            <w:noProof/>
          </w:rPr>
          <w:t>Experiment Design</w:t>
        </w:r>
        <w:r>
          <w:rPr>
            <w:noProof/>
            <w:webHidden/>
          </w:rPr>
          <w:tab/>
        </w:r>
        <w:r>
          <w:rPr>
            <w:noProof/>
            <w:webHidden/>
          </w:rPr>
          <w:fldChar w:fldCharType="begin"/>
        </w:r>
        <w:r>
          <w:rPr>
            <w:noProof/>
            <w:webHidden/>
          </w:rPr>
          <w:instrText xml:space="preserve"> PAGEREF _Toc71731620 \h </w:instrText>
        </w:r>
        <w:r>
          <w:rPr>
            <w:noProof/>
            <w:webHidden/>
          </w:rPr>
        </w:r>
        <w:r>
          <w:rPr>
            <w:noProof/>
            <w:webHidden/>
          </w:rPr>
          <w:fldChar w:fldCharType="separate"/>
        </w:r>
        <w:r>
          <w:rPr>
            <w:noProof/>
            <w:webHidden/>
          </w:rPr>
          <w:t>9</w:t>
        </w:r>
        <w:r>
          <w:rPr>
            <w:noProof/>
            <w:webHidden/>
          </w:rPr>
          <w:fldChar w:fldCharType="end"/>
        </w:r>
      </w:hyperlink>
    </w:p>
    <w:p w14:paraId="2D20826B" w14:textId="0868CD0F"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1" w:history="1">
        <w:r w:rsidRPr="00F13587">
          <w:rPr>
            <w:rStyle w:val="Hyperlink"/>
            <w:noProof/>
          </w:rPr>
          <w:t>3.2.1</w:t>
        </w:r>
        <w:r>
          <w:rPr>
            <w:rFonts w:asciiTheme="minorHAnsi" w:eastAsiaTheme="minorEastAsia" w:hAnsiTheme="minorHAnsi" w:cstheme="minorBidi"/>
            <w:noProof/>
            <w:sz w:val="22"/>
            <w:szCs w:val="22"/>
            <w:lang w:eastAsia="en-GB"/>
          </w:rPr>
          <w:tab/>
        </w:r>
        <w:r w:rsidRPr="00F13587">
          <w:rPr>
            <w:rStyle w:val="Hyperlink"/>
            <w:noProof/>
          </w:rPr>
          <w:t>Experiment Outline</w:t>
        </w:r>
        <w:r>
          <w:rPr>
            <w:noProof/>
            <w:webHidden/>
          </w:rPr>
          <w:tab/>
        </w:r>
        <w:r>
          <w:rPr>
            <w:noProof/>
            <w:webHidden/>
          </w:rPr>
          <w:fldChar w:fldCharType="begin"/>
        </w:r>
        <w:r>
          <w:rPr>
            <w:noProof/>
            <w:webHidden/>
          </w:rPr>
          <w:instrText xml:space="preserve"> PAGEREF _Toc71731621 \h </w:instrText>
        </w:r>
        <w:r>
          <w:rPr>
            <w:noProof/>
            <w:webHidden/>
          </w:rPr>
        </w:r>
        <w:r>
          <w:rPr>
            <w:noProof/>
            <w:webHidden/>
          </w:rPr>
          <w:fldChar w:fldCharType="separate"/>
        </w:r>
        <w:r>
          <w:rPr>
            <w:noProof/>
            <w:webHidden/>
          </w:rPr>
          <w:t>9</w:t>
        </w:r>
        <w:r>
          <w:rPr>
            <w:noProof/>
            <w:webHidden/>
          </w:rPr>
          <w:fldChar w:fldCharType="end"/>
        </w:r>
      </w:hyperlink>
    </w:p>
    <w:p w14:paraId="5337FE4A" w14:textId="0F30DB5E"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2" w:history="1">
        <w:r w:rsidRPr="00F13587">
          <w:rPr>
            <w:rStyle w:val="Hyperlink"/>
            <w:noProof/>
          </w:rPr>
          <w:t>3.2.2</w:t>
        </w:r>
        <w:r>
          <w:rPr>
            <w:rFonts w:asciiTheme="minorHAnsi" w:eastAsiaTheme="minorEastAsia" w:hAnsiTheme="minorHAnsi" w:cstheme="minorBidi"/>
            <w:noProof/>
            <w:sz w:val="22"/>
            <w:szCs w:val="22"/>
            <w:lang w:eastAsia="en-GB"/>
          </w:rPr>
          <w:tab/>
        </w:r>
        <w:r w:rsidRPr="00F13587">
          <w:rPr>
            <w:rStyle w:val="Hyperlink"/>
            <w:noProof/>
          </w:rPr>
          <w:t>Ground Truth Evaluation</w:t>
        </w:r>
        <w:r>
          <w:rPr>
            <w:noProof/>
            <w:webHidden/>
          </w:rPr>
          <w:tab/>
        </w:r>
        <w:r>
          <w:rPr>
            <w:noProof/>
            <w:webHidden/>
          </w:rPr>
          <w:fldChar w:fldCharType="begin"/>
        </w:r>
        <w:r>
          <w:rPr>
            <w:noProof/>
            <w:webHidden/>
          </w:rPr>
          <w:instrText xml:space="preserve"> PAGEREF _Toc71731622 \h </w:instrText>
        </w:r>
        <w:r>
          <w:rPr>
            <w:noProof/>
            <w:webHidden/>
          </w:rPr>
        </w:r>
        <w:r>
          <w:rPr>
            <w:noProof/>
            <w:webHidden/>
          </w:rPr>
          <w:fldChar w:fldCharType="separate"/>
        </w:r>
        <w:r>
          <w:rPr>
            <w:noProof/>
            <w:webHidden/>
          </w:rPr>
          <w:t>10</w:t>
        </w:r>
        <w:r>
          <w:rPr>
            <w:noProof/>
            <w:webHidden/>
          </w:rPr>
          <w:fldChar w:fldCharType="end"/>
        </w:r>
      </w:hyperlink>
    </w:p>
    <w:p w14:paraId="2623384C" w14:textId="220D77FE"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3" w:history="1">
        <w:r w:rsidRPr="00F13587">
          <w:rPr>
            <w:rStyle w:val="Hyperlink"/>
            <w:noProof/>
          </w:rPr>
          <w:t>3.2.3</w:t>
        </w:r>
        <w:r>
          <w:rPr>
            <w:rFonts w:asciiTheme="minorHAnsi" w:eastAsiaTheme="minorEastAsia" w:hAnsiTheme="minorHAnsi" w:cstheme="minorBidi"/>
            <w:noProof/>
            <w:sz w:val="22"/>
            <w:szCs w:val="22"/>
            <w:lang w:eastAsia="en-GB"/>
          </w:rPr>
          <w:tab/>
        </w:r>
        <w:r w:rsidRPr="00F13587">
          <w:rPr>
            <w:rStyle w:val="Hyperlink"/>
            <w:noProof/>
          </w:rPr>
          <w:t>Trained Neural Network Evaluation</w:t>
        </w:r>
        <w:r>
          <w:rPr>
            <w:noProof/>
            <w:webHidden/>
          </w:rPr>
          <w:tab/>
        </w:r>
        <w:r>
          <w:rPr>
            <w:noProof/>
            <w:webHidden/>
          </w:rPr>
          <w:fldChar w:fldCharType="begin"/>
        </w:r>
        <w:r>
          <w:rPr>
            <w:noProof/>
            <w:webHidden/>
          </w:rPr>
          <w:instrText xml:space="preserve"> PAGEREF _Toc71731623 \h </w:instrText>
        </w:r>
        <w:r>
          <w:rPr>
            <w:noProof/>
            <w:webHidden/>
          </w:rPr>
        </w:r>
        <w:r>
          <w:rPr>
            <w:noProof/>
            <w:webHidden/>
          </w:rPr>
          <w:fldChar w:fldCharType="separate"/>
        </w:r>
        <w:r>
          <w:rPr>
            <w:noProof/>
            <w:webHidden/>
          </w:rPr>
          <w:t>10</w:t>
        </w:r>
        <w:r>
          <w:rPr>
            <w:noProof/>
            <w:webHidden/>
          </w:rPr>
          <w:fldChar w:fldCharType="end"/>
        </w:r>
      </w:hyperlink>
    </w:p>
    <w:p w14:paraId="3033862A" w14:textId="005A9246"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4" w:history="1">
        <w:r w:rsidRPr="00F13587">
          <w:rPr>
            <w:rStyle w:val="Hyperlink"/>
            <w:noProof/>
          </w:rPr>
          <w:t>3.2.4</w:t>
        </w:r>
        <w:r>
          <w:rPr>
            <w:rFonts w:asciiTheme="minorHAnsi" w:eastAsiaTheme="minorEastAsia" w:hAnsiTheme="minorHAnsi" w:cstheme="minorBidi"/>
            <w:noProof/>
            <w:sz w:val="22"/>
            <w:szCs w:val="22"/>
            <w:lang w:eastAsia="en-GB"/>
          </w:rPr>
          <w:tab/>
        </w:r>
        <w:r w:rsidRPr="00F13587">
          <w:rPr>
            <w:rStyle w:val="Hyperlink"/>
            <w:noProof/>
          </w:rPr>
          <w:t>Experiment Results</w:t>
        </w:r>
        <w:r>
          <w:rPr>
            <w:noProof/>
            <w:webHidden/>
          </w:rPr>
          <w:tab/>
        </w:r>
        <w:r>
          <w:rPr>
            <w:noProof/>
            <w:webHidden/>
          </w:rPr>
          <w:fldChar w:fldCharType="begin"/>
        </w:r>
        <w:r>
          <w:rPr>
            <w:noProof/>
            <w:webHidden/>
          </w:rPr>
          <w:instrText xml:space="preserve"> PAGEREF _Toc71731624 \h </w:instrText>
        </w:r>
        <w:r>
          <w:rPr>
            <w:noProof/>
            <w:webHidden/>
          </w:rPr>
        </w:r>
        <w:r>
          <w:rPr>
            <w:noProof/>
            <w:webHidden/>
          </w:rPr>
          <w:fldChar w:fldCharType="separate"/>
        </w:r>
        <w:r>
          <w:rPr>
            <w:noProof/>
            <w:webHidden/>
          </w:rPr>
          <w:t>11</w:t>
        </w:r>
        <w:r>
          <w:rPr>
            <w:noProof/>
            <w:webHidden/>
          </w:rPr>
          <w:fldChar w:fldCharType="end"/>
        </w:r>
      </w:hyperlink>
    </w:p>
    <w:p w14:paraId="43AEC8D5" w14:textId="2262ABF9"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25" w:history="1">
        <w:r w:rsidRPr="00F13587">
          <w:rPr>
            <w:rStyle w:val="Hyperlink"/>
            <w:noProof/>
          </w:rPr>
          <w:t>4</w:t>
        </w:r>
        <w:r>
          <w:rPr>
            <w:rFonts w:asciiTheme="minorHAnsi" w:eastAsiaTheme="minorEastAsia" w:hAnsiTheme="minorHAnsi" w:cstheme="minorBidi"/>
            <w:b w:val="0"/>
            <w:bCs w:val="0"/>
            <w:caps w:val="0"/>
            <w:noProof/>
            <w:sz w:val="22"/>
            <w:szCs w:val="22"/>
            <w:lang w:eastAsia="en-GB"/>
          </w:rPr>
          <w:tab/>
        </w:r>
        <w:r w:rsidRPr="00F13587">
          <w:rPr>
            <w:rStyle w:val="Hyperlink"/>
            <w:noProof/>
          </w:rPr>
          <w:t>Software Design and Implementation</w:t>
        </w:r>
        <w:r>
          <w:rPr>
            <w:noProof/>
            <w:webHidden/>
          </w:rPr>
          <w:tab/>
        </w:r>
        <w:r>
          <w:rPr>
            <w:noProof/>
            <w:webHidden/>
          </w:rPr>
          <w:fldChar w:fldCharType="begin"/>
        </w:r>
        <w:r>
          <w:rPr>
            <w:noProof/>
            <w:webHidden/>
          </w:rPr>
          <w:instrText xml:space="preserve"> PAGEREF _Toc71731625 \h </w:instrText>
        </w:r>
        <w:r>
          <w:rPr>
            <w:noProof/>
            <w:webHidden/>
          </w:rPr>
        </w:r>
        <w:r>
          <w:rPr>
            <w:noProof/>
            <w:webHidden/>
          </w:rPr>
          <w:fldChar w:fldCharType="separate"/>
        </w:r>
        <w:r>
          <w:rPr>
            <w:noProof/>
            <w:webHidden/>
          </w:rPr>
          <w:t>12</w:t>
        </w:r>
        <w:r>
          <w:rPr>
            <w:noProof/>
            <w:webHidden/>
          </w:rPr>
          <w:fldChar w:fldCharType="end"/>
        </w:r>
      </w:hyperlink>
    </w:p>
    <w:p w14:paraId="235B6979" w14:textId="451A1181"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26" w:history="1">
        <w:r w:rsidRPr="00F13587">
          <w:rPr>
            <w:rStyle w:val="Hyperlink"/>
            <w:noProof/>
          </w:rPr>
          <w:t>4.1</w:t>
        </w:r>
        <w:r>
          <w:rPr>
            <w:rFonts w:asciiTheme="minorHAnsi" w:eastAsiaTheme="minorEastAsia" w:hAnsiTheme="minorHAnsi" w:cstheme="minorBidi"/>
            <w:b w:val="0"/>
            <w:bCs w:val="0"/>
            <w:noProof/>
            <w:sz w:val="22"/>
            <w:szCs w:val="22"/>
            <w:lang w:eastAsia="en-GB"/>
          </w:rPr>
          <w:tab/>
        </w:r>
        <w:r w:rsidRPr="00F13587">
          <w:rPr>
            <w:rStyle w:val="Hyperlink"/>
            <w:noProof/>
          </w:rPr>
          <w:t>Iteration 0</w:t>
        </w:r>
        <w:r>
          <w:rPr>
            <w:noProof/>
            <w:webHidden/>
          </w:rPr>
          <w:tab/>
        </w:r>
        <w:r>
          <w:rPr>
            <w:noProof/>
            <w:webHidden/>
          </w:rPr>
          <w:fldChar w:fldCharType="begin"/>
        </w:r>
        <w:r>
          <w:rPr>
            <w:noProof/>
            <w:webHidden/>
          </w:rPr>
          <w:instrText xml:space="preserve"> PAGEREF _Toc71731626 \h </w:instrText>
        </w:r>
        <w:r>
          <w:rPr>
            <w:noProof/>
            <w:webHidden/>
          </w:rPr>
        </w:r>
        <w:r>
          <w:rPr>
            <w:noProof/>
            <w:webHidden/>
          </w:rPr>
          <w:fldChar w:fldCharType="separate"/>
        </w:r>
        <w:r>
          <w:rPr>
            <w:noProof/>
            <w:webHidden/>
          </w:rPr>
          <w:t>12</w:t>
        </w:r>
        <w:r>
          <w:rPr>
            <w:noProof/>
            <w:webHidden/>
          </w:rPr>
          <w:fldChar w:fldCharType="end"/>
        </w:r>
      </w:hyperlink>
    </w:p>
    <w:p w14:paraId="04EA157C" w14:textId="72E91FCD"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7" w:history="1">
        <w:r w:rsidRPr="00F13587">
          <w:rPr>
            <w:rStyle w:val="Hyperlink"/>
            <w:noProof/>
          </w:rPr>
          <w:t>4.1.1</w:t>
        </w:r>
        <w:r>
          <w:rPr>
            <w:rFonts w:asciiTheme="minorHAnsi" w:eastAsiaTheme="minorEastAsia" w:hAnsiTheme="minorHAnsi" w:cstheme="minorBidi"/>
            <w:noProof/>
            <w:sz w:val="22"/>
            <w:szCs w:val="22"/>
            <w:lang w:eastAsia="en-GB"/>
          </w:rPr>
          <w:tab/>
        </w:r>
        <w:r w:rsidRPr="00F13587">
          <w:rPr>
            <w:rStyle w:val="Hyperlink"/>
            <w:noProof/>
          </w:rPr>
          <w:t>Feature List</w:t>
        </w:r>
        <w:r>
          <w:rPr>
            <w:noProof/>
            <w:webHidden/>
          </w:rPr>
          <w:tab/>
        </w:r>
        <w:r>
          <w:rPr>
            <w:noProof/>
            <w:webHidden/>
          </w:rPr>
          <w:fldChar w:fldCharType="begin"/>
        </w:r>
        <w:r>
          <w:rPr>
            <w:noProof/>
            <w:webHidden/>
          </w:rPr>
          <w:instrText xml:space="preserve"> PAGEREF _Toc71731627 \h </w:instrText>
        </w:r>
        <w:r>
          <w:rPr>
            <w:noProof/>
            <w:webHidden/>
          </w:rPr>
        </w:r>
        <w:r>
          <w:rPr>
            <w:noProof/>
            <w:webHidden/>
          </w:rPr>
          <w:fldChar w:fldCharType="separate"/>
        </w:r>
        <w:r>
          <w:rPr>
            <w:noProof/>
            <w:webHidden/>
          </w:rPr>
          <w:t>12</w:t>
        </w:r>
        <w:r>
          <w:rPr>
            <w:noProof/>
            <w:webHidden/>
          </w:rPr>
          <w:fldChar w:fldCharType="end"/>
        </w:r>
      </w:hyperlink>
    </w:p>
    <w:p w14:paraId="2346F750" w14:textId="113D4530"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8" w:history="1">
        <w:r w:rsidRPr="00F13587">
          <w:rPr>
            <w:rStyle w:val="Hyperlink"/>
            <w:noProof/>
          </w:rPr>
          <w:t>4.1.2</w:t>
        </w:r>
        <w:r>
          <w:rPr>
            <w:rFonts w:asciiTheme="minorHAnsi" w:eastAsiaTheme="minorEastAsia" w:hAnsiTheme="minorHAnsi" w:cstheme="minorBidi"/>
            <w:noProof/>
            <w:sz w:val="22"/>
            <w:szCs w:val="22"/>
            <w:lang w:eastAsia="en-GB"/>
          </w:rPr>
          <w:tab/>
        </w:r>
        <w:r w:rsidRPr="00F13587">
          <w:rPr>
            <w:rStyle w:val="Hyperlink"/>
            <w:noProof/>
          </w:rPr>
          <w:t>Overall Model</w:t>
        </w:r>
        <w:r>
          <w:rPr>
            <w:noProof/>
            <w:webHidden/>
          </w:rPr>
          <w:tab/>
        </w:r>
        <w:r>
          <w:rPr>
            <w:noProof/>
            <w:webHidden/>
          </w:rPr>
          <w:fldChar w:fldCharType="begin"/>
        </w:r>
        <w:r>
          <w:rPr>
            <w:noProof/>
            <w:webHidden/>
          </w:rPr>
          <w:instrText xml:space="preserve"> PAGEREF _Toc71731628 \h </w:instrText>
        </w:r>
        <w:r>
          <w:rPr>
            <w:noProof/>
            <w:webHidden/>
          </w:rPr>
        </w:r>
        <w:r>
          <w:rPr>
            <w:noProof/>
            <w:webHidden/>
          </w:rPr>
          <w:fldChar w:fldCharType="separate"/>
        </w:r>
        <w:r>
          <w:rPr>
            <w:noProof/>
            <w:webHidden/>
          </w:rPr>
          <w:t>12</w:t>
        </w:r>
        <w:r>
          <w:rPr>
            <w:noProof/>
            <w:webHidden/>
          </w:rPr>
          <w:fldChar w:fldCharType="end"/>
        </w:r>
      </w:hyperlink>
    </w:p>
    <w:p w14:paraId="748A738D" w14:textId="19C20424"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29" w:history="1">
        <w:r w:rsidRPr="00F13587">
          <w:rPr>
            <w:rStyle w:val="Hyperlink"/>
            <w:noProof/>
          </w:rPr>
          <w:t>4.1.3</w:t>
        </w:r>
        <w:r>
          <w:rPr>
            <w:rFonts w:asciiTheme="minorHAnsi" w:eastAsiaTheme="minorEastAsia" w:hAnsiTheme="minorHAnsi" w:cstheme="minorBidi"/>
            <w:noProof/>
            <w:sz w:val="22"/>
            <w:szCs w:val="22"/>
            <w:lang w:eastAsia="en-GB"/>
          </w:rPr>
          <w:tab/>
        </w:r>
        <w:r w:rsidRPr="00F13587">
          <w:rPr>
            <w:rStyle w:val="Hyperlink"/>
            <w:noProof/>
          </w:rPr>
          <w:t>Workspace Initialisation</w:t>
        </w:r>
        <w:r>
          <w:rPr>
            <w:noProof/>
            <w:webHidden/>
          </w:rPr>
          <w:tab/>
        </w:r>
        <w:r>
          <w:rPr>
            <w:noProof/>
            <w:webHidden/>
          </w:rPr>
          <w:fldChar w:fldCharType="begin"/>
        </w:r>
        <w:r>
          <w:rPr>
            <w:noProof/>
            <w:webHidden/>
          </w:rPr>
          <w:instrText xml:space="preserve"> PAGEREF _Toc71731629 \h </w:instrText>
        </w:r>
        <w:r>
          <w:rPr>
            <w:noProof/>
            <w:webHidden/>
          </w:rPr>
        </w:r>
        <w:r>
          <w:rPr>
            <w:noProof/>
            <w:webHidden/>
          </w:rPr>
          <w:fldChar w:fldCharType="separate"/>
        </w:r>
        <w:r>
          <w:rPr>
            <w:noProof/>
            <w:webHidden/>
          </w:rPr>
          <w:t>13</w:t>
        </w:r>
        <w:r>
          <w:rPr>
            <w:noProof/>
            <w:webHidden/>
          </w:rPr>
          <w:fldChar w:fldCharType="end"/>
        </w:r>
      </w:hyperlink>
    </w:p>
    <w:p w14:paraId="7E7FF0F7" w14:textId="28BAAB82"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30" w:history="1">
        <w:r w:rsidRPr="00F13587">
          <w:rPr>
            <w:rStyle w:val="Hyperlink"/>
            <w:noProof/>
          </w:rPr>
          <w:t>4.2</w:t>
        </w:r>
        <w:r>
          <w:rPr>
            <w:rFonts w:asciiTheme="minorHAnsi" w:eastAsiaTheme="minorEastAsia" w:hAnsiTheme="minorHAnsi" w:cstheme="minorBidi"/>
            <w:b w:val="0"/>
            <w:bCs w:val="0"/>
            <w:noProof/>
            <w:sz w:val="22"/>
            <w:szCs w:val="22"/>
            <w:lang w:eastAsia="en-GB"/>
          </w:rPr>
          <w:tab/>
        </w:r>
        <w:r w:rsidRPr="00F13587">
          <w:rPr>
            <w:rStyle w:val="Hyperlink"/>
            <w:noProof/>
          </w:rPr>
          <w:t>Iteration 1</w:t>
        </w:r>
        <w:r>
          <w:rPr>
            <w:noProof/>
            <w:webHidden/>
          </w:rPr>
          <w:tab/>
        </w:r>
        <w:r>
          <w:rPr>
            <w:noProof/>
            <w:webHidden/>
          </w:rPr>
          <w:fldChar w:fldCharType="begin"/>
        </w:r>
        <w:r>
          <w:rPr>
            <w:noProof/>
            <w:webHidden/>
          </w:rPr>
          <w:instrText xml:space="preserve"> PAGEREF _Toc71731630 \h </w:instrText>
        </w:r>
        <w:r>
          <w:rPr>
            <w:noProof/>
            <w:webHidden/>
          </w:rPr>
        </w:r>
        <w:r>
          <w:rPr>
            <w:noProof/>
            <w:webHidden/>
          </w:rPr>
          <w:fldChar w:fldCharType="separate"/>
        </w:r>
        <w:r>
          <w:rPr>
            <w:noProof/>
            <w:webHidden/>
          </w:rPr>
          <w:t>14</w:t>
        </w:r>
        <w:r>
          <w:rPr>
            <w:noProof/>
            <w:webHidden/>
          </w:rPr>
          <w:fldChar w:fldCharType="end"/>
        </w:r>
      </w:hyperlink>
    </w:p>
    <w:p w14:paraId="0D4C209B" w14:textId="364C2864"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1" w:history="1">
        <w:r w:rsidRPr="00F13587">
          <w:rPr>
            <w:rStyle w:val="Hyperlink"/>
            <w:noProof/>
          </w:rPr>
          <w:t>4.2.1</w:t>
        </w:r>
        <w:r>
          <w:rPr>
            <w:rFonts w:asciiTheme="minorHAnsi" w:eastAsiaTheme="minorEastAsia" w:hAnsiTheme="minorHAnsi" w:cstheme="minorBidi"/>
            <w:noProof/>
            <w:sz w:val="22"/>
            <w:szCs w:val="22"/>
            <w:lang w:eastAsia="en-GB"/>
          </w:rPr>
          <w:tab/>
        </w:r>
        <w:r w:rsidRPr="00F13587">
          <w:rPr>
            <w:rStyle w:val="Hyperlink"/>
            <w:noProof/>
          </w:rPr>
          <w:t>Feature 1 – Visualise Dataset</w:t>
        </w:r>
        <w:r>
          <w:rPr>
            <w:noProof/>
            <w:webHidden/>
          </w:rPr>
          <w:tab/>
        </w:r>
        <w:r>
          <w:rPr>
            <w:noProof/>
            <w:webHidden/>
          </w:rPr>
          <w:fldChar w:fldCharType="begin"/>
        </w:r>
        <w:r>
          <w:rPr>
            <w:noProof/>
            <w:webHidden/>
          </w:rPr>
          <w:instrText xml:space="preserve"> PAGEREF _Toc71731631 \h </w:instrText>
        </w:r>
        <w:r>
          <w:rPr>
            <w:noProof/>
            <w:webHidden/>
          </w:rPr>
        </w:r>
        <w:r>
          <w:rPr>
            <w:noProof/>
            <w:webHidden/>
          </w:rPr>
          <w:fldChar w:fldCharType="separate"/>
        </w:r>
        <w:r>
          <w:rPr>
            <w:noProof/>
            <w:webHidden/>
          </w:rPr>
          <w:t>14</w:t>
        </w:r>
        <w:r>
          <w:rPr>
            <w:noProof/>
            <w:webHidden/>
          </w:rPr>
          <w:fldChar w:fldCharType="end"/>
        </w:r>
      </w:hyperlink>
    </w:p>
    <w:p w14:paraId="3C8B8AF0" w14:textId="01209042"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2" w:history="1">
        <w:r w:rsidRPr="00F13587">
          <w:rPr>
            <w:rStyle w:val="Hyperlink"/>
            <w:noProof/>
          </w:rPr>
          <w:t>4.2.2</w:t>
        </w:r>
        <w:r>
          <w:rPr>
            <w:rFonts w:asciiTheme="minorHAnsi" w:eastAsiaTheme="minorEastAsia" w:hAnsiTheme="minorHAnsi" w:cstheme="minorBidi"/>
            <w:noProof/>
            <w:sz w:val="22"/>
            <w:szCs w:val="22"/>
            <w:lang w:eastAsia="en-GB"/>
          </w:rPr>
          <w:tab/>
        </w:r>
        <w:r w:rsidRPr="00F13587">
          <w:rPr>
            <w:rStyle w:val="Hyperlink"/>
            <w:noProof/>
          </w:rPr>
          <w:t>Feature 2 – Generate Dataset</w:t>
        </w:r>
        <w:r>
          <w:rPr>
            <w:noProof/>
            <w:webHidden/>
          </w:rPr>
          <w:tab/>
        </w:r>
        <w:r>
          <w:rPr>
            <w:noProof/>
            <w:webHidden/>
          </w:rPr>
          <w:fldChar w:fldCharType="begin"/>
        </w:r>
        <w:r>
          <w:rPr>
            <w:noProof/>
            <w:webHidden/>
          </w:rPr>
          <w:instrText xml:space="preserve"> PAGEREF _Toc71731632 \h </w:instrText>
        </w:r>
        <w:r>
          <w:rPr>
            <w:noProof/>
            <w:webHidden/>
          </w:rPr>
        </w:r>
        <w:r>
          <w:rPr>
            <w:noProof/>
            <w:webHidden/>
          </w:rPr>
          <w:fldChar w:fldCharType="separate"/>
        </w:r>
        <w:r>
          <w:rPr>
            <w:noProof/>
            <w:webHidden/>
          </w:rPr>
          <w:t>14</w:t>
        </w:r>
        <w:r>
          <w:rPr>
            <w:noProof/>
            <w:webHidden/>
          </w:rPr>
          <w:fldChar w:fldCharType="end"/>
        </w:r>
      </w:hyperlink>
    </w:p>
    <w:p w14:paraId="505DEE9B" w14:textId="1B829BE1"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3" w:history="1">
        <w:r w:rsidRPr="00F13587">
          <w:rPr>
            <w:rStyle w:val="Hyperlink"/>
            <w:noProof/>
          </w:rPr>
          <w:t>4.2.3</w:t>
        </w:r>
        <w:r>
          <w:rPr>
            <w:rFonts w:asciiTheme="minorHAnsi" w:eastAsiaTheme="minorEastAsia" w:hAnsiTheme="minorHAnsi" w:cstheme="minorBidi"/>
            <w:noProof/>
            <w:sz w:val="22"/>
            <w:szCs w:val="22"/>
            <w:lang w:eastAsia="en-GB"/>
          </w:rPr>
          <w:tab/>
        </w:r>
        <w:r w:rsidRPr="00F13587">
          <w:rPr>
            <w:rStyle w:val="Hyperlink"/>
            <w:noProof/>
          </w:rPr>
          <w:t>Feature 4 – Simulation Environment</w:t>
        </w:r>
        <w:r>
          <w:rPr>
            <w:noProof/>
            <w:webHidden/>
          </w:rPr>
          <w:tab/>
        </w:r>
        <w:r>
          <w:rPr>
            <w:noProof/>
            <w:webHidden/>
          </w:rPr>
          <w:fldChar w:fldCharType="begin"/>
        </w:r>
        <w:r>
          <w:rPr>
            <w:noProof/>
            <w:webHidden/>
          </w:rPr>
          <w:instrText xml:space="preserve"> PAGEREF _Toc71731633 \h </w:instrText>
        </w:r>
        <w:r>
          <w:rPr>
            <w:noProof/>
            <w:webHidden/>
          </w:rPr>
        </w:r>
        <w:r>
          <w:rPr>
            <w:noProof/>
            <w:webHidden/>
          </w:rPr>
          <w:fldChar w:fldCharType="separate"/>
        </w:r>
        <w:r>
          <w:rPr>
            <w:noProof/>
            <w:webHidden/>
          </w:rPr>
          <w:t>16</w:t>
        </w:r>
        <w:r>
          <w:rPr>
            <w:noProof/>
            <w:webHidden/>
          </w:rPr>
          <w:fldChar w:fldCharType="end"/>
        </w:r>
      </w:hyperlink>
    </w:p>
    <w:p w14:paraId="3E978CD8" w14:textId="59DD8C45"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4" w:history="1">
        <w:r w:rsidRPr="00F13587">
          <w:rPr>
            <w:rStyle w:val="Hyperlink"/>
            <w:noProof/>
          </w:rPr>
          <w:t>4.2.4</w:t>
        </w:r>
        <w:r>
          <w:rPr>
            <w:rFonts w:asciiTheme="minorHAnsi" w:eastAsiaTheme="minorEastAsia" w:hAnsiTheme="minorHAnsi" w:cstheme="minorBidi"/>
            <w:noProof/>
            <w:sz w:val="22"/>
            <w:szCs w:val="22"/>
            <w:lang w:eastAsia="en-GB"/>
          </w:rPr>
          <w:tab/>
        </w:r>
        <w:r w:rsidRPr="00F13587">
          <w:rPr>
            <w:rStyle w:val="Hyperlink"/>
            <w:noProof/>
          </w:rPr>
          <w:t>Reflection</w:t>
        </w:r>
        <w:r>
          <w:rPr>
            <w:noProof/>
            <w:webHidden/>
          </w:rPr>
          <w:tab/>
        </w:r>
        <w:r>
          <w:rPr>
            <w:noProof/>
            <w:webHidden/>
          </w:rPr>
          <w:fldChar w:fldCharType="begin"/>
        </w:r>
        <w:r>
          <w:rPr>
            <w:noProof/>
            <w:webHidden/>
          </w:rPr>
          <w:instrText xml:space="preserve"> PAGEREF _Toc71731634 \h </w:instrText>
        </w:r>
        <w:r>
          <w:rPr>
            <w:noProof/>
            <w:webHidden/>
          </w:rPr>
        </w:r>
        <w:r>
          <w:rPr>
            <w:noProof/>
            <w:webHidden/>
          </w:rPr>
          <w:fldChar w:fldCharType="separate"/>
        </w:r>
        <w:r>
          <w:rPr>
            <w:noProof/>
            <w:webHidden/>
          </w:rPr>
          <w:t>16</w:t>
        </w:r>
        <w:r>
          <w:rPr>
            <w:noProof/>
            <w:webHidden/>
          </w:rPr>
          <w:fldChar w:fldCharType="end"/>
        </w:r>
      </w:hyperlink>
    </w:p>
    <w:p w14:paraId="570320D2" w14:textId="0E76FD44"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35" w:history="1">
        <w:r w:rsidRPr="00F13587">
          <w:rPr>
            <w:rStyle w:val="Hyperlink"/>
            <w:noProof/>
          </w:rPr>
          <w:t>4.3</w:t>
        </w:r>
        <w:r>
          <w:rPr>
            <w:rFonts w:asciiTheme="minorHAnsi" w:eastAsiaTheme="minorEastAsia" w:hAnsiTheme="minorHAnsi" w:cstheme="minorBidi"/>
            <w:b w:val="0"/>
            <w:bCs w:val="0"/>
            <w:noProof/>
            <w:sz w:val="22"/>
            <w:szCs w:val="22"/>
            <w:lang w:eastAsia="en-GB"/>
          </w:rPr>
          <w:tab/>
        </w:r>
        <w:r w:rsidRPr="00F13587">
          <w:rPr>
            <w:rStyle w:val="Hyperlink"/>
            <w:noProof/>
          </w:rPr>
          <w:t>Iteration 2</w:t>
        </w:r>
        <w:r>
          <w:rPr>
            <w:noProof/>
            <w:webHidden/>
          </w:rPr>
          <w:tab/>
        </w:r>
        <w:r>
          <w:rPr>
            <w:noProof/>
            <w:webHidden/>
          </w:rPr>
          <w:fldChar w:fldCharType="begin"/>
        </w:r>
        <w:r>
          <w:rPr>
            <w:noProof/>
            <w:webHidden/>
          </w:rPr>
          <w:instrText xml:space="preserve"> PAGEREF _Toc71731635 \h </w:instrText>
        </w:r>
        <w:r>
          <w:rPr>
            <w:noProof/>
            <w:webHidden/>
          </w:rPr>
        </w:r>
        <w:r>
          <w:rPr>
            <w:noProof/>
            <w:webHidden/>
          </w:rPr>
          <w:fldChar w:fldCharType="separate"/>
        </w:r>
        <w:r>
          <w:rPr>
            <w:noProof/>
            <w:webHidden/>
          </w:rPr>
          <w:t>17</w:t>
        </w:r>
        <w:r>
          <w:rPr>
            <w:noProof/>
            <w:webHidden/>
          </w:rPr>
          <w:fldChar w:fldCharType="end"/>
        </w:r>
      </w:hyperlink>
    </w:p>
    <w:p w14:paraId="2E0EF6C6" w14:textId="5B914BC4"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6" w:history="1">
        <w:r w:rsidRPr="00F13587">
          <w:rPr>
            <w:rStyle w:val="Hyperlink"/>
            <w:noProof/>
          </w:rPr>
          <w:t>4.3.1</w:t>
        </w:r>
        <w:r>
          <w:rPr>
            <w:rFonts w:asciiTheme="minorHAnsi" w:eastAsiaTheme="minorEastAsia" w:hAnsiTheme="minorHAnsi" w:cstheme="minorBidi"/>
            <w:noProof/>
            <w:sz w:val="22"/>
            <w:szCs w:val="22"/>
            <w:lang w:eastAsia="en-GB"/>
          </w:rPr>
          <w:tab/>
        </w:r>
        <w:r w:rsidRPr="00F13587">
          <w:rPr>
            <w:rStyle w:val="Hyperlink"/>
            <w:noProof/>
          </w:rPr>
          <w:t>Feature 3 - Gazebo Models</w:t>
        </w:r>
        <w:r>
          <w:rPr>
            <w:noProof/>
            <w:webHidden/>
          </w:rPr>
          <w:tab/>
        </w:r>
        <w:r>
          <w:rPr>
            <w:noProof/>
            <w:webHidden/>
          </w:rPr>
          <w:fldChar w:fldCharType="begin"/>
        </w:r>
        <w:r>
          <w:rPr>
            <w:noProof/>
            <w:webHidden/>
          </w:rPr>
          <w:instrText xml:space="preserve"> PAGEREF _Toc71731636 \h </w:instrText>
        </w:r>
        <w:r>
          <w:rPr>
            <w:noProof/>
            <w:webHidden/>
          </w:rPr>
        </w:r>
        <w:r>
          <w:rPr>
            <w:noProof/>
            <w:webHidden/>
          </w:rPr>
          <w:fldChar w:fldCharType="separate"/>
        </w:r>
        <w:r>
          <w:rPr>
            <w:noProof/>
            <w:webHidden/>
          </w:rPr>
          <w:t>17</w:t>
        </w:r>
        <w:r>
          <w:rPr>
            <w:noProof/>
            <w:webHidden/>
          </w:rPr>
          <w:fldChar w:fldCharType="end"/>
        </w:r>
      </w:hyperlink>
    </w:p>
    <w:p w14:paraId="0F1DE5A5" w14:textId="2E4B3BFF"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7" w:history="1">
        <w:r w:rsidRPr="00F13587">
          <w:rPr>
            <w:rStyle w:val="Hyperlink"/>
            <w:noProof/>
          </w:rPr>
          <w:t>4.3.2</w:t>
        </w:r>
        <w:r>
          <w:rPr>
            <w:rFonts w:asciiTheme="minorHAnsi" w:eastAsiaTheme="minorEastAsia" w:hAnsiTheme="minorHAnsi" w:cstheme="minorBidi"/>
            <w:noProof/>
            <w:sz w:val="22"/>
            <w:szCs w:val="22"/>
            <w:lang w:eastAsia="en-GB"/>
          </w:rPr>
          <w:tab/>
        </w:r>
        <w:r w:rsidRPr="00F13587">
          <w:rPr>
            <w:rStyle w:val="Hyperlink"/>
            <w:noProof/>
          </w:rPr>
          <w:t>Feature 5 – Arm Manipulation Setup</w:t>
        </w:r>
        <w:r>
          <w:rPr>
            <w:noProof/>
            <w:webHidden/>
          </w:rPr>
          <w:tab/>
        </w:r>
        <w:r>
          <w:rPr>
            <w:noProof/>
            <w:webHidden/>
          </w:rPr>
          <w:fldChar w:fldCharType="begin"/>
        </w:r>
        <w:r>
          <w:rPr>
            <w:noProof/>
            <w:webHidden/>
          </w:rPr>
          <w:instrText xml:space="preserve"> PAGEREF _Toc71731637 \h </w:instrText>
        </w:r>
        <w:r>
          <w:rPr>
            <w:noProof/>
            <w:webHidden/>
          </w:rPr>
        </w:r>
        <w:r>
          <w:rPr>
            <w:noProof/>
            <w:webHidden/>
          </w:rPr>
          <w:fldChar w:fldCharType="separate"/>
        </w:r>
        <w:r>
          <w:rPr>
            <w:noProof/>
            <w:webHidden/>
          </w:rPr>
          <w:t>17</w:t>
        </w:r>
        <w:r>
          <w:rPr>
            <w:noProof/>
            <w:webHidden/>
          </w:rPr>
          <w:fldChar w:fldCharType="end"/>
        </w:r>
      </w:hyperlink>
    </w:p>
    <w:p w14:paraId="08FFAB02" w14:textId="22273183"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38" w:history="1">
        <w:r w:rsidRPr="00F13587">
          <w:rPr>
            <w:rStyle w:val="Hyperlink"/>
            <w:noProof/>
          </w:rPr>
          <w:t>4.3.3</w:t>
        </w:r>
        <w:r>
          <w:rPr>
            <w:rFonts w:asciiTheme="minorHAnsi" w:eastAsiaTheme="minorEastAsia" w:hAnsiTheme="minorHAnsi" w:cstheme="minorBidi"/>
            <w:noProof/>
            <w:sz w:val="22"/>
            <w:szCs w:val="22"/>
            <w:lang w:eastAsia="en-GB"/>
          </w:rPr>
          <w:tab/>
        </w:r>
        <w:r w:rsidRPr="00F13587">
          <w:rPr>
            <w:rStyle w:val="Hyperlink"/>
            <w:noProof/>
          </w:rPr>
          <w:t>Reflection</w:t>
        </w:r>
        <w:r>
          <w:rPr>
            <w:noProof/>
            <w:webHidden/>
          </w:rPr>
          <w:tab/>
        </w:r>
        <w:r>
          <w:rPr>
            <w:noProof/>
            <w:webHidden/>
          </w:rPr>
          <w:fldChar w:fldCharType="begin"/>
        </w:r>
        <w:r>
          <w:rPr>
            <w:noProof/>
            <w:webHidden/>
          </w:rPr>
          <w:instrText xml:space="preserve"> PAGEREF _Toc71731638 \h </w:instrText>
        </w:r>
        <w:r>
          <w:rPr>
            <w:noProof/>
            <w:webHidden/>
          </w:rPr>
        </w:r>
        <w:r>
          <w:rPr>
            <w:noProof/>
            <w:webHidden/>
          </w:rPr>
          <w:fldChar w:fldCharType="separate"/>
        </w:r>
        <w:r>
          <w:rPr>
            <w:noProof/>
            <w:webHidden/>
          </w:rPr>
          <w:t>18</w:t>
        </w:r>
        <w:r>
          <w:rPr>
            <w:noProof/>
            <w:webHidden/>
          </w:rPr>
          <w:fldChar w:fldCharType="end"/>
        </w:r>
      </w:hyperlink>
    </w:p>
    <w:p w14:paraId="53502AD1" w14:textId="16087133"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39" w:history="1">
        <w:r w:rsidRPr="00F13587">
          <w:rPr>
            <w:rStyle w:val="Hyperlink"/>
            <w:noProof/>
          </w:rPr>
          <w:t>4.4</w:t>
        </w:r>
        <w:r>
          <w:rPr>
            <w:rFonts w:asciiTheme="minorHAnsi" w:eastAsiaTheme="minorEastAsia" w:hAnsiTheme="minorHAnsi" w:cstheme="minorBidi"/>
            <w:b w:val="0"/>
            <w:bCs w:val="0"/>
            <w:noProof/>
            <w:sz w:val="22"/>
            <w:szCs w:val="22"/>
            <w:lang w:eastAsia="en-GB"/>
          </w:rPr>
          <w:tab/>
        </w:r>
        <w:r w:rsidRPr="00F13587">
          <w:rPr>
            <w:rStyle w:val="Hyperlink"/>
            <w:noProof/>
          </w:rPr>
          <w:t>Iteration 3</w:t>
        </w:r>
        <w:r>
          <w:rPr>
            <w:noProof/>
            <w:webHidden/>
          </w:rPr>
          <w:tab/>
        </w:r>
        <w:r>
          <w:rPr>
            <w:noProof/>
            <w:webHidden/>
          </w:rPr>
          <w:fldChar w:fldCharType="begin"/>
        </w:r>
        <w:r>
          <w:rPr>
            <w:noProof/>
            <w:webHidden/>
          </w:rPr>
          <w:instrText xml:space="preserve"> PAGEREF _Toc71731639 \h </w:instrText>
        </w:r>
        <w:r>
          <w:rPr>
            <w:noProof/>
            <w:webHidden/>
          </w:rPr>
        </w:r>
        <w:r>
          <w:rPr>
            <w:noProof/>
            <w:webHidden/>
          </w:rPr>
          <w:fldChar w:fldCharType="separate"/>
        </w:r>
        <w:r>
          <w:rPr>
            <w:noProof/>
            <w:webHidden/>
          </w:rPr>
          <w:t>19</w:t>
        </w:r>
        <w:r>
          <w:rPr>
            <w:noProof/>
            <w:webHidden/>
          </w:rPr>
          <w:fldChar w:fldCharType="end"/>
        </w:r>
      </w:hyperlink>
    </w:p>
    <w:p w14:paraId="45876B84" w14:textId="0B2BBE94"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0" w:history="1">
        <w:r w:rsidRPr="00F13587">
          <w:rPr>
            <w:rStyle w:val="Hyperlink"/>
            <w:noProof/>
          </w:rPr>
          <w:t>4.4.1</w:t>
        </w:r>
        <w:r>
          <w:rPr>
            <w:rFonts w:asciiTheme="minorHAnsi" w:eastAsiaTheme="minorEastAsia" w:hAnsiTheme="minorHAnsi" w:cstheme="minorBidi"/>
            <w:noProof/>
            <w:sz w:val="22"/>
            <w:szCs w:val="22"/>
            <w:lang w:eastAsia="en-GB"/>
          </w:rPr>
          <w:tab/>
        </w:r>
        <w:r w:rsidRPr="00F13587">
          <w:rPr>
            <w:rStyle w:val="Hyperlink"/>
            <w:noProof/>
          </w:rPr>
          <w:t>Feature 6 – CNN Configuration</w:t>
        </w:r>
        <w:r>
          <w:rPr>
            <w:noProof/>
            <w:webHidden/>
          </w:rPr>
          <w:tab/>
        </w:r>
        <w:r>
          <w:rPr>
            <w:noProof/>
            <w:webHidden/>
          </w:rPr>
          <w:fldChar w:fldCharType="begin"/>
        </w:r>
        <w:r>
          <w:rPr>
            <w:noProof/>
            <w:webHidden/>
          </w:rPr>
          <w:instrText xml:space="preserve"> PAGEREF _Toc71731640 \h </w:instrText>
        </w:r>
        <w:r>
          <w:rPr>
            <w:noProof/>
            <w:webHidden/>
          </w:rPr>
        </w:r>
        <w:r>
          <w:rPr>
            <w:noProof/>
            <w:webHidden/>
          </w:rPr>
          <w:fldChar w:fldCharType="separate"/>
        </w:r>
        <w:r>
          <w:rPr>
            <w:noProof/>
            <w:webHidden/>
          </w:rPr>
          <w:t>19</w:t>
        </w:r>
        <w:r>
          <w:rPr>
            <w:noProof/>
            <w:webHidden/>
          </w:rPr>
          <w:fldChar w:fldCharType="end"/>
        </w:r>
      </w:hyperlink>
    </w:p>
    <w:p w14:paraId="77348DC0" w14:textId="5DD82409"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1" w:history="1">
        <w:r w:rsidRPr="00F13587">
          <w:rPr>
            <w:rStyle w:val="Hyperlink"/>
            <w:noProof/>
          </w:rPr>
          <w:t>4.4.2</w:t>
        </w:r>
        <w:r>
          <w:rPr>
            <w:rFonts w:asciiTheme="minorHAnsi" w:eastAsiaTheme="minorEastAsia" w:hAnsiTheme="minorHAnsi" w:cstheme="minorBidi"/>
            <w:noProof/>
            <w:sz w:val="22"/>
            <w:szCs w:val="22"/>
            <w:lang w:eastAsia="en-GB"/>
          </w:rPr>
          <w:tab/>
        </w:r>
        <w:r w:rsidRPr="00F13587">
          <w:rPr>
            <w:rStyle w:val="Hyperlink"/>
            <w:noProof/>
          </w:rPr>
          <w:t>Feature 7 – Train Network</w:t>
        </w:r>
        <w:r>
          <w:rPr>
            <w:noProof/>
            <w:webHidden/>
          </w:rPr>
          <w:tab/>
        </w:r>
        <w:r>
          <w:rPr>
            <w:noProof/>
            <w:webHidden/>
          </w:rPr>
          <w:fldChar w:fldCharType="begin"/>
        </w:r>
        <w:r>
          <w:rPr>
            <w:noProof/>
            <w:webHidden/>
          </w:rPr>
          <w:instrText xml:space="preserve"> PAGEREF _Toc71731641 \h </w:instrText>
        </w:r>
        <w:r>
          <w:rPr>
            <w:noProof/>
            <w:webHidden/>
          </w:rPr>
        </w:r>
        <w:r>
          <w:rPr>
            <w:noProof/>
            <w:webHidden/>
          </w:rPr>
          <w:fldChar w:fldCharType="separate"/>
        </w:r>
        <w:r>
          <w:rPr>
            <w:noProof/>
            <w:webHidden/>
          </w:rPr>
          <w:t>20</w:t>
        </w:r>
        <w:r>
          <w:rPr>
            <w:noProof/>
            <w:webHidden/>
          </w:rPr>
          <w:fldChar w:fldCharType="end"/>
        </w:r>
      </w:hyperlink>
    </w:p>
    <w:p w14:paraId="362F070C" w14:textId="4D6F9118"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2" w:history="1">
        <w:r w:rsidRPr="00F13587">
          <w:rPr>
            <w:rStyle w:val="Hyperlink"/>
            <w:noProof/>
          </w:rPr>
          <w:t>4.4.3</w:t>
        </w:r>
        <w:r>
          <w:rPr>
            <w:rFonts w:asciiTheme="minorHAnsi" w:eastAsiaTheme="minorEastAsia" w:hAnsiTheme="minorHAnsi" w:cstheme="minorBidi"/>
            <w:noProof/>
            <w:sz w:val="22"/>
            <w:szCs w:val="22"/>
            <w:lang w:eastAsia="en-GB"/>
          </w:rPr>
          <w:tab/>
        </w:r>
        <w:r w:rsidRPr="00F13587">
          <w:rPr>
            <w:rStyle w:val="Hyperlink"/>
            <w:noProof/>
          </w:rPr>
          <w:t>Feature 8 – Network Integration</w:t>
        </w:r>
        <w:r>
          <w:rPr>
            <w:noProof/>
            <w:webHidden/>
          </w:rPr>
          <w:tab/>
        </w:r>
        <w:r>
          <w:rPr>
            <w:noProof/>
            <w:webHidden/>
          </w:rPr>
          <w:fldChar w:fldCharType="begin"/>
        </w:r>
        <w:r>
          <w:rPr>
            <w:noProof/>
            <w:webHidden/>
          </w:rPr>
          <w:instrText xml:space="preserve"> PAGEREF _Toc71731642 \h </w:instrText>
        </w:r>
        <w:r>
          <w:rPr>
            <w:noProof/>
            <w:webHidden/>
          </w:rPr>
        </w:r>
        <w:r>
          <w:rPr>
            <w:noProof/>
            <w:webHidden/>
          </w:rPr>
          <w:fldChar w:fldCharType="separate"/>
        </w:r>
        <w:r>
          <w:rPr>
            <w:noProof/>
            <w:webHidden/>
          </w:rPr>
          <w:t>21</w:t>
        </w:r>
        <w:r>
          <w:rPr>
            <w:noProof/>
            <w:webHidden/>
          </w:rPr>
          <w:fldChar w:fldCharType="end"/>
        </w:r>
      </w:hyperlink>
    </w:p>
    <w:p w14:paraId="452E1A6C" w14:textId="68DC0561"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3" w:history="1">
        <w:r w:rsidRPr="00F13587">
          <w:rPr>
            <w:rStyle w:val="Hyperlink"/>
            <w:noProof/>
          </w:rPr>
          <w:t>4.4.4</w:t>
        </w:r>
        <w:r>
          <w:rPr>
            <w:rFonts w:asciiTheme="minorHAnsi" w:eastAsiaTheme="minorEastAsia" w:hAnsiTheme="minorHAnsi" w:cstheme="minorBidi"/>
            <w:noProof/>
            <w:sz w:val="22"/>
            <w:szCs w:val="22"/>
            <w:lang w:eastAsia="en-GB"/>
          </w:rPr>
          <w:tab/>
        </w:r>
        <w:r w:rsidRPr="00F13587">
          <w:rPr>
            <w:rStyle w:val="Hyperlink"/>
            <w:noProof/>
          </w:rPr>
          <w:t>Reflection</w:t>
        </w:r>
        <w:r>
          <w:rPr>
            <w:noProof/>
            <w:webHidden/>
          </w:rPr>
          <w:tab/>
        </w:r>
        <w:r>
          <w:rPr>
            <w:noProof/>
            <w:webHidden/>
          </w:rPr>
          <w:fldChar w:fldCharType="begin"/>
        </w:r>
        <w:r>
          <w:rPr>
            <w:noProof/>
            <w:webHidden/>
          </w:rPr>
          <w:instrText xml:space="preserve"> PAGEREF _Toc71731643 \h </w:instrText>
        </w:r>
        <w:r>
          <w:rPr>
            <w:noProof/>
            <w:webHidden/>
          </w:rPr>
        </w:r>
        <w:r>
          <w:rPr>
            <w:noProof/>
            <w:webHidden/>
          </w:rPr>
          <w:fldChar w:fldCharType="separate"/>
        </w:r>
        <w:r>
          <w:rPr>
            <w:noProof/>
            <w:webHidden/>
          </w:rPr>
          <w:t>21</w:t>
        </w:r>
        <w:r>
          <w:rPr>
            <w:noProof/>
            <w:webHidden/>
          </w:rPr>
          <w:fldChar w:fldCharType="end"/>
        </w:r>
      </w:hyperlink>
    </w:p>
    <w:p w14:paraId="14B86A84" w14:textId="47272287"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44" w:history="1">
        <w:r w:rsidRPr="00F13587">
          <w:rPr>
            <w:rStyle w:val="Hyperlink"/>
            <w:noProof/>
          </w:rPr>
          <w:t>4.5</w:t>
        </w:r>
        <w:r>
          <w:rPr>
            <w:rFonts w:asciiTheme="minorHAnsi" w:eastAsiaTheme="minorEastAsia" w:hAnsiTheme="minorHAnsi" w:cstheme="minorBidi"/>
            <w:b w:val="0"/>
            <w:bCs w:val="0"/>
            <w:noProof/>
            <w:sz w:val="22"/>
            <w:szCs w:val="22"/>
            <w:lang w:eastAsia="en-GB"/>
          </w:rPr>
          <w:tab/>
        </w:r>
        <w:r w:rsidRPr="00F13587">
          <w:rPr>
            <w:rStyle w:val="Hyperlink"/>
            <w:noProof/>
          </w:rPr>
          <w:t>Iteration 4</w:t>
        </w:r>
        <w:r>
          <w:rPr>
            <w:noProof/>
            <w:webHidden/>
          </w:rPr>
          <w:tab/>
        </w:r>
        <w:r>
          <w:rPr>
            <w:noProof/>
            <w:webHidden/>
          </w:rPr>
          <w:fldChar w:fldCharType="begin"/>
        </w:r>
        <w:r>
          <w:rPr>
            <w:noProof/>
            <w:webHidden/>
          </w:rPr>
          <w:instrText xml:space="preserve"> PAGEREF _Toc71731644 \h </w:instrText>
        </w:r>
        <w:r>
          <w:rPr>
            <w:noProof/>
            <w:webHidden/>
          </w:rPr>
        </w:r>
        <w:r>
          <w:rPr>
            <w:noProof/>
            <w:webHidden/>
          </w:rPr>
          <w:fldChar w:fldCharType="separate"/>
        </w:r>
        <w:r>
          <w:rPr>
            <w:noProof/>
            <w:webHidden/>
          </w:rPr>
          <w:t>22</w:t>
        </w:r>
        <w:r>
          <w:rPr>
            <w:noProof/>
            <w:webHidden/>
          </w:rPr>
          <w:fldChar w:fldCharType="end"/>
        </w:r>
      </w:hyperlink>
    </w:p>
    <w:p w14:paraId="01DB1629" w14:textId="55DC48E0"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5" w:history="1">
        <w:r w:rsidRPr="00F13587">
          <w:rPr>
            <w:rStyle w:val="Hyperlink"/>
            <w:noProof/>
          </w:rPr>
          <w:t>4.5.1</w:t>
        </w:r>
        <w:r>
          <w:rPr>
            <w:rFonts w:asciiTheme="minorHAnsi" w:eastAsiaTheme="minorEastAsia" w:hAnsiTheme="minorHAnsi" w:cstheme="minorBidi"/>
            <w:noProof/>
            <w:sz w:val="22"/>
            <w:szCs w:val="22"/>
            <w:lang w:eastAsia="en-GB"/>
          </w:rPr>
          <w:tab/>
        </w:r>
        <w:r w:rsidRPr="00F13587">
          <w:rPr>
            <w:rStyle w:val="Hyperlink"/>
            <w:noProof/>
          </w:rPr>
          <w:t>Grasp Criteria</w:t>
        </w:r>
        <w:r>
          <w:rPr>
            <w:noProof/>
            <w:webHidden/>
          </w:rPr>
          <w:tab/>
        </w:r>
        <w:r>
          <w:rPr>
            <w:noProof/>
            <w:webHidden/>
          </w:rPr>
          <w:fldChar w:fldCharType="begin"/>
        </w:r>
        <w:r>
          <w:rPr>
            <w:noProof/>
            <w:webHidden/>
          </w:rPr>
          <w:instrText xml:space="preserve"> PAGEREF _Toc71731645 \h </w:instrText>
        </w:r>
        <w:r>
          <w:rPr>
            <w:noProof/>
            <w:webHidden/>
          </w:rPr>
        </w:r>
        <w:r>
          <w:rPr>
            <w:noProof/>
            <w:webHidden/>
          </w:rPr>
          <w:fldChar w:fldCharType="separate"/>
        </w:r>
        <w:r>
          <w:rPr>
            <w:noProof/>
            <w:webHidden/>
          </w:rPr>
          <w:t>22</w:t>
        </w:r>
        <w:r>
          <w:rPr>
            <w:noProof/>
            <w:webHidden/>
          </w:rPr>
          <w:fldChar w:fldCharType="end"/>
        </w:r>
      </w:hyperlink>
    </w:p>
    <w:p w14:paraId="4CEDCBF4" w14:textId="41C066B8"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6" w:history="1">
        <w:r w:rsidRPr="00F13587">
          <w:rPr>
            <w:rStyle w:val="Hyperlink"/>
            <w:noProof/>
          </w:rPr>
          <w:t>4.5.2</w:t>
        </w:r>
        <w:r>
          <w:rPr>
            <w:rFonts w:asciiTheme="minorHAnsi" w:eastAsiaTheme="minorEastAsia" w:hAnsiTheme="minorHAnsi" w:cstheme="minorBidi"/>
            <w:noProof/>
            <w:sz w:val="22"/>
            <w:szCs w:val="22"/>
            <w:lang w:eastAsia="en-GB"/>
          </w:rPr>
          <w:tab/>
        </w:r>
        <w:r w:rsidRPr="00F13587">
          <w:rPr>
            <w:rStyle w:val="Hyperlink"/>
            <w:noProof/>
          </w:rPr>
          <w:t>Feature 9 – Develop Experiments</w:t>
        </w:r>
        <w:r>
          <w:rPr>
            <w:noProof/>
            <w:webHidden/>
          </w:rPr>
          <w:tab/>
        </w:r>
        <w:r>
          <w:rPr>
            <w:noProof/>
            <w:webHidden/>
          </w:rPr>
          <w:fldChar w:fldCharType="begin"/>
        </w:r>
        <w:r>
          <w:rPr>
            <w:noProof/>
            <w:webHidden/>
          </w:rPr>
          <w:instrText xml:space="preserve"> PAGEREF _Toc71731646 \h </w:instrText>
        </w:r>
        <w:r>
          <w:rPr>
            <w:noProof/>
            <w:webHidden/>
          </w:rPr>
        </w:r>
        <w:r>
          <w:rPr>
            <w:noProof/>
            <w:webHidden/>
          </w:rPr>
          <w:fldChar w:fldCharType="separate"/>
        </w:r>
        <w:r>
          <w:rPr>
            <w:noProof/>
            <w:webHidden/>
          </w:rPr>
          <w:t>23</w:t>
        </w:r>
        <w:r>
          <w:rPr>
            <w:noProof/>
            <w:webHidden/>
          </w:rPr>
          <w:fldChar w:fldCharType="end"/>
        </w:r>
      </w:hyperlink>
    </w:p>
    <w:p w14:paraId="59B63E29" w14:textId="5E276B67"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7" w:history="1">
        <w:r w:rsidRPr="00F13587">
          <w:rPr>
            <w:rStyle w:val="Hyperlink"/>
            <w:noProof/>
          </w:rPr>
          <w:t>4.5.3</w:t>
        </w:r>
        <w:r>
          <w:rPr>
            <w:rFonts w:asciiTheme="minorHAnsi" w:eastAsiaTheme="minorEastAsia" w:hAnsiTheme="minorHAnsi" w:cstheme="minorBidi"/>
            <w:noProof/>
            <w:sz w:val="22"/>
            <w:szCs w:val="22"/>
            <w:lang w:eastAsia="en-GB"/>
          </w:rPr>
          <w:tab/>
        </w:r>
        <w:r w:rsidRPr="00F13587">
          <w:rPr>
            <w:rStyle w:val="Hyperlink"/>
            <w:noProof/>
          </w:rPr>
          <w:t>Feature 10 – Save Results</w:t>
        </w:r>
        <w:r>
          <w:rPr>
            <w:noProof/>
            <w:webHidden/>
          </w:rPr>
          <w:tab/>
        </w:r>
        <w:r>
          <w:rPr>
            <w:noProof/>
            <w:webHidden/>
          </w:rPr>
          <w:fldChar w:fldCharType="begin"/>
        </w:r>
        <w:r>
          <w:rPr>
            <w:noProof/>
            <w:webHidden/>
          </w:rPr>
          <w:instrText xml:space="preserve"> PAGEREF _Toc71731647 \h </w:instrText>
        </w:r>
        <w:r>
          <w:rPr>
            <w:noProof/>
            <w:webHidden/>
          </w:rPr>
        </w:r>
        <w:r>
          <w:rPr>
            <w:noProof/>
            <w:webHidden/>
          </w:rPr>
          <w:fldChar w:fldCharType="separate"/>
        </w:r>
        <w:r>
          <w:rPr>
            <w:noProof/>
            <w:webHidden/>
          </w:rPr>
          <w:t>24</w:t>
        </w:r>
        <w:r>
          <w:rPr>
            <w:noProof/>
            <w:webHidden/>
          </w:rPr>
          <w:fldChar w:fldCharType="end"/>
        </w:r>
      </w:hyperlink>
    </w:p>
    <w:p w14:paraId="3F7B98AA" w14:textId="7B6D525E"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48" w:history="1">
        <w:r w:rsidRPr="00F13587">
          <w:rPr>
            <w:rStyle w:val="Hyperlink"/>
            <w:noProof/>
          </w:rPr>
          <w:t>4.5.4</w:t>
        </w:r>
        <w:r>
          <w:rPr>
            <w:rFonts w:asciiTheme="minorHAnsi" w:eastAsiaTheme="minorEastAsia" w:hAnsiTheme="minorHAnsi" w:cstheme="minorBidi"/>
            <w:noProof/>
            <w:sz w:val="22"/>
            <w:szCs w:val="22"/>
            <w:lang w:eastAsia="en-GB"/>
          </w:rPr>
          <w:tab/>
        </w:r>
        <w:r w:rsidRPr="00F13587">
          <w:rPr>
            <w:rStyle w:val="Hyperlink"/>
            <w:noProof/>
          </w:rPr>
          <w:t>Reflection</w:t>
        </w:r>
        <w:r>
          <w:rPr>
            <w:noProof/>
            <w:webHidden/>
          </w:rPr>
          <w:tab/>
        </w:r>
        <w:r>
          <w:rPr>
            <w:noProof/>
            <w:webHidden/>
          </w:rPr>
          <w:fldChar w:fldCharType="begin"/>
        </w:r>
        <w:r>
          <w:rPr>
            <w:noProof/>
            <w:webHidden/>
          </w:rPr>
          <w:instrText xml:space="preserve"> PAGEREF _Toc71731648 \h </w:instrText>
        </w:r>
        <w:r>
          <w:rPr>
            <w:noProof/>
            <w:webHidden/>
          </w:rPr>
        </w:r>
        <w:r>
          <w:rPr>
            <w:noProof/>
            <w:webHidden/>
          </w:rPr>
          <w:fldChar w:fldCharType="separate"/>
        </w:r>
        <w:r>
          <w:rPr>
            <w:noProof/>
            <w:webHidden/>
          </w:rPr>
          <w:t>24</w:t>
        </w:r>
        <w:r>
          <w:rPr>
            <w:noProof/>
            <w:webHidden/>
          </w:rPr>
          <w:fldChar w:fldCharType="end"/>
        </w:r>
      </w:hyperlink>
    </w:p>
    <w:p w14:paraId="039C8F92" w14:textId="230DBC43"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49" w:history="1">
        <w:r w:rsidRPr="00F13587">
          <w:rPr>
            <w:rStyle w:val="Hyperlink"/>
            <w:noProof/>
          </w:rPr>
          <w:t>4.6</w:t>
        </w:r>
        <w:r>
          <w:rPr>
            <w:rFonts w:asciiTheme="minorHAnsi" w:eastAsiaTheme="minorEastAsia" w:hAnsiTheme="minorHAnsi" w:cstheme="minorBidi"/>
            <w:b w:val="0"/>
            <w:bCs w:val="0"/>
            <w:noProof/>
            <w:sz w:val="22"/>
            <w:szCs w:val="22"/>
            <w:lang w:eastAsia="en-GB"/>
          </w:rPr>
          <w:tab/>
        </w:r>
        <w:r w:rsidRPr="00F13587">
          <w:rPr>
            <w:rStyle w:val="Hyperlink"/>
            <w:noProof/>
          </w:rPr>
          <w:t>Iteration 5</w:t>
        </w:r>
        <w:r>
          <w:rPr>
            <w:noProof/>
            <w:webHidden/>
          </w:rPr>
          <w:tab/>
        </w:r>
        <w:r>
          <w:rPr>
            <w:noProof/>
            <w:webHidden/>
          </w:rPr>
          <w:fldChar w:fldCharType="begin"/>
        </w:r>
        <w:r>
          <w:rPr>
            <w:noProof/>
            <w:webHidden/>
          </w:rPr>
          <w:instrText xml:space="preserve"> PAGEREF _Toc71731649 \h </w:instrText>
        </w:r>
        <w:r>
          <w:rPr>
            <w:noProof/>
            <w:webHidden/>
          </w:rPr>
        </w:r>
        <w:r>
          <w:rPr>
            <w:noProof/>
            <w:webHidden/>
          </w:rPr>
          <w:fldChar w:fldCharType="separate"/>
        </w:r>
        <w:r>
          <w:rPr>
            <w:noProof/>
            <w:webHidden/>
          </w:rPr>
          <w:t>25</w:t>
        </w:r>
        <w:r>
          <w:rPr>
            <w:noProof/>
            <w:webHidden/>
          </w:rPr>
          <w:fldChar w:fldCharType="end"/>
        </w:r>
      </w:hyperlink>
    </w:p>
    <w:p w14:paraId="283C9767" w14:textId="45A7EBF0"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50" w:history="1">
        <w:r w:rsidRPr="00F13587">
          <w:rPr>
            <w:rStyle w:val="Hyperlink"/>
            <w:noProof/>
          </w:rPr>
          <w:t>4.6.1</w:t>
        </w:r>
        <w:r>
          <w:rPr>
            <w:rFonts w:asciiTheme="minorHAnsi" w:eastAsiaTheme="minorEastAsia" w:hAnsiTheme="minorHAnsi" w:cstheme="minorBidi"/>
            <w:noProof/>
            <w:sz w:val="22"/>
            <w:szCs w:val="22"/>
            <w:lang w:eastAsia="en-GB"/>
          </w:rPr>
          <w:tab/>
        </w:r>
        <w:r w:rsidRPr="00F13587">
          <w:rPr>
            <w:rStyle w:val="Hyperlink"/>
            <w:noProof/>
          </w:rPr>
          <w:t>Feature 11 – Results Visualisation</w:t>
        </w:r>
        <w:r>
          <w:rPr>
            <w:noProof/>
            <w:webHidden/>
          </w:rPr>
          <w:tab/>
        </w:r>
        <w:r>
          <w:rPr>
            <w:noProof/>
            <w:webHidden/>
          </w:rPr>
          <w:fldChar w:fldCharType="begin"/>
        </w:r>
        <w:r>
          <w:rPr>
            <w:noProof/>
            <w:webHidden/>
          </w:rPr>
          <w:instrText xml:space="preserve"> PAGEREF _Toc71731650 \h </w:instrText>
        </w:r>
        <w:r>
          <w:rPr>
            <w:noProof/>
            <w:webHidden/>
          </w:rPr>
        </w:r>
        <w:r>
          <w:rPr>
            <w:noProof/>
            <w:webHidden/>
          </w:rPr>
          <w:fldChar w:fldCharType="separate"/>
        </w:r>
        <w:r>
          <w:rPr>
            <w:noProof/>
            <w:webHidden/>
          </w:rPr>
          <w:t>25</w:t>
        </w:r>
        <w:r>
          <w:rPr>
            <w:noProof/>
            <w:webHidden/>
          </w:rPr>
          <w:fldChar w:fldCharType="end"/>
        </w:r>
      </w:hyperlink>
    </w:p>
    <w:p w14:paraId="37890935" w14:textId="42714575"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51" w:history="1">
        <w:r w:rsidRPr="00F13587">
          <w:rPr>
            <w:rStyle w:val="Hyperlink"/>
            <w:noProof/>
          </w:rPr>
          <w:t>4.6.2</w:t>
        </w:r>
        <w:r>
          <w:rPr>
            <w:rFonts w:asciiTheme="minorHAnsi" w:eastAsiaTheme="minorEastAsia" w:hAnsiTheme="minorHAnsi" w:cstheme="minorBidi"/>
            <w:noProof/>
            <w:sz w:val="22"/>
            <w:szCs w:val="22"/>
            <w:lang w:eastAsia="en-GB"/>
          </w:rPr>
          <w:tab/>
        </w:r>
        <w:r w:rsidRPr="00F13587">
          <w:rPr>
            <w:rStyle w:val="Hyperlink"/>
            <w:noProof/>
          </w:rPr>
          <w:t>Reflection</w:t>
        </w:r>
        <w:r>
          <w:rPr>
            <w:noProof/>
            <w:webHidden/>
          </w:rPr>
          <w:tab/>
        </w:r>
        <w:r>
          <w:rPr>
            <w:noProof/>
            <w:webHidden/>
          </w:rPr>
          <w:fldChar w:fldCharType="begin"/>
        </w:r>
        <w:r>
          <w:rPr>
            <w:noProof/>
            <w:webHidden/>
          </w:rPr>
          <w:instrText xml:space="preserve"> PAGEREF _Toc71731651 \h </w:instrText>
        </w:r>
        <w:r>
          <w:rPr>
            <w:noProof/>
            <w:webHidden/>
          </w:rPr>
        </w:r>
        <w:r>
          <w:rPr>
            <w:noProof/>
            <w:webHidden/>
          </w:rPr>
          <w:fldChar w:fldCharType="separate"/>
        </w:r>
        <w:r>
          <w:rPr>
            <w:noProof/>
            <w:webHidden/>
          </w:rPr>
          <w:t>25</w:t>
        </w:r>
        <w:r>
          <w:rPr>
            <w:noProof/>
            <w:webHidden/>
          </w:rPr>
          <w:fldChar w:fldCharType="end"/>
        </w:r>
      </w:hyperlink>
    </w:p>
    <w:p w14:paraId="1F331856" w14:textId="63CEA439"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52" w:history="1">
        <w:r w:rsidRPr="00F13587">
          <w:rPr>
            <w:rStyle w:val="Hyperlink"/>
            <w:noProof/>
          </w:rPr>
          <w:t>5</w:t>
        </w:r>
        <w:r>
          <w:rPr>
            <w:rFonts w:asciiTheme="minorHAnsi" w:eastAsiaTheme="minorEastAsia" w:hAnsiTheme="minorHAnsi" w:cstheme="minorBidi"/>
            <w:b w:val="0"/>
            <w:bCs w:val="0"/>
            <w:caps w:val="0"/>
            <w:noProof/>
            <w:sz w:val="22"/>
            <w:szCs w:val="22"/>
            <w:lang w:eastAsia="en-GB"/>
          </w:rPr>
          <w:tab/>
        </w:r>
        <w:r w:rsidRPr="00F13587">
          <w:rPr>
            <w:rStyle w:val="Hyperlink"/>
            <w:noProof/>
          </w:rPr>
          <w:t>Testing</w:t>
        </w:r>
        <w:r>
          <w:rPr>
            <w:noProof/>
            <w:webHidden/>
          </w:rPr>
          <w:tab/>
        </w:r>
        <w:r>
          <w:rPr>
            <w:noProof/>
            <w:webHidden/>
          </w:rPr>
          <w:fldChar w:fldCharType="begin"/>
        </w:r>
        <w:r>
          <w:rPr>
            <w:noProof/>
            <w:webHidden/>
          </w:rPr>
          <w:instrText xml:space="preserve"> PAGEREF _Toc71731652 \h </w:instrText>
        </w:r>
        <w:r>
          <w:rPr>
            <w:noProof/>
            <w:webHidden/>
          </w:rPr>
        </w:r>
        <w:r>
          <w:rPr>
            <w:noProof/>
            <w:webHidden/>
          </w:rPr>
          <w:fldChar w:fldCharType="separate"/>
        </w:r>
        <w:r>
          <w:rPr>
            <w:noProof/>
            <w:webHidden/>
          </w:rPr>
          <w:t>26</w:t>
        </w:r>
        <w:r>
          <w:rPr>
            <w:noProof/>
            <w:webHidden/>
          </w:rPr>
          <w:fldChar w:fldCharType="end"/>
        </w:r>
      </w:hyperlink>
    </w:p>
    <w:p w14:paraId="06396C2B" w14:textId="403B9E6F"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3" w:history="1">
        <w:r w:rsidRPr="00F13587">
          <w:rPr>
            <w:rStyle w:val="Hyperlink"/>
            <w:noProof/>
          </w:rPr>
          <w:t>5.1</w:t>
        </w:r>
        <w:r>
          <w:rPr>
            <w:rFonts w:asciiTheme="minorHAnsi" w:eastAsiaTheme="minorEastAsia" w:hAnsiTheme="minorHAnsi" w:cstheme="minorBidi"/>
            <w:b w:val="0"/>
            <w:bCs w:val="0"/>
            <w:noProof/>
            <w:sz w:val="22"/>
            <w:szCs w:val="22"/>
            <w:lang w:eastAsia="en-GB"/>
          </w:rPr>
          <w:tab/>
        </w:r>
        <w:r w:rsidRPr="00F13587">
          <w:rPr>
            <w:rStyle w:val="Hyperlink"/>
            <w:noProof/>
          </w:rPr>
          <w:t>Overall Approach</w:t>
        </w:r>
        <w:r>
          <w:rPr>
            <w:noProof/>
            <w:webHidden/>
          </w:rPr>
          <w:tab/>
        </w:r>
        <w:r>
          <w:rPr>
            <w:noProof/>
            <w:webHidden/>
          </w:rPr>
          <w:fldChar w:fldCharType="begin"/>
        </w:r>
        <w:r>
          <w:rPr>
            <w:noProof/>
            <w:webHidden/>
          </w:rPr>
          <w:instrText xml:space="preserve"> PAGEREF _Toc71731653 \h </w:instrText>
        </w:r>
        <w:r>
          <w:rPr>
            <w:noProof/>
            <w:webHidden/>
          </w:rPr>
        </w:r>
        <w:r>
          <w:rPr>
            <w:noProof/>
            <w:webHidden/>
          </w:rPr>
          <w:fldChar w:fldCharType="separate"/>
        </w:r>
        <w:r>
          <w:rPr>
            <w:noProof/>
            <w:webHidden/>
          </w:rPr>
          <w:t>26</w:t>
        </w:r>
        <w:r>
          <w:rPr>
            <w:noProof/>
            <w:webHidden/>
          </w:rPr>
          <w:fldChar w:fldCharType="end"/>
        </w:r>
      </w:hyperlink>
    </w:p>
    <w:p w14:paraId="63F767B0" w14:textId="4500089C"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4" w:history="1">
        <w:r w:rsidRPr="00F13587">
          <w:rPr>
            <w:rStyle w:val="Hyperlink"/>
            <w:noProof/>
          </w:rPr>
          <w:t>5.2</w:t>
        </w:r>
        <w:r>
          <w:rPr>
            <w:rFonts w:asciiTheme="minorHAnsi" w:eastAsiaTheme="minorEastAsia" w:hAnsiTheme="minorHAnsi" w:cstheme="minorBidi"/>
            <w:b w:val="0"/>
            <w:bCs w:val="0"/>
            <w:noProof/>
            <w:sz w:val="22"/>
            <w:szCs w:val="22"/>
            <w:lang w:eastAsia="en-GB"/>
          </w:rPr>
          <w:tab/>
        </w:r>
        <w:r w:rsidRPr="00F13587">
          <w:rPr>
            <w:rStyle w:val="Hyperlink"/>
            <w:noProof/>
          </w:rPr>
          <w:t>Automated Testing</w:t>
        </w:r>
        <w:r>
          <w:rPr>
            <w:noProof/>
            <w:webHidden/>
          </w:rPr>
          <w:tab/>
        </w:r>
        <w:r>
          <w:rPr>
            <w:noProof/>
            <w:webHidden/>
          </w:rPr>
          <w:fldChar w:fldCharType="begin"/>
        </w:r>
        <w:r>
          <w:rPr>
            <w:noProof/>
            <w:webHidden/>
          </w:rPr>
          <w:instrText xml:space="preserve"> PAGEREF _Toc71731654 \h </w:instrText>
        </w:r>
        <w:r>
          <w:rPr>
            <w:noProof/>
            <w:webHidden/>
          </w:rPr>
        </w:r>
        <w:r>
          <w:rPr>
            <w:noProof/>
            <w:webHidden/>
          </w:rPr>
          <w:fldChar w:fldCharType="separate"/>
        </w:r>
        <w:r>
          <w:rPr>
            <w:noProof/>
            <w:webHidden/>
          </w:rPr>
          <w:t>26</w:t>
        </w:r>
        <w:r>
          <w:rPr>
            <w:noProof/>
            <w:webHidden/>
          </w:rPr>
          <w:fldChar w:fldCharType="end"/>
        </w:r>
      </w:hyperlink>
    </w:p>
    <w:p w14:paraId="2551C260" w14:textId="391F5BD8"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5" w:history="1">
        <w:r w:rsidRPr="00F13587">
          <w:rPr>
            <w:rStyle w:val="Hyperlink"/>
            <w:noProof/>
          </w:rPr>
          <w:t>5.3</w:t>
        </w:r>
        <w:r>
          <w:rPr>
            <w:rFonts w:asciiTheme="minorHAnsi" w:eastAsiaTheme="minorEastAsia" w:hAnsiTheme="minorHAnsi" w:cstheme="minorBidi"/>
            <w:b w:val="0"/>
            <w:bCs w:val="0"/>
            <w:noProof/>
            <w:sz w:val="22"/>
            <w:szCs w:val="22"/>
            <w:lang w:eastAsia="en-GB"/>
          </w:rPr>
          <w:tab/>
        </w:r>
        <w:r w:rsidRPr="00F13587">
          <w:rPr>
            <w:rStyle w:val="Hyperlink"/>
            <w:noProof/>
          </w:rPr>
          <w:t>Visual Testing</w:t>
        </w:r>
        <w:r>
          <w:rPr>
            <w:noProof/>
            <w:webHidden/>
          </w:rPr>
          <w:tab/>
        </w:r>
        <w:r>
          <w:rPr>
            <w:noProof/>
            <w:webHidden/>
          </w:rPr>
          <w:fldChar w:fldCharType="begin"/>
        </w:r>
        <w:r>
          <w:rPr>
            <w:noProof/>
            <w:webHidden/>
          </w:rPr>
          <w:instrText xml:space="preserve"> PAGEREF _Toc71731655 \h </w:instrText>
        </w:r>
        <w:r>
          <w:rPr>
            <w:noProof/>
            <w:webHidden/>
          </w:rPr>
        </w:r>
        <w:r>
          <w:rPr>
            <w:noProof/>
            <w:webHidden/>
          </w:rPr>
          <w:fldChar w:fldCharType="separate"/>
        </w:r>
        <w:r>
          <w:rPr>
            <w:noProof/>
            <w:webHidden/>
          </w:rPr>
          <w:t>26</w:t>
        </w:r>
        <w:r>
          <w:rPr>
            <w:noProof/>
            <w:webHidden/>
          </w:rPr>
          <w:fldChar w:fldCharType="end"/>
        </w:r>
      </w:hyperlink>
    </w:p>
    <w:p w14:paraId="4C9AA4E1" w14:textId="7EE5CABC"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56" w:history="1">
        <w:r w:rsidRPr="00F13587">
          <w:rPr>
            <w:rStyle w:val="Hyperlink"/>
            <w:noProof/>
          </w:rPr>
          <w:t>6</w:t>
        </w:r>
        <w:r>
          <w:rPr>
            <w:rFonts w:asciiTheme="minorHAnsi" w:eastAsiaTheme="minorEastAsia" w:hAnsiTheme="minorHAnsi" w:cstheme="minorBidi"/>
            <w:b w:val="0"/>
            <w:bCs w:val="0"/>
            <w:caps w:val="0"/>
            <w:noProof/>
            <w:sz w:val="22"/>
            <w:szCs w:val="22"/>
            <w:lang w:eastAsia="en-GB"/>
          </w:rPr>
          <w:tab/>
        </w:r>
        <w:r w:rsidRPr="00F13587">
          <w:rPr>
            <w:rStyle w:val="Hyperlink"/>
            <w:noProof/>
          </w:rPr>
          <w:t>Results and Conclusions</w:t>
        </w:r>
        <w:r>
          <w:rPr>
            <w:noProof/>
            <w:webHidden/>
          </w:rPr>
          <w:tab/>
        </w:r>
        <w:r>
          <w:rPr>
            <w:noProof/>
            <w:webHidden/>
          </w:rPr>
          <w:fldChar w:fldCharType="begin"/>
        </w:r>
        <w:r>
          <w:rPr>
            <w:noProof/>
            <w:webHidden/>
          </w:rPr>
          <w:instrText xml:space="preserve"> PAGEREF _Toc71731656 \h </w:instrText>
        </w:r>
        <w:r>
          <w:rPr>
            <w:noProof/>
            <w:webHidden/>
          </w:rPr>
        </w:r>
        <w:r>
          <w:rPr>
            <w:noProof/>
            <w:webHidden/>
          </w:rPr>
          <w:fldChar w:fldCharType="separate"/>
        </w:r>
        <w:r>
          <w:rPr>
            <w:noProof/>
            <w:webHidden/>
          </w:rPr>
          <w:t>27</w:t>
        </w:r>
        <w:r>
          <w:rPr>
            <w:noProof/>
            <w:webHidden/>
          </w:rPr>
          <w:fldChar w:fldCharType="end"/>
        </w:r>
      </w:hyperlink>
    </w:p>
    <w:p w14:paraId="63B43AEE" w14:textId="3E1CAAFC"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7" w:history="1">
        <w:r w:rsidRPr="00F13587">
          <w:rPr>
            <w:rStyle w:val="Hyperlink"/>
            <w:noProof/>
          </w:rPr>
          <w:t>6.1</w:t>
        </w:r>
        <w:r>
          <w:rPr>
            <w:rFonts w:asciiTheme="minorHAnsi" w:eastAsiaTheme="minorEastAsia" w:hAnsiTheme="minorHAnsi" w:cstheme="minorBidi"/>
            <w:b w:val="0"/>
            <w:bCs w:val="0"/>
            <w:noProof/>
            <w:sz w:val="22"/>
            <w:szCs w:val="22"/>
            <w:lang w:eastAsia="en-GB"/>
          </w:rPr>
          <w:tab/>
        </w:r>
        <w:r w:rsidRPr="00F13587">
          <w:rPr>
            <w:rStyle w:val="Hyperlink"/>
            <w:noProof/>
          </w:rPr>
          <w:t>Ground Truth Success</w:t>
        </w:r>
        <w:r>
          <w:rPr>
            <w:noProof/>
            <w:webHidden/>
          </w:rPr>
          <w:tab/>
        </w:r>
        <w:r>
          <w:rPr>
            <w:noProof/>
            <w:webHidden/>
          </w:rPr>
          <w:fldChar w:fldCharType="begin"/>
        </w:r>
        <w:r>
          <w:rPr>
            <w:noProof/>
            <w:webHidden/>
          </w:rPr>
          <w:instrText xml:space="preserve"> PAGEREF _Toc71731657 \h </w:instrText>
        </w:r>
        <w:r>
          <w:rPr>
            <w:noProof/>
            <w:webHidden/>
          </w:rPr>
        </w:r>
        <w:r>
          <w:rPr>
            <w:noProof/>
            <w:webHidden/>
          </w:rPr>
          <w:fldChar w:fldCharType="separate"/>
        </w:r>
        <w:r>
          <w:rPr>
            <w:noProof/>
            <w:webHidden/>
          </w:rPr>
          <w:t>27</w:t>
        </w:r>
        <w:r>
          <w:rPr>
            <w:noProof/>
            <w:webHidden/>
          </w:rPr>
          <w:fldChar w:fldCharType="end"/>
        </w:r>
      </w:hyperlink>
    </w:p>
    <w:p w14:paraId="1445AB95" w14:textId="76DF45B8"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8" w:history="1">
        <w:r w:rsidRPr="00F13587">
          <w:rPr>
            <w:rStyle w:val="Hyperlink"/>
            <w:noProof/>
          </w:rPr>
          <w:t>6.2</w:t>
        </w:r>
        <w:r>
          <w:rPr>
            <w:rFonts w:asciiTheme="minorHAnsi" w:eastAsiaTheme="minorEastAsia" w:hAnsiTheme="minorHAnsi" w:cstheme="minorBidi"/>
            <w:b w:val="0"/>
            <w:bCs w:val="0"/>
            <w:noProof/>
            <w:sz w:val="22"/>
            <w:szCs w:val="22"/>
            <w:lang w:eastAsia="en-GB"/>
          </w:rPr>
          <w:tab/>
        </w:r>
        <w:r w:rsidRPr="00F13587">
          <w:rPr>
            <w:rStyle w:val="Hyperlink"/>
            <w:noProof/>
          </w:rPr>
          <w:t>Model Success in Simulation</w:t>
        </w:r>
        <w:r>
          <w:rPr>
            <w:noProof/>
            <w:webHidden/>
          </w:rPr>
          <w:tab/>
        </w:r>
        <w:r>
          <w:rPr>
            <w:noProof/>
            <w:webHidden/>
          </w:rPr>
          <w:fldChar w:fldCharType="begin"/>
        </w:r>
        <w:r>
          <w:rPr>
            <w:noProof/>
            <w:webHidden/>
          </w:rPr>
          <w:instrText xml:space="preserve"> PAGEREF _Toc71731658 \h </w:instrText>
        </w:r>
        <w:r>
          <w:rPr>
            <w:noProof/>
            <w:webHidden/>
          </w:rPr>
        </w:r>
        <w:r>
          <w:rPr>
            <w:noProof/>
            <w:webHidden/>
          </w:rPr>
          <w:fldChar w:fldCharType="separate"/>
        </w:r>
        <w:r>
          <w:rPr>
            <w:noProof/>
            <w:webHidden/>
          </w:rPr>
          <w:t>27</w:t>
        </w:r>
        <w:r>
          <w:rPr>
            <w:noProof/>
            <w:webHidden/>
          </w:rPr>
          <w:fldChar w:fldCharType="end"/>
        </w:r>
      </w:hyperlink>
    </w:p>
    <w:p w14:paraId="4FD434EA" w14:textId="35DA397A"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59" w:history="1">
        <w:r w:rsidRPr="00F13587">
          <w:rPr>
            <w:rStyle w:val="Hyperlink"/>
            <w:noProof/>
          </w:rPr>
          <w:t>6.3</w:t>
        </w:r>
        <w:r>
          <w:rPr>
            <w:rFonts w:asciiTheme="minorHAnsi" w:eastAsiaTheme="minorEastAsia" w:hAnsiTheme="minorHAnsi" w:cstheme="minorBidi"/>
            <w:b w:val="0"/>
            <w:bCs w:val="0"/>
            <w:noProof/>
            <w:sz w:val="22"/>
            <w:szCs w:val="22"/>
            <w:lang w:eastAsia="en-GB"/>
          </w:rPr>
          <w:tab/>
        </w:r>
        <w:r w:rsidRPr="00F13587">
          <w:rPr>
            <w:rStyle w:val="Hyperlink"/>
            <w:noProof/>
          </w:rPr>
          <w:t>Conclusions</w:t>
        </w:r>
        <w:r>
          <w:rPr>
            <w:noProof/>
            <w:webHidden/>
          </w:rPr>
          <w:tab/>
        </w:r>
        <w:r>
          <w:rPr>
            <w:noProof/>
            <w:webHidden/>
          </w:rPr>
          <w:fldChar w:fldCharType="begin"/>
        </w:r>
        <w:r>
          <w:rPr>
            <w:noProof/>
            <w:webHidden/>
          </w:rPr>
          <w:instrText xml:space="preserve"> PAGEREF _Toc71731659 \h </w:instrText>
        </w:r>
        <w:r>
          <w:rPr>
            <w:noProof/>
            <w:webHidden/>
          </w:rPr>
        </w:r>
        <w:r>
          <w:rPr>
            <w:noProof/>
            <w:webHidden/>
          </w:rPr>
          <w:fldChar w:fldCharType="separate"/>
        </w:r>
        <w:r>
          <w:rPr>
            <w:noProof/>
            <w:webHidden/>
          </w:rPr>
          <w:t>29</w:t>
        </w:r>
        <w:r>
          <w:rPr>
            <w:noProof/>
            <w:webHidden/>
          </w:rPr>
          <w:fldChar w:fldCharType="end"/>
        </w:r>
      </w:hyperlink>
    </w:p>
    <w:p w14:paraId="1AFEE148" w14:textId="483DF80B"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60" w:history="1">
        <w:r w:rsidRPr="00F13587">
          <w:rPr>
            <w:rStyle w:val="Hyperlink"/>
            <w:noProof/>
          </w:rPr>
          <w:t>7</w:t>
        </w:r>
        <w:r>
          <w:rPr>
            <w:rFonts w:asciiTheme="minorHAnsi" w:eastAsiaTheme="minorEastAsia" w:hAnsiTheme="minorHAnsi" w:cstheme="minorBidi"/>
            <w:b w:val="0"/>
            <w:bCs w:val="0"/>
            <w:caps w:val="0"/>
            <w:noProof/>
            <w:sz w:val="22"/>
            <w:szCs w:val="22"/>
            <w:lang w:eastAsia="en-GB"/>
          </w:rPr>
          <w:tab/>
        </w:r>
        <w:r w:rsidRPr="00F13587">
          <w:rPr>
            <w:rStyle w:val="Hyperlink"/>
            <w:noProof/>
          </w:rPr>
          <w:t>Critical Evaluation</w:t>
        </w:r>
        <w:r>
          <w:rPr>
            <w:noProof/>
            <w:webHidden/>
          </w:rPr>
          <w:tab/>
        </w:r>
        <w:r>
          <w:rPr>
            <w:noProof/>
            <w:webHidden/>
          </w:rPr>
          <w:fldChar w:fldCharType="begin"/>
        </w:r>
        <w:r>
          <w:rPr>
            <w:noProof/>
            <w:webHidden/>
          </w:rPr>
          <w:instrText xml:space="preserve"> PAGEREF _Toc71731660 \h </w:instrText>
        </w:r>
        <w:r>
          <w:rPr>
            <w:noProof/>
            <w:webHidden/>
          </w:rPr>
        </w:r>
        <w:r>
          <w:rPr>
            <w:noProof/>
            <w:webHidden/>
          </w:rPr>
          <w:fldChar w:fldCharType="separate"/>
        </w:r>
        <w:r>
          <w:rPr>
            <w:noProof/>
            <w:webHidden/>
          </w:rPr>
          <w:t>30</w:t>
        </w:r>
        <w:r>
          <w:rPr>
            <w:noProof/>
            <w:webHidden/>
          </w:rPr>
          <w:fldChar w:fldCharType="end"/>
        </w:r>
      </w:hyperlink>
    </w:p>
    <w:p w14:paraId="3F154CB1" w14:textId="7485FC33"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1" w:history="1">
        <w:r w:rsidRPr="00F13587">
          <w:rPr>
            <w:rStyle w:val="Hyperlink"/>
            <w:noProof/>
          </w:rPr>
          <w:t>7.1</w:t>
        </w:r>
        <w:r>
          <w:rPr>
            <w:rFonts w:asciiTheme="minorHAnsi" w:eastAsiaTheme="minorEastAsia" w:hAnsiTheme="minorHAnsi" w:cstheme="minorBidi"/>
            <w:b w:val="0"/>
            <w:bCs w:val="0"/>
            <w:noProof/>
            <w:sz w:val="22"/>
            <w:szCs w:val="22"/>
            <w:lang w:eastAsia="en-GB"/>
          </w:rPr>
          <w:tab/>
        </w:r>
        <w:r w:rsidRPr="00F13587">
          <w:rPr>
            <w:rStyle w:val="Hyperlink"/>
            <w:noProof/>
          </w:rPr>
          <w:t>Project Requirements and Design Decisions</w:t>
        </w:r>
        <w:r>
          <w:rPr>
            <w:noProof/>
            <w:webHidden/>
          </w:rPr>
          <w:tab/>
        </w:r>
        <w:r>
          <w:rPr>
            <w:noProof/>
            <w:webHidden/>
          </w:rPr>
          <w:fldChar w:fldCharType="begin"/>
        </w:r>
        <w:r>
          <w:rPr>
            <w:noProof/>
            <w:webHidden/>
          </w:rPr>
          <w:instrText xml:space="preserve"> PAGEREF _Toc71731661 \h </w:instrText>
        </w:r>
        <w:r>
          <w:rPr>
            <w:noProof/>
            <w:webHidden/>
          </w:rPr>
        </w:r>
        <w:r>
          <w:rPr>
            <w:noProof/>
            <w:webHidden/>
          </w:rPr>
          <w:fldChar w:fldCharType="separate"/>
        </w:r>
        <w:r>
          <w:rPr>
            <w:noProof/>
            <w:webHidden/>
          </w:rPr>
          <w:t>30</w:t>
        </w:r>
        <w:r>
          <w:rPr>
            <w:noProof/>
            <w:webHidden/>
          </w:rPr>
          <w:fldChar w:fldCharType="end"/>
        </w:r>
      </w:hyperlink>
    </w:p>
    <w:p w14:paraId="2F2BEB5B" w14:textId="593F4D30"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62" w:history="1">
        <w:r w:rsidRPr="00F13587">
          <w:rPr>
            <w:rStyle w:val="Hyperlink"/>
            <w:noProof/>
          </w:rPr>
          <w:t>7.1.1</w:t>
        </w:r>
        <w:r>
          <w:rPr>
            <w:rFonts w:asciiTheme="minorHAnsi" w:eastAsiaTheme="minorEastAsia" w:hAnsiTheme="minorHAnsi" w:cstheme="minorBidi"/>
            <w:noProof/>
            <w:sz w:val="22"/>
            <w:szCs w:val="22"/>
            <w:lang w:eastAsia="en-GB"/>
          </w:rPr>
          <w:tab/>
        </w:r>
        <w:r w:rsidRPr="00F13587">
          <w:rPr>
            <w:rStyle w:val="Hyperlink"/>
            <w:noProof/>
          </w:rPr>
          <w:t>Project Features</w:t>
        </w:r>
        <w:r>
          <w:rPr>
            <w:noProof/>
            <w:webHidden/>
          </w:rPr>
          <w:tab/>
        </w:r>
        <w:r>
          <w:rPr>
            <w:noProof/>
            <w:webHidden/>
          </w:rPr>
          <w:fldChar w:fldCharType="begin"/>
        </w:r>
        <w:r>
          <w:rPr>
            <w:noProof/>
            <w:webHidden/>
          </w:rPr>
          <w:instrText xml:space="preserve"> PAGEREF _Toc71731662 \h </w:instrText>
        </w:r>
        <w:r>
          <w:rPr>
            <w:noProof/>
            <w:webHidden/>
          </w:rPr>
        </w:r>
        <w:r>
          <w:rPr>
            <w:noProof/>
            <w:webHidden/>
          </w:rPr>
          <w:fldChar w:fldCharType="separate"/>
        </w:r>
        <w:r>
          <w:rPr>
            <w:noProof/>
            <w:webHidden/>
          </w:rPr>
          <w:t>30</w:t>
        </w:r>
        <w:r>
          <w:rPr>
            <w:noProof/>
            <w:webHidden/>
          </w:rPr>
          <w:fldChar w:fldCharType="end"/>
        </w:r>
      </w:hyperlink>
    </w:p>
    <w:p w14:paraId="42F0DFB8" w14:textId="58AECB96" w:rsidR="008D5DBE" w:rsidRDefault="008D5DBE">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731663" w:history="1">
        <w:r w:rsidRPr="00F13587">
          <w:rPr>
            <w:rStyle w:val="Hyperlink"/>
            <w:noProof/>
          </w:rPr>
          <w:t>7.1.2</w:t>
        </w:r>
        <w:r>
          <w:rPr>
            <w:rFonts w:asciiTheme="minorHAnsi" w:eastAsiaTheme="minorEastAsia" w:hAnsiTheme="minorHAnsi" w:cstheme="minorBidi"/>
            <w:noProof/>
            <w:sz w:val="22"/>
            <w:szCs w:val="22"/>
            <w:lang w:eastAsia="en-GB"/>
          </w:rPr>
          <w:tab/>
        </w:r>
        <w:r w:rsidRPr="00F13587">
          <w:rPr>
            <w:rStyle w:val="Hyperlink"/>
            <w:noProof/>
          </w:rPr>
          <w:t>Design Decisions</w:t>
        </w:r>
        <w:r>
          <w:rPr>
            <w:noProof/>
            <w:webHidden/>
          </w:rPr>
          <w:tab/>
        </w:r>
        <w:r>
          <w:rPr>
            <w:noProof/>
            <w:webHidden/>
          </w:rPr>
          <w:fldChar w:fldCharType="begin"/>
        </w:r>
        <w:r>
          <w:rPr>
            <w:noProof/>
            <w:webHidden/>
          </w:rPr>
          <w:instrText xml:space="preserve"> PAGEREF _Toc71731663 \h </w:instrText>
        </w:r>
        <w:r>
          <w:rPr>
            <w:noProof/>
            <w:webHidden/>
          </w:rPr>
        </w:r>
        <w:r>
          <w:rPr>
            <w:noProof/>
            <w:webHidden/>
          </w:rPr>
          <w:fldChar w:fldCharType="separate"/>
        </w:r>
        <w:r>
          <w:rPr>
            <w:noProof/>
            <w:webHidden/>
          </w:rPr>
          <w:t>30</w:t>
        </w:r>
        <w:r>
          <w:rPr>
            <w:noProof/>
            <w:webHidden/>
          </w:rPr>
          <w:fldChar w:fldCharType="end"/>
        </w:r>
      </w:hyperlink>
    </w:p>
    <w:p w14:paraId="2DC371A2" w14:textId="0751B505"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4" w:history="1">
        <w:r w:rsidRPr="00F13587">
          <w:rPr>
            <w:rStyle w:val="Hyperlink"/>
            <w:noProof/>
          </w:rPr>
          <w:t>7.2</w:t>
        </w:r>
        <w:r>
          <w:rPr>
            <w:rFonts w:asciiTheme="minorHAnsi" w:eastAsiaTheme="minorEastAsia" w:hAnsiTheme="minorHAnsi" w:cstheme="minorBidi"/>
            <w:b w:val="0"/>
            <w:bCs w:val="0"/>
            <w:noProof/>
            <w:sz w:val="22"/>
            <w:szCs w:val="22"/>
            <w:lang w:eastAsia="en-GB"/>
          </w:rPr>
          <w:tab/>
        </w:r>
        <w:r w:rsidRPr="00F13587">
          <w:rPr>
            <w:rStyle w:val="Hyperlink"/>
            <w:noProof/>
          </w:rPr>
          <w:t>Methodology and Time Management</w:t>
        </w:r>
        <w:r>
          <w:rPr>
            <w:noProof/>
            <w:webHidden/>
          </w:rPr>
          <w:tab/>
        </w:r>
        <w:r>
          <w:rPr>
            <w:noProof/>
            <w:webHidden/>
          </w:rPr>
          <w:fldChar w:fldCharType="begin"/>
        </w:r>
        <w:r>
          <w:rPr>
            <w:noProof/>
            <w:webHidden/>
          </w:rPr>
          <w:instrText xml:space="preserve"> PAGEREF _Toc71731664 \h </w:instrText>
        </w:r>
        <w:r>
          <w:rPr>
            <w:noProof/>
            <w:webHidden/>
          </w:rPr>
        </w:r>
        <w:r>
          <w:rPr>
            <w:noProof/>
            <w:webHidden/>
          </w:rPr>
          <w:fldChar w:fldCharType="separate"/>
        </w:r>
        <w:r>
          <w:rPr>
            <w:noProof/>
            <w:webHidden/>
          </w:rPr>
          <w:t>31</w:t>
        </w:r>
        <w:r>
          <w:rPr>
            <w:noProof/>
            <w:webHidden/>
          </w:rPr>
          <w:fldChar w:fldCharType="end"/>
        </w:r>
      </w:hyperlink>
    </w:p>
    <w:p w14:paraId="3DEB1AE2" w14:textId="0D44D3B1"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5" w:history="1">
        <w:r w:rsidRPr="00F13587">
          <w:rPr>
            <w:rStyle w:val="Hyperlink"/>
            <w:noProof/>
          </w:rPr>
          <w:t>7.3</w:t>
        </w:r>
        <w:r>
          <w:rPr>
            <w:rFonts w:asciiTheme="minorHAnsi" w:eastAsiaTheme="minorEastAsia" w:hAnsiTheme="minorHAnsi" w:cstheme="minorBidi"/>
            <w:b w:val="0"/>
            <w:bCs w:val="0"/>
            <w:noProof/>
            <w:sz w:val="22"/>
            <w:szCs w:val="22"/>
            <w:lang w:eastAsia="en-GB"/>
          </w:rPr>
          <w:tab/>
        </w:r>
        <w:r w:rsidRPr="00F13587">
          <w:rPr>
            <w:rStyle w:val="Hyperlink"/>
            <w:noProof/>
          </w:rPr>
          <w:t>Tools and Technologies</w:t>
        </w:r>
        <w:r>
          <w:rPr>
            <w:noProof/>
            <w:webHidden/>
          </w:rPr>
          <w:tab/>
        </w:r>
        <w:r>
          <w:rPr>
            <w:noProof/>
            <w:webHidden/>
          </w:rPr>
          <w:fldChar w:fldCharType="begin"/>
        </w:r>
        <w:r>
          <w:rPr>
            <w:noProof/>
            <w:webHidden/>
          </w:rPr>
          <w:instrText xml:space="preserve"> PAGEREF _Toc71731665 \h </w:instrText>
        </w:r>
        <w:r>
          <w:rPr>
            <w:noProof/>
            <w:webHidden/>
          </w:rPr>
        </w:r>
        <w:r>
          <w:rPr>
            <w:noProof/>
            <w:webHidden/>
          </w:rPr>
          <w:fldChar w:fldCharType="separate"/>
        </w:r>
        <w:r>
          <w:rPr>
            <w:noProof/>
            <w:webHidden/>
          </w:rPr>
          <w:t>31</w:t>
        </w:r>
        <w:r>
          <w:rPr>
            <w:noProof/>
            <w:webHidden/>
          </w:rPr>
          <w:fldChar w:fldCharType="end"/>
        </w:r>
      </w:hyperlink>
    </w:p>
    <w:p w14:paraId="7F73316E" w14:textId="21475851"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6" w:history="1">
        <w:r w:rsidRPr="00F13587">
          <w:rPr>
            <w:rStyle w:val="Hyperlink"/>
            <w:noProof/>
          </w:rPr>
          <w:t>7.4</w:t>
        </w:r>
        <w:r>
          <w:rPr>
            <w:rFonts w:asciiTheme="minorHAnsi" w:eastAsiaTheme="minorEastAsia" w:hAnsiTheme="minorHAnsi" w:cstheme="minorBidi"/>
            <w:b w:val="0"/>
            <w:bCs w:val="0"/>
            <w:noProof/>
            <w:sz w:val="22"/>
            <w:szCs w:val="22"/>
            <w:lang w:eastAsia="en-GB"/>
          </w:rPr>
          <w:tab/>
        </w:r>
        <w:r w:rsidRPr="00F13587">
          <w:rPr>
            <w:rStyle w:val="Hyperlink"/>
            <w:noProof/>
          </w:rPr>
          <w:t>Final Product and Results</w:t>
        </w:r>
        <w:r>
          <w:rPr>
            <w:noProof/>
            <w:webHidden/>
          </w:rPr>
          <w:tab/>
        </w:r>
        <w:r>
          <w:rPr>
            <w:noProof/>
            <w:webHidden/>
          </w:rPr>
          <w:fldChar w:fldCharType="begin"/>
        </w:r>
        <w:r>
          <w:rPr>
            <w:noProof/>
            <w:webHidden/>
          </w:rPr>
          <w:instrText xml:space="preserve"> PAGEREF _Toc71731666 \h </w:instrText>
        </w:r>
        <w:r>
          <w:rPr>
            <w:noProof/>
            <w:webHidden/>
          </w:rPr>
        </w:r>
        <w:r>
          <w:rPr>
            <w:noProof/>
            <w:webHidden/>
          </w:rPr>
          <w:fldChar w:fldCharType="separate"/>
        </w:r>
        <w:r>
          <w:rPr>
            <w:noProof/>
            <w:webHidden/>
          </w:rPr>
          <w:t>31</w:t>
        </w:r>
        <w:r>
          <w:rPr>
            <w:noProof/>
            <w:webHidden/>
          </w:rPr>
          <w:fldChar w:fldCharType="end"/>
        </w:r>
      </w:hyperlink>
    </w:p>
    <w:p w14:paraId="013C474B" w14:textId="78B85766"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7" w:history="1">
        <w:r w:rsidRPr="00F13587">
          <w:rPr>
            <w:rStyle w:val="Hyperlink"/>
            <w:noProof/>
          </w:rPr>
          <w:t>7.5</w:t>
        </w:r>
        <w:r>
          <w:rPr>
            <w:rFonts w:asciiTheme="minorHAnsi" w:eastAsiaTheme="minorEastAsia" w:hAnsiTheme="minorHAnsi" w:cstheme="minorBidi"/>
            <w:b w:val="0"/>
            <w:bCs w:val="0"/>
            <w:noProof/>
            <w:sz w:val="22"/>
            <w:szCs w:val="22"/>
            <w:lang w:eastAsia="en-GB"/>
          </w:rPr>
          <w:tab/>
        </w:r>
        <w:r w:rsidRPr="00F13587">
          <w:rPr>
            <w:rStyle w:val="Hyperlink"/>
            <w:noProof/>
          </w:rPr>
          <w:t>Future Work</w:t>
        </w:r>
        <w:r>
          <w:rPr>
            <w:noProof/>
            <w:webHidden/>
          </w:rPr>
          <w:tab/>
        </w:r>
        <w:r>
          <w:rPr>
            <w:noProof/>
            <w:webHidden/>
          </w:rPr>
          <w:fldChar w:fldCharType="begin"/>
        </w:r>
        <w:r>
          <w:rPr>
            <w:noProof/>
            <w:webHidden/>
          </w:rPr>
          <w:instrText xml:space="preserve"> PAGEREF _Toc71731667 \h </w:instrText>
        </w:r>
        <w:r>
          <w:rPr>
            <w:noProof/>
            <w:webHidden/>
          </w:rPr>
        </w:r>
        <w:r>
          <w:rPr>
            <w:noProof/>
            <w:webHidden/>
          </w:rPr>
          <w:fldChar w:fldCharType="separate"/>
        </w:r>
        <w:r>
          <w:rPr>
            <w:noProof/>
            <w:webHidden/>
          </w:rPr>
          <w:t>31</w:t>
        </w:r>
        <w:r>
          <w:rPr>
            <w:noProof/>
            <w:webHidden/>
          </w:rPr>
          <w:fldChar w:fldCharType="end"/>
        </w:r>
      </w:hyperlink>
    </w:p>
    <w:p w14:paraId="0087C551" w14:textId="02C05570" w:rsidR="008D5DBE" w:rsidRDefault="008D5DBE">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731668" w:history="1">
        <w:r w:rsidRPr="00F13587">
          <w:rPr>
            <w:rStyle w:val="Hyperlink"/>
            <w:noProof/>
          </w:rPr>
          <w:t>7.6</w:t>
        </w:r>
        <w:r>
          <w:rPr>
            <w:rFonts w:asciiTheme="minorHAnsi" w:eastAsiaTheme="minorEastAsia" w:hAnsiTheme="minorHAnsi" w:cstheme="minorBidi"/>
            <w:b w:val="0"/>
            <w:bCs w:val="0"/>
            <w:noProof/>
            <w:sz w:val="22"/>
            <w:szCs w:val="22"/>
            <w:lang w:eastAsia="en-GB"/>
          </w:rPr>
          <w:tab/>
        </w:r>
        <w:r w:rsidRPr="00F13587">
          <w:rPr>
            <w:rStyle w:val="Hyperlink"/>
            <w:noProof/>
          </w:rPr>
          <w:t>Summary</w:t>
        </w:r>
        <w:r>
          <w:rPr>
            <w:noProof/>
            <w:webHidden/>
          </w:rPr>
          <w:tab/>
        </w:r>
        <w:r>
          <w:rPr>
            <w:noProof/>
            <w:webHidden/>
          </w:rPr>
          <w:fldChar w:fldCharType="begin"/>
        </w:r>
        <w:r>
          <w:rPr>
            <w:noProof/>
            <w:webHidden/>
          </w:rPr>
          <w:instrText xml:space="preserve"> PAGEREF _Toc71731668 \h </w:instrText>
        </w:r>
        <w:r>
          <w:rPr>
            <w:noProof/>
            <w:webHidden/>
          </w:rPr>
        </w:r>
        <w:r>
          <w:rPr>
            <w:noProof/>
            <w:webHidden/>
          </w:rPr>
          <w:fldChar w:fldCharType="separate"/>
        </w:r>
        <w:r>
          <w:rPr>
            <w:noProof/>
            <w:webHidden/>
          </w:rPr>
          <w:t>31</w:t>
        </w:r>
        <w:r>
          <w:rPr>
            <w:noProof/>
            <w:webHidden/>
          </w:rPr>
          <w:fldChar w:fldCharType="end"/>
        </w:r>
      </w:hyperlink>
    </w:p>
    <w:p w14:paraId="73A96953" w14:textId="79F80BD2"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69" w:history="1">
        <w:r w:rsidRPr="00F13587">
          <w:rPr>
            <w:rStyle w:val="Hyperlink"/>
            <w:noProof/>
            <w:highlight w:val="yellow"/>
          </w:rPr>
          <w:t>8</w:t>
        </w:r>
        <w:r>
          <w:rPr>
            <w:rFonts w:asciiTheme="minorHAnsi" w:eastAsiaTheme="minorEastAsia" w:hAnsiTheme="minorHAnsi" w:cstheme="minorBidi"/>
            <w:b w:val="0"/>
            <w:bCs w:val="0"/>
            <w:caps w:val="0"/>
            <w:noProof/>
            <w:sz w:val="22"/>
            <w:szCs w:val="22"/>
            <w:lang w:eastAsia="en-GB"/>
          </w:rPr>
          <w:tab/>
        </w:r>
        <w:r w:rsidRPr="00F13587">
          <w:rPr>
            <w:rStyle w:val="Hyperlink"/>
            <w:noProof/>
            <w:highlight w:val="yellow"/>
          </w:rPr>
          <w:t>Annotated Bibliography</w:t>
        </w:r>
        <w:r>
          <w:rPr>
            <w:noProof/>
            <w:webHidden/>
          </w:rPr>
          <w:tab/>
        </w:r>
        <w:r>
          <w:rPr>
            <w:noProof/>
            <w:webHidden/>
          </w:rPr>
          <w:fldChar w:fldCharType="begin"/>
        </w:r>
        <w:r>
          <w:rPr>
            <w:noProof/>
            <w:webHidden/>
          </w:rPr>
          <w:instrText xml:space="preserve"> PAGEREF _Toc71731669 \h </w:instrText>
        </w:r>
        <w:r>
          <w:rPr>
            <w:noProof/>
            <w:webHidden/>
          </w:rPr>
        </w:r>
        <w:r>
          <w:rPr>
            <w:noProof/>
            <w:webHidden/>
          </w:rPr>
          <w:fldChar w:fldCharType="separate"/>
        </w:r>
        <w:r>
          <w:rPr>
            <w:noProof/>
            <w:webHidden/>
          </w:rPr>
          <w:t>33</w:t>
        </w:r>
        <w:r>
          <w:rPr>
            <w:noProof/>
            <w:webHidden/>
          </w:rPr>
          <w:fldChar w:fldCharType="end"/>
        </w:r>
      </w:hyperlink>
    </w:p>
    <w:p w14:paraId="453A83A2" w14:textId="0D01C55B" w:rsidR="008D5DBE" w:rsidRDefault="008D5DBE">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731670" w:history="1">
        <w:r w:rsidRPr="00F13587">
          <w:rPr>
            <w:rStyle w:val="Hyperlink"/>
            <w:noProof/>
          </w:rPr>
          <w:t>9</w:t>
        </w:r>
        <w:r>
          <w:rPr>
            <w:rFonts w:asciiTheme="minorHAnsi" w:eastAsiaTheme="minorEastAsia" w:hAnsiTheme="minorHAnsi" w:cstheme="minorBidi"/>
            <w:b w:val="0"/>
            <w:bCs w:val="0"/>
            <w:caps w:val="0"/>
            <w:noProof/>
            <w:sz w:val="22"/>
            <w:szCs w:val="22"/>
            <w:lang w:eastAsia="en-GB"/>
          </w:rPr>
          <w:tab/>
        </w:r>
        <w:r w:rsidRPr="00F13587">
          <w:rPr>
            <w:rStyle w:val="Hyperlink"/>
            <w:noProof/>
          </w:rPr>
          <w:t>Appendices</w:t>
        </w:r>
        <w:r>
          <w:rPr>
            <w:noProof/>
            <w:webHidden/>
          </w:rPr>
          <w:tab/>
        </w:r>
        <w:r>
          <w:rPr>
            <w:noProof/>
            <w:webHidden/>
          </w:rPr>
          <w:fldChar w:fldCharType="begin"/>
        </w:r>
        <w:r>
          <w:rPr>
            <w:noProof/>
            <w:webHidden/>
          </w:rPr>
          <w:instrText xml:space="preserve"> PAGEREF _Toc71731670 \h </w:instrText>
        </w:r>
        <w:r>
          <w:rPr>
            <w:noProof/>
            <w:webHidden/>
          </w:rPr>
        </w:r>
        <w:r>
          <w:rPr>
            <w:noProof/>
            <w:webHidden/>
          </w:rPr>
          <w:fldChar w:fldCharType="separate"/>
        </w:r>
        <w:r>
          <w:rPr>
            <w:noProof/>
            <w:webHidden/>
          </w:rPr>
          <w:t>35</w:t>
        </w:r>
        <w:r>
          <w:rPr>
            <w:noProof/>
            <w:webHidden/>
          </w:rPr>
          <w:fldChar w:fldCharType="end"/>
        </w:r>
      </w:hyperlink>
    </w:p>
    <w:p w14:paraId="28D88295" w14:textId="70D8AD59" w:rsidR="00180ACA" w:rsidRPr="005D4752" w:rsidRDefault="008C63D8">
      <w:r w:rsidRPr="005D4752">
        <w:fldChar w:fldCharType="end"/>
      </w:r>
    </w:p>
    <w:p w14:paraId="151646DA" w14:textId="77777777" w:rsidR="00180ACA" w:rsidRPr="005D4752" w:rsidRDefault="00180ACA">
      <w:pPr>
        <w:pageBreakBefore/>
        <w:jc w:val="left"/>
      </w:pPr>
    </w:p>
    <w:p w14:paraId="12A8DFEE" w14:textId="77777777" w:rsidR="00180ACA" w:rsidRPr="005D4752" w:rsidRDefault="00180ACA">
      <w:pPr>
        <w:rPr>
          <w:b/>
          <w:bCs/>
          <w:caps/>
          <w:sz w:val="24"/>
        </w:rPr>
      </w:pPr>
    </w:p>
    <w:p w14:paraId="73A372EB" w14:textId="77777777" w:rsidR="00180ACA" w:rsidRPr="005D4752" w:rsidRDefault="00DC109E">
      <w:pPr>
        <w:pStyle w:val="FrontMatterHeader"/>
      </w:pPr>
      <w:r w:rsidRPr="005D4752">
        <w:t>Table of Figures</w:t>
      </w:r>
    </w:p>
    <w:p w14:paraId="67C7141C" w14:textId="77999E5B" w:rsidR="00180ACA" w:rsidRPr="005D4752" w:rsidRDefault="00180ACA"/>
    <w:p w14:paraId="2CCD2A62" w14:textId="7E02AA4F" w:rsidR="008D5DBE" w:rsidRDefault="006C10FB">
      <w:pPr>
        <w:pStyle w:val="TableofFigures"/>
        <w:tabs>
          <w:tab w:val="right" w:leader="dot" w:pos="8296"/>
        </w:tabs>
        <w:rPr>
          <w:rFonts w:asciiTheme="minorHAnsi" w:eastAsiaTheme="minorEastAsia" w:hAnsiTheme="minorHAnsi" w:cstheme="minorBidi"/>
          <w:noProof/>
          <w:szCs w:val="22"/>
          <w:lang w:eastAsia="en-GB"/>
        </w:rPr>
      </w:pPr>
      <w:r w:rsidRPr="005D4752">
        <w:fldChar w:fldCharType="begin"/>
      </w:r>
      <w:r w:rsidRPr="005D4752">
        <w:instrText xml:space="preserve"> TOC \h \z \c "Figure" </w:instrText>
      </w:r>
      <w:r w:rsidRPr="005D4752">
        <w:fldChar w:fldCharType="separate"/>
      </w:r>
      <w:hyperlink r:id="rId8" w:anchor="_Toc71731671" w:history="1">
        <w:r w:rsidR="008D5DBE" w:rsidRPr="00992D0F">
          <w:rPr>
            <w:rStyle w:val="Hyperlink"/>
            <w:noProof/>
          </w:rPr>
          <w:t>Figure 1.1: The feature table for the project, as seen in week 11.</w:t>
        </w:r>
        <w:r w:rsidR="008D5DBE">
          <w:rPr>
            <w:noProof/>
            <w:webHidden/>
          </w:rPr>
          <w:tab/>
        </w:r>
        <w:r w:rsidR="008D5DBE">
          <w:rPr>
            <w:noProof/>
            <w:webHidden/>
          </w:rPr>
          <w:fldChar w:fldCharType="begin"/>
        </w:r>
        <w:r w:rsidR="008D5DBE">
          <w:rPr>
            <w:noProof/>
            <w:webHidden/>
          </w:rPr>
          <w:instrText xml:space="preserve"> PAGEREF _Toc71731671 \h </w:instrText>
        </w:r>
        <w:r w:rsidR="008D5DBE">
          <w:rPr>
            <w:noProof/>
            <w:webHidden/>
          </w:rPr>
        </w:r>
        <w:r w:rsidR="008D5DBE">
          <w:rPr>
            <w:noProof/>
            <w:webHidden/>
          </w:rPr>
          <w:fldChar w:fldCharType="separate"/>
        </w:r>
        <w:r w:rsidR="008D5DBE">
          <w:rPr>
            <w:noProof/>
            <w:webHidden/>
          </w:rPr>
          <w:t>5</w:t>
        </w:r>
        <w:r w:rsidR="008D5DBE">
          <w:rPr>
            <w:noProof/>
            <w:webHidden/>
          </w:rPr>
          <w:fldChar w:fldCharType="end"/>
        </w:r>
      </w:hyperlink>
    </w:p>
    <w:p w14:paraId="55DFAB25" w14:textId="6F58666E"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9" w:anchor="_Toc71731672" w:history="1">
        <w:r w:rsidRPr="00992D0F">
          <w:rPr>
            <w:rStyle w:val="Hyperlink"/>
            <w:noProof/>
          </w:rPr>
          <w:t>Figure 1.2: Initial Gantt chart to plan a rough timeline.</w:t>
        </w:r>
        <w:r>
          <w:rPr>
            <w:noProof/>
            <w:webHidden/>
          </w:rPr>
          <w:tab/>
        </w:r>
        <w:r>
          <w:rPr>
            <w:noProof/>
            <w:webHidden/>
          </w:rPr>
          <w:fldChar w:fldCharType="begin"/>
        </w:r>
        <w:r>
          <w:rPr>
            <w:noProof/>
            <w:webHidden/>
          </w:rPr>
          <w:instrText xml:space="preserve"> PAGEREF _Toc71731672 \h </w:instrText>
        </w:r>
        <w:r>
          <w:rPr>
            <w:noProof/>
            <w:webHidden/>
          </w:rPr>
        </w:r>
        <w:r>
          <w:rPr>
            <w:noProof/>
            <w:webHidden/>
          </w:rPr>
          <w:fldChar w:fldCharType="separate"/>
        </w:r>
        <w:r>
          <w:rPr>
            <w:noProof/>
            <w:webHidden/>
          </w:rPr>
          <w:t>5</w:t>
        </w:r>
        <w:r>
          <w:rPr>
            <w:noProof/>
            <w:webHidden/>
          </w:rPr>
          <w:fldChar w:fldCharType="end"/>
        </w:r>
      </w:hyperlink>
    </w:p>
    <w:p w14:paraId="00B59777" w14:textId="2D8B6562"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0" w:anchor="_Toc71731673" w:history="1">
        <w:r w:rsidRPr="00992D0F">
          <w:rPr>
            <w:rStyle w:val="Hyperlink"/>
            <w:noProof/>
          </w:rPr>
          <w:t xml:space="preserve">Figure 2.1: Shows a receptive field (Gabor filter-type) typical for a simple cell. Source: </w:t>
        </w:r>
        <w:r w:rsidRPr="00992D0F">
          <w:rPr>
            <w:rStyle w:val="Hyperlink"/>
            <w:noProof/>
            <w:highlight w:val="yellow"/>
          </w:rPr>
          <w:t>[]</w:t>
        </w:r>
        <w:r>
          <w:rPr>
            <w:noProof/>
            <w:webHidden/>
          </w:rPr>
          <w:tab/>
        </w:r>
        <w:r>
          <w:rPr>
            <w:noProof/>
            <w:webHidden/>
          </w:rPr>
          <w:fldChar w:fldCharType="begin"/>
        </w:r>
        <w:r>
          <w:rPr>
            <w:noProof/>
            <w:webHidden/>
          </w:rPr>
          <w:instrText xml:space="preserve"> PAGEREF _Toc71731673 \h </w:instrText>
        </w:r>
        <w:r>
          <w:rPr>
            <w:noProof/>
            <w:webHidden/>
          </w:rPr>
        </w:r>
        <w:r>
          <w:rPr>
            <w:noProof/>
            <w:webHidden/>
          </w:rPr>
          <w:fldChar w:fldCharType="separate"/>
        </w:r>
        <w:r>
          <w:rPr>
            <w:noProof/>
            <w:webHidden/>
          </w:rPr>
          <w:t>6</w:t>
        </w:r>
        <w:r>
          <w:rPr>
            <w:noProof/>
            <w:webHidden/>
          </w:rPr>
          <w:fldChar w:fldCharType="end"/>
        </w:r>
      </w:hyperlink>
    </w:p>
    <w:p w14:paraId="51806EB8" w14:textId="7D8211C4"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1" w:anchor="_Toc71731674" w:history="1">
        <w:r w:rsidRPr="00992D0F">
          <w:rPr>
            <w:rStyle w:val="Hyperlink"/>
            <w:noProof/>
          </w:rPr>
          <w:t xml:space="preserve">Figure 2.2: Shows the process of convoluting and input to create a feature map. Source: </w:t>
        </w:r>
        <w:r w:rsidRPr="00992D0F">
          <w:rPr>
            <w:rStyle w:val="Hyperlink"/>
            <w:noProof/>
            <w:highlight w:val="yellow"/>
          </w:rPr>
          <w:t>[]</w:t>
        </w:r>
        <w:r>
          <w:rPr>
            <w:noProof/>
            <w:webHidden/>
          </w:rPr>
          <w:tab/>
        </w:r>
        <w:r>
          <w:rPr>
            <w:noProof/>
            <w:webHidden/>
          </w:rPr>
          <w:fldChar w:fldCharType="begin"/>
        </w:r>
        <w:r>
          <w:rPr>
            <w:noProof/>
            <w:webHidden/>
          </w:rPr>
          <w:instrText xml:space="preserve"> PAGEREF _Toc71731674 \h </w:instrText>
        </w:r>
        <w:r>
          <w:rPr>
            <w:noProof/>
            <w:webHidden/>
          </w:rPr>
        </w:r>
        <w:r>
          <w:rPr>
            <w:noProof/>
            <w:webHidden/>
          </w:rPr>
          <w:fldChar w:fldCharType="separate"/>
        </w:r>
        <w:r>
          <w:rPr>
            <w:noProof/>
            <w:webHidden/>
          </w:rPr>
          <w:t>7</w:t>
        </w:r>
        <w:r>
          <w:rPr>
            <w:noProof/>
            <w:webHidden/>
          </w:rPr>
          <w:fldChar w:fldCharType="end"/>
        </w:r>
      </w:hyperlink>
    </w:p>
    <w:p w14:paraId="4724756A" w14:textId="5E183FE4"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2" w:anchor="_Toc71731675" w:history="1">
        <w:r w:rsidRPr="00992D0F">
          <w:rPr>
            <w:rStyle w:val="Hyperlink"/>
            <w:noProof/>
          </w:rPr>
          <w:t xml:space="preserve">Figure 2.3: Max Pooling Diagram. Source: </w:t>
        </w:r>
        <w:r w:rsidRPr="00992D0F">
          <w:rPr>
            <w:rStyle w:val="Hyperlink"/>
            <w:noProof/>
            <w:highlight w:val="yellow"/>
          </w:rPr>
          <w:t>[]</w:t>
        </w:r>
        <w:r>
          <w:rPr>
            <w:noProof/>
            <w:webHidden/>
          </w:rPr>
          <w:tab/>
        </w:r>
        <w:r>
          <w:rPr>
            <w:noProof/>
            <w:webHidden/>
          </w:rPr>
          <w:fldChar w:fldCharType="begin"/>
        </w:r>
        <w:r>
          <w:rPr>
            <w:noProof/>
            <w:webHidden/>
          </w:rPr>
          <w:instrText xml:space="preserve"> PAGEREF _Toc71731675 \h </w:instrText>
        </w:r>
        <w:r>
          <w:rPr>
            <w:noProof/>
            <w:webHidden/>
          </w:rPr>
        </w:r>
        <w:r>
          <w:rPr>
            <w:noProof/>
            <w:webHidden/>
          </w:rPr>
          <w:fldChar w:fldCharType="separate"/>
        </w:r>
        <w:r>
          <w:rPr>
            <w:noProof/>
            <w:webHidden/>
          </w:rPr>
          <w:t>8</w:t>
        </w:r>
        <w:r>
          <w:rPr>
            <w:noProof/>
            <w:webHidden/>
          </w:rPr>
          <w:fldChar w:fldCharType="end"/>
        </w:r>
      </w:hyperlink>
    </w:p>
    <w:p w14:paraId="5CB95061" w14:textId="0A84CD61"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3" w:anchor="_Toc71731676" w:history="1">
        <w:r w:rsidRPr="00992D0F">
          <w:rPr>
            <w:rStyle w:val="Hyperlink"/>
            <w:noProof/>
          </w:rPr>
          <w:t>Figure 3.1: The pipeline for evaluating the trained neural network in simulation.</w:t>
        </w:r>
        <w:r>
          <w:rPr>
            <w:noProof/>
            <w:webHidden/>
          </w:rPr>
          <w:tab/>
        </w:r>
        <w:r>
          <w:rPr>
            <w:noProof/>
            <w:webHidden/>
          </w:rPr>
          <w:fldChar w:fldCharType="begin"/>
        </w:r>
        <w:r>
          <w:rPr>
            <w:noProof/>
            <w:webHidden/>
          </w:rPr>
          <w:instrText xml:space="preserve"> PAGEREF _Toc71731676 \h </w:instrText>
        </w:r>
        <w:r>
          <w:rPr>
            <w:noProof/>
            <w:webHidden/>
          </w:rPr>
        </w:r>
        <w:r>
          <w:rPr>
            <w:noProof/>
            <w:webHidden/>
          </w:rPr>
          <w:fldChar w:fldCharType="separate"/>
        </w:r>
        <w:r>
          <w:rPr>
            <w:noProof/>
            <w:webHidden/>
          </w:rPr>
          <w:t>11</w:t>
        </w:r>
        <w:r>
          <w:rPr>
            <w:noProof/>
            <w:webHidden/>
          </w:rPr>
          <w:fldChar w:fldCharType="end"/>
        </w:r>
      </w:hyperlink>
    </w:p>
    <w:p w14:paraId="4C4D7028" w14:textId="0E814E57"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4" w:anchor="_Toc71731677" w:history="1">
        <w:r w:rsidRPr="00992D0F">
          <w:rPr>
            <w:rStyle w:val="Hyperlink"/>
            <w:noProof/>
          </w:rPr>
          <w:t>Figure 4.1: Initial ROS Graph.</w:t>
        </w:r>
        <w:r>
          <w:rPr>
            <w:noProof/>
            <w:webHidden/>
          </w:rPr>
          <w:tab/>
        </w:r>
        <w:r>
          <w:rPr>
            <w:noProof/>
            <w:webHidden/>
          </w:rPr>
          <w:fldChar w:fldCharType="begin"/>
        </w:r>
        <w:r>
          <w:rPr>
            <w:noProof/>
            <w:webHidden/>
          </w:rPr>
          <w:instrText xml:space="preserve"> PAGEREF _Toc71731677 \h </w:instrText>
        </w:r>
        <w:r>
          <w:rPr>
            <w:noProof/>
            <w:webHidden/>
          </w:rPr>
        </w:r>
        <w:r>
          <w:rPr>
            <w:noProof/>
            <w:webHidden/>
          </w:rPr>
          <w:fldChar w:fldCharType="separate"/>
        </w:r>
        <w:r>
          <w:rPr>
            <w:noProof/>
            <w:webHidden/>
          </w:rPr>
          <w:t>13</w:t>
        </w:r>
        <w:r>
          <w:rPr>
            <w:noProof/>
            <w:webHidden/>
          </w:rPr>
          <w:fldChar w:fldCharType="end"/>
        </w:r>
      </w:hyperlink>
    </w:p>
    <w:p w14:paraId="51D47CFB" w14:textId="420BB352"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5" w:anchor="_Toc71731678" w:history="1">
        <w:r w:rsidRPr="00992D0F">
          <w:rPr>
            <w:rStyle w:val="Hyperlink"/>
            <w:noProof/>
          </w:rPr>
          <w:t>Figure 4.2: UML Case diagram showing initial design.</w:t>
        </w:r>
        <w:r>
          <w:rPr>
            <w:noProof/>
            <w:webHidden/>
          </w:rPr>
          <w:tab/>
        </w:r>
        <w:r>
          <w:rPr>
            <w:noProof/>
            <w:webHidden/>
          </w:rPr>
          <w:fldChar w:fldCharType="begin"/>
        </w:r>
        <w:r>
          <w:rPr>
            <w:noProof/>
            <w:webHidden/>
          </w:rPr>
          <w:instrText xml:space="preserve"> PAGEREF _Toc71731678 \h </w:instrText>
        </w:r>
        <w:r>
          <w:rPr>
            <w:noProof/>
            <w:webHidden/>
          </w:rPr>
        </w:r>
        <w:r>
          <w:rPr>
            <w:noProof/>
            <w:webHidden/>
          </w:rPr>
          <w:fldChar w:fldCharType="separate"/>
        </w:r>
        <w:r>
          <w:rPr>
            <w:noProof/>
            <w:webHidden/>
          </w:rPr>
          <w:t>13</w:t>
        </w:r>
        <w:r>
          <w:rPr>
            <w:noProof/>
            <w:webHidden/>
          </w:rPr>
          <w:fldChar w:fldCharType="end"/>
        </w:r>
      </w:hyperlink>
    </w:p>
    <w:p w14:paraId="5FCB89D7" w14:textId="64BE2733"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6" w:anchor="_Toc71731679" w:history="1">
        <w:r w:rsidRPr="00992D0F">
          <w:rPr>
            <w:rStyle w:val="Hyperlink"/>
            <w:noProof/>
          </w:rPr>
          <w:t>Figure 4.3: The visualisation of the data using ACRONYM scripts. Left to right: greyscale, depth, segmentation, grasp visualization.</w:t>
        </w:r>
        <w:r>
          <w:rPr>
            <w:noProof/>
            <w:webHidden/>
          </w:rPr>
          <w:tab/>
        </w:r>
        <w:r>
          <w:rPr>
            <w:noProof/>
            <w:webHidden/>
          </w:rPr>
          <w:fldChar w:fldCharType="begin"/>
        </w:r>
        <w:r>
          <w:rPr>
            <w:noProof/>
            <w:webHidden/>
          </w:rPr>
          <w:instrText xml:space="preserve"> PAGEREF _Toc71731679 \h </w:instrText>
        </w:r>
        <w:r>
          <w:rPr>
            <w:noProof/>
            <w:webHidden/>
          </w:rPr>
        </w:r>
        <w:r>
          <w:rPr>
            <w:noProof/>
            <w:webHidden/>
          </w:rPr>
          <w:fldChar w:fldCharType="separate"/>
        </w:r>
        <w:r>
          <w:rPr>
            <w:noProof/>
            <w:webHidden/>
          </w:rPr>
          <w:t>14</w:t>
        </w:r>
        <w:r>
          <w:rPr>
            <w:noProof/>
            <w:webHidden/>
          </w:rPr>
          <w:fldChar w:fldCharType="end"/>
        </w:r>
      </w:hyperlink>
    </w:p>
    <w:p w14:paraId="1E73E316" w14:textId="6CF77B92"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7" w:anchor="_Toc71731680" w:history="1">
        <w:r w:rsidRPr="00992D0F">
          <w:rPr>
            <w:rStyle w:val="Hyperlink"/>
            <w:noProof/>
          </w:rPr>
          <w:t>Figure 4.4: Two diagrams - first a simple break down of the feature - second a UML Sequence diagram showing the interaction between the scripts.</w:t>
        </w:r>
        <w:r>
          <w:rPr>
            <w:noProof/>
            <w:webHidden/>
          </w:rPr>
          <w:tab/>
        </w:r>
        <w:r>
          <w:rPr>
            <w:noProof/>
            <w:webHidden/>
          </w:rPr>
          <w:fldChar w:fldCharType="begin"/>
        </w:r>
        <w:r>
          <w:rPr>
            <w:noProof/>
            <w:webHidden/>
          </w:rPr>
          <w:instrText xml:space="preserve"> PAGEREF _Toc71731680 \h </w:instrText>
        </w:r>
        <w:r>
          <w:rPr>
            <w:noProof/>
            <w:webHidden/>
          </w:rPr>
        </w:r>
        <w:r>
          <w:rPr>
            <w:noProof/>
            <w:webHidden/>
          </w:rPr>
          <w:fldChar w:fldCharType="separate"/>
        </w:r>
        <w:r>
          <w:rPr>
            <w:noProof/>
            <w:webHidden/>
          </w:rPr>
          <w:t>15</w:t>
        </w:r>
        <w:r>
          <w:rPr>
            <w:noProof/>
            <w:webHidden/>
          </w:rPr>
          <w:fldChar w:fldCharType="end"/>
        </w:r>
      </w:hyperlink>
    </w:p>
    <w:p w14:paraId="5EDB7EA2" w14:textId="082E7FD9"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8" w:anchor="_Toc71731681" w:history="1">
        <w:r w:rsidRPr="00992D0F">
          <w:rPr>
            <w:rStyle w:val="Hyperlink"/>
            <w:noProof/>
          </w:rPr>
          <w:t>Figure 4.5: Design of the Gazebo model generation script.</w:t>
        </w:r>
        <w:r>
          <w:rPr>
            <w:noProof/>
            <w:webHidden/>
          </w:rPr>
          <w:tab/>
        </w:r>
        <w:r>
          <w:rPr>
            <w:noProof/>
            <w:webHidden/>
          </w:rPr>
          <w:fldChar w:fldCharType="begin"/>
        </w:r>
        <w:r>
          <w:rPr>
            <w:noProof/>
            <w:webHidden/>
          </w:rPr>
          <w:instrText xml:space="preserve"> PAGEREF _Toc71731681 \h </w:instrText>
        </w:r>
        <w:r>
          <w:rPr>
            <w:noProof/>
            <w:webHidden/>
          </w:rPr>
        </w:r>
        <w:r>
          <w:rPr>
            <w:noProof/>
            <w:webHidden/>
          </w:rPr>
          <w:fldChar w:fldCharType="separate"/>
        </w:r>
        <w:r>
          <w:rPr>
            <w:noProof/>
            <w:webHidden/>
          </w:rPr>
          <w:t>17</w:t>
        </w:r>
        <w:r>
          <w:rPr>
            <w:noProof/>
            <w:webHidden/>
          </w:rPr>
          <w:fldChar w:fldCharType="end"/>
        </w:r>
      </w:hyperlink>
    </w:p>
    <w:p w14:paraId="2595FD2C" w14:textId="288A2A98"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19" w:anchor="_Toc71731682" w:history="1">
        <w:r w:rsidRPr="00992D0F">
          <w:rPr>
            <w:rStyle w:val="Hyperlink"/>
            <w:noProof/>
          </w:rPr>
          <w:t>Figure 4.6: The deigned configuration for the CNN.</w:t>
        </w:r>
        <w:r>
          <w:rPr>
            <w:noProof/>
            <w:webHidden/>
          </w:rPr>
          <w:tab/>
        </w:r>
        <w:r>
          <w:rPr>
            <w:noProof/>
            <w:webHidden/>
          </w:rPr>
          <w:fldChar w:fldCharType="begin"/>
        </w:r>
        <w:r>
          <w:rPr>
            <w:noProof/>
            <w:webHidden/>
          </w:rPr>
          <w:instrText xml:space="preserve"> PAGEREF _Toc71731682 \h </w:instrText>
        </w:r>
        <w:r>
          <w:rPr>
            <w:noProof/>
            <w:webHidden/>
          </w:rPr>
        </w:r>
        <w:r>
          <w:rPr>
            <w:noProof/>
            <w:webHidden/>
          </w:rPr>
          <w:fldChar w:fldCharType="separate"/>
        </w:r>
        <w:r>
          <w:rPr>
            <w:noProof/>
            <w:webHidden/>
          </w:rPr>
          <w:t>19</w:t>
        </w:r>
        <w:r>
          <w:rPr>
            <w:noProof/>
            <w:webHidden/>
          </w:rPr>
          <w:fldChar w:fldCharType="end"/>
        </w:r>
      </w:hyperlink>
    </w:p>
    <w:p w14:paraId="061E3F2E" w14:textId="2DD3C6BF"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20" w:anchor="_Toc71731683" w:history="1">
        <w:r w:rsidRPr="00992D0F">
          <w:rPr>
            <w:rStyle w:val="Hyperlink"/>
            <w:noProof/>
          </w:rPr>
          <w:t>Figure 4.7: A plot of the loss metric decreasing after each epoch.</w:t>
        </w:r>
        <w:r>
          <w:rPr>
            <w:noProof/>
            <w:webHidden/>
          </w:rPr>
          <w:tab/>
        </w:r>
        <w:r>
          <w:rPr>
            <w:noProof/>
            <w:webHidden/>
          </w:rPr>
          <w:fldChar w:fldCharType="begin"/>
        </w:r>
        <w:r>
          <w:rPr>
            <w:noProof/>
            <w:webHidden/>
          </w:rPr>
          <w:instrText xml:space="preserve"> PAGEREF _Toc71731683 \h </w:instrText>
        </w:r>
        <w:r>
          <w:rPr>
            <w:noProof/>
            <w:webHidden/>
          </w:rPr>
        </w:r>
        <w:r>
          <w:rPr>
            <w:noProof/>
            <w:webHidden/>
          </w:rPr>
          <w:fldChar w:fldCharType="separate"/>
        </w:r>
        <w:r>
          <w:rPr>
            <w:noProof/>
            <w:webHidden/>
          </w:rPr>
          <w:t>20</w:t>
        </w:r>
        <w:r>
          <w:rPr>
            <w:noProof/>
            <w:webHidden/>
          </w:rPr>
          <w:fldChar w:fldCharType="end"/>
        </w:r>
      </w:hyperlink>
    </w:p>
    <w:p w14:paraId="516A720B" w14:textId="35E9BD71"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21" w:anchor="_Toc71731684" w:history="1">
        <w:r w:rsidRPr="00992D0F">
          <w:rPr>
            <w:rStyle w:val="Hyperlink"/>
            <w:noProof/>
          </w:rPr>
          <w:t>Figure 4.8: UML Sequence diagram of design of the neural network model experiment.</w:t>
        </w:r>
        <w:r>
          <w:rPr>
            <w:noProof/>
            <w:webHidden/>
          </w:rPr>
          <w:tab/>
        </w:r>
        <w:r>
          <w:rPr>
            <w:noProof/>
            <w:webHidden/>
          </w:rPr>
          <w:fldChar w:fldCharType="begin"/>
        </w:r>
        <w:r>
          <w:rPr>
            <w:noProof/>
            <w:webHidden/>
          </w:rPr>
          <w:instrText xml:space="preserve"> PAGEREF _Toc71731684 \h </w:instrText>
        </w:r>
        <w:r>
          <w:rPr>
            <w:noProof/>
            <w:webHidden/>
          </w:rPr>
        </w:r>
        <w:r>
          <w:rPr>
            <w:noProof/>
            <w:webHidden/>
          </w:rPr>
          <w:fldChar w:fldCharType="separate"/>
        </w:r>
        <w:r>
          <w:rPr>
            <w:noProof/>
            <w:webHidden/>
          </w:rPr>
          <w:t>23</w:t>
        </w:r>
        <w:r>
          <w:rPr>
            <w:noProof/>
            <w:webHidden/>
          </w:rPr>
          <w:fldChar w:fldCharType="end"/>
        </w:r>
      </w:hyperlink>
    </w:p>
    <w:p w14:paraId="7BA601E2" w14:textId="7DF3DDB3"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22" w:anchor="_Toc71731685" w:history="1">
        <w:r w:rsidRPr="00992D0F">
          <w:rPr>
            <w:rStyle w:val="Hyperlink"/>
            <w:noProof/>
          </w:rPr>
          <w:t>Figure 4.9: Design for collating results into one dataset.</w:t>
        </w:r>
        <w:r>
          <w:rPr>
            <w:noProof/>
            <w:webHidden/>
          </w:rPr>
          <w:tab/>
        </w:r>
        <w:r>
          <w:rPr>
            <w:noProof/>
            <w:webHidden/>
          </w:rPr>
          <w:fldChar w:fldCharType="begin"/>
        </w:r>
        <w:r>
          <w:rPr>
            <w:noProof/>
            <w:webHidden/>
          </w:rPr>
          <w:instrText xml:space="preserve"> PAGEREF _Toc71731685 \h </w:instrText>
        </w:r>
        <w:r>
          <w:rPr>
            <w:noProof/>
            <w:webHidden/>
          </w:rPr>
        </w:r>
        <w:r>
          <w:rPr>
            <w:noProof/>
            <w:webHidden/>
          </w:rPr>
          <w:fldChar w:fldCharType="separate"/>
        </w:r>
        <w:r>
          <w:rPr>
            <w:noProof/>
            <w:webHidden/>
          </w:rPr>
          <w:t>25</w:t>
        </w:r>
        <w:r>
          <w:rPr>
            <w:noProof/>
            <w:webHidden/>
          </w:rPr>
          <w:fldChar w:fldCharType="end"/>
        </w:r>
      </w:hyperlink>
    </w:p>
    <w:p w14:paraId="2AA33EE7" w14:textId="2C591196"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23" w:anchor="_Toc71731686" w:history="1">
        <w:r w:rsidRPr="00992D0F">
          <w:rPr>
            <w:rStyle w:val="Hyperlink"/>
            <w:noProof/>
          </w:rPr>
          <w:t>Figure 6.1: Bar chart showing results of the ground truth success in simulation. Left: most successful objects. Right: Least successful objects.</w:t>
        </w:r>
        <w:r>
          <w:rPr>
            <w:noProof/>
            <w:webHidden/>
          </w:rPr>
          <w:tab/>
        </w:r>
        <w:r>
          <w:rPr>
            <w:noProof/>
            <w:webHidden/>
          </w:rPr>
          <w:fldChar w:fldCharType="begin"/>
        </w:r>
        <w:r>
          <w:rPr>
            <w:noProof/>
            <w:webHidden/>
          </w:rPr>
          <w:instrText xml:space="preserve"> PAGEREF _Toc71731686 \h </w:instrText>
        </w:r>
        <w:r>
          <w:rPr>
            <w:noProof/>
            <w:webHidden/>
          </w:rPr>
        </w:r>
        <w:r>
          <w:rPr>
            <w:noProof/>
            <w:webHidden/>
          </w:rPr>
          <w:fldChar w:fldCharType="separate"/>
        </w:r>
        <w:r>
          <w:rPr>
            <w:noProof/>
            <w:webHidden/>
          </w:rPr>
          <w:t>27</w:t>
        </w:r>
        <w:r>
          <w:rPr>
            <w:noProof/>
            <w:webHidden/>
          </w:rPr>
          <w:fldChar w:fldCharType="end"/>
        </w:r>
      </w:hyperlink>
    </w:p>
    <w:p w14:paraId="53B0EAE0" w14:textId="7E841761"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24" w:anchor="_Toc71731687" w:history="1">
        <w:r w:rsidRPr="00992D0F">
          <w:rPr>
            <w:rStyle w:val="Hyperlink"/>
            <w:noProof/>
          </w:rPr>
          <w:t>Figure 6.2: Bar chart showing results of the model success in simulation. Left: most successful objects. Right: Least successful objects.</w:t>
        </w:r>
        <w:r>
          <w:rPr>
            <w:noProof/>
            <w:webHidden/>
          </w:rPr>
          <w:tab/>
        </w:r>
        <w:r>
          <w:rPr>
            <w:noProof/>
            <w:webHidden/>
          </w:rPr>
          <w:fldChar w:fldCharType="begin"/>
        </w:r>
        <w:r>
          <w:rPr>
            <w:noProof/>
            <w:webHidden/>
          </w:rPr>
          <w:instrText xml:space="preserve"> PAGEREF _Toc71731687 \h </w:instrText>
        </w:r>
        <w:r>
          <w:rPr>
            <w:noProof/>
            <w:webHidden/>
          </w:rPr>
        </w:r>
        <w:r>
          <w:rPr>
            <w:noProof/>
            <w:webHidden/>
          </w:rPr>
          <w:fldChar w:fldCharType="separate"/>
        </w:r>
        <w:r>
          <w:rPr>
            <w:noProof/>
            <w:webHidden/>
          </w:rPr>
          <w:t>28</w:t>
        </w:r>
        <w:r>
          <w:rPr>
            <w:noProof/>
            <w:webHidden/>
          </w:rPr>
          <w:fldChar w:fldCharType="end"/>
        </w:r>
      </w:hyperlink>
    </w:p>
    <w:p w14:paraId="452F6DBD" w14:textId="1633F760"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25" w:anchor="_Toc71731688" w:history="1">
        <w:r w:rsidRPr="00992D0F">
          <w:rPr>
            <w:rStyle w:val="Hyperlink"/>
            <w:noProof/>
          </w:rPr>
          <w:t>Figure 6.3: An extract from the results of the CNN model experiments.</w:t>
        </w:r>
        <w:r>
          <w:rPr>
            <w:noProof/>
            <w:webHidden/>
          </w:rPr>
          <w:tab/>
        </w:r>
        <w:r>
          <w:rPr>
            <w:noProof/>
            <w:webHidden/>
          </w:rPr>
          <w:fldChar w:fldCharType="begin"/>
        </w:r>
        <w:r>
          <w:rPr>
            <w:noProof/>
            <w:webHidden/>
          </w:rPr>
          <w:instrText xml:space="preserve"> PAGEREF _Toc71731688 \h </w:instrText>
        </w:r>
        <w:r>
          <w:rPr>
            <w:noProof/>
            <w:webHidden/>
          </w:rPr>
        </w:r>
        <w:r>
          <w:rPr>
            <w:noProof/>
            <w:webHidden/>
          </w:rPr>
          <w:fldChar w:fldCharType="separate"/>
        </w:r>
        <w:r>
          <w:rPr>
            <w:noProof/>
            <w:webHidden/>
          </w:rPr>
          <w:t>28</w:t>
        </w:r>
        <w:r>
          <w:rPr>
            <w:noProof/>
            <w:webHidden/>
          </w:rPr>
          <w:fldChar w:fldCharType="end"/>
        </w:r>
      </w:hyperlink>
    </w:p>
    <w:p w14:paraId="4791C7BF" w14:textId="032D9092" w:rsidR="008D5DBE" w:rsidRDefault="008D5DBE">
      <w:pPr>
        <w:pStyle w:val="TableofFigures"/>
        <w:tabs>
          <w:tab w:val="right" w:leader="dot" w:pos="8296"/>
        </w:tabs>
        <w:rPr>
          <w:rFonts w:asciiTheme="minorHAnsi" w:eastAsiaTheme="minorEastAsia" w:hAnsiTheme="minorHAnsi" w:cstheme="minorBidi"/>
          <w:noProof/>
          <w:szCs w:val="22"/>
          <w:lang w:eastAsia="en-GB"/>
        </w:rPr>
      </w:pPr>
      <w:hyperlink r:id="rId26" w:anchor="_Toc71731689" w:history="1">
        <w:r w:rsidRPr="00992D0F">
          <w:rPr>
            <w:rStyle w:val="Hyperlink"/>
            <w:noProof/>
          </w:rPr>
          <w:t>Figure 6.4: Word-clouds that show the objects grasped in simulation. The bigger the word, the more successful the grasp. Left: Ground truth experiment. Right: CNN model experiment.</w:t>
        </w:r>
        <w:r>
          <w:rPr>
            <w:noProof/>
            <w:webHidden/>
          </w:rPr>
          <w:tab/>
        </w:r>
        <w:r>
          <w:rPr>
            <w:noProof/>
            <w:webHidden/>
          </w:rPr>
          <w:fldChar w:fldCharType="begin"/>
        </w:r>
        <w:r>
          <w:rPr>
            <w:noProof/>
            <w:webHidden/>
          </w:rPr>
          <w:instrText xml:space="preserve"> PAGEREF _Toc71731689 \h </w:instrText>
        </w:r>
        <w:r>
          <w:rPr>
            <w:noProof/>
            <w:webHidden/>
          </w:rPr>
        </w:r>
        <w:r>
          <w:rPr>
            <w:noProof/>
            <w:webHidden/>
          </w:rPr>
          <w:fldChar w:fldCharType="separate"/>
        </w:r>
        <w:r>
          <w:rPr>
            <w:noProof/>
            <w:webHidden/>
          </w:rPr>
          <w:t>29</w:t>
        </w:r>
        <w:r>
          <w:rPr>
            <w:noProof/>
            <w:webHidden/>
          </w:rPr>
          <w:fldChar w:fldCharType="end"/>
        </w:r>
      </w:hyperlink>
    </w:p>
    <w:p w14:paraId="5B5CF4F4" w14:textId="3EA8CD4B" w:rsidR="00473674" w:rsidRPr="005D4752" w:rsidRDefault="006C10FB">
      <w:r w:rsidRPr="005D4752">
        <w:fldChar w:fldCharType="end"/>
      </w:r>
    </w:p>
    <w:p w14:paraId="5B5B6F1B" w14:textId="77777777" w:rsidR="00180ACA" w:rsidRPr="005D4752" w:rsidRDefault="00180ACA" w:rsidP="00C2417F"/>
    <w:p w14:paraId="0C8910F8" w14:textId="77777777" w:rsidR="00C2417F" w:rsidRPr="005D4752" w:rsidRDefault="00C2417F">
      <w:pPr>
        <w:suppressAutoHyphens w:val="0"/>
        <w:jc w:val="left"/>
        <w:rPr>
          <w:rFonts w:eastAsia="MS Gothic"/>
          <w:b/>
          <w:bCs/>
          <w:color w:val="365F91"/>
          <w:sz w:val="32"/>
          <w:szCs w:val="32"/>
        </w:rPr>
      </w:pPr>
      <w:bookmarkStart w:id="0" w:name="_Toc192777705"/>
      <w:bookmarkStart w:id="1" w:name="_Toc222978592"/>
      <w:bookmarkStart w:id="2" w:name="_Toc70975934"/>
      <w:bookmarkEnd w:id="0"/>
      <w:bookmarkEnd w:id="1"/>
      <w:r w:rsidRPr="005D4752">
        <w:br w:type="page"/>
      </w:r>
    </w:p>
    <w:p w14:paraId="6A6B761A" w14:textId="77777777" w:rsidR="00C2417F" w:rsidRPr="005D4752" w:rsidRDefault="00C2417F">
      <w:pPr>
        <w:pStyle w:val="Heading1"/>
        <w:sectPr w:rsidR="00C2417F" w:rsidRPr="005D4752">
          <w:headerReference w:type="default" r:id="rId27"/>
          <w:footerReference w:type="default" r:id="rId28"/>
          <w:pgSz w:w="11906" w:h="16838"/>
          <w:pgMar w:top="1428" w:right="1800" w:bottom="1440" w:left="1800" w:header="708" w:footer="708" w:gutter="0"/>
          <w:pgNumType w:fmt="lowerRoman" w:start="1"/>
          <w:cols w:space="720"/>
        </w:sectPr>
      </w:pPr>
    </w:p>
    <w:p w14:paraId="5DC23F17" w14:textId="6E41B937" w:rsidR="00180ACA" w:rsidRPr="005D4752" w:rsidRDefault="00DC109E">
      <w:pPr>
        <w:pStyle w:val="Heading1"/>
      </w:pPr>
      <w:bookmarkStart w:id="3" w:name="_Toc71112307"/>
      <w:bookmarkStart w:id="4" w:name="_Toc71731600"/>
      <w:r w:rsidRPr="005D4752">
        <w:lastRenderedPageBreak/>
        <w:t>Project Background, Analysis &amp; Process</w:t>
      </w:r>
      <w:bookmarkEnd w:id="2"/>
      <w:bookmarkEnd w:id="3"/>
      <w:bookmarkEnd w:id="4"/>
    </w:p>
    <w:p w14:paraId="7FFB3EDA" w14:textId="77777777" w:rsidR="00180ACA" w:rsidRPr="005D4752" w:rsidRDefault="00DC109E">
      <w:pPr>
        <w:pStyle w:val="Heading2"/>
      </w:pPr>
      <w:bookmarkStart w:id="5" w:name="_Toc70975935"/>
      <w:bookmarkStart w:id="6" w:name="_Toc71112308"/>
      <w:bookmarkStart w:id="7" w:name="_Toc192777706"/>
      <w:bookmarkStart w:id="8" w:name="_Toc71731601"/>
      <w:r w:rsidRPr="005D4752">
        <w:t>Project Description</w:t>
      </w:r>
      <w:bookmarkEnd w:id="5"/>
      <w:bookmarkEnd w:id="6"/>
      <w:bookmarkEnd w:id="8"/>
    </w:p>
    <w:p w14:paraId="64A727CE" w14:textId="61FB2FC7" w:rsidR="00180ACA" w:rsidRPr="00054D7A" w:rsidRDefault="00DC109E">
      <w:r w:rsidRPr="00054D7A">
        <w:t xml:space="preserve">The aim of this project is to research and apply (in simulation) a deep convolutional neural network for the purpose of detecting successful grasp poses of objects. The project utilises many interesting technologies, from machine learning libraries to robotic middleware. This report’s </w:t>
      </w:r>
      <w:proofErr w:type="gramStart"/>
      <w:r w:rsidRPr="00054D7A">
        <w:t xml:space="preserve">main </w:t>
      </w:r>
      <w:r w:rsidR="5880DED3" w:rsidRPr="00054D7A">
        <w:t>focus</w:t>
      </w:r>
      <w:proofErr w:type="gramEnd"/>
      <w:r w:rsidRPr="00054D7A">
        <w:t xml:space="preserve"> is to explore these technologies in more depth, but it will also cover both the experimental and software engineering processes involved in completing the project.</w:t>
      </w:r>
    </w:p>
    <w:p w14:paraId="7BAEF85A" w14:textId="77777777" w:rsidR="00180ACA" w:rsidRPr="005D4752" w:rsidRDefault="00DC109E">
      <w:pPr>
        <w:pStyle w:val="Heading2"/>
      </w:pPr>
      <w:bookmarkStart w:id="9" w:name="_Toc70975936"/>
      <w:bookmarkStart w:id="10" w:name="_Toc71112309"/>
      <w:bookmarkStart w:id="11" w:name="_Toc71731602"/>
      <w:r w:rsidRPr="005D4752">
        <w:t>Background &amp; Motivation</w:t>
      </w:r>
      <w:bookmarkEnd w:id="9"/>
      <w:bookmarkEnd w:id="10"/>
      <w:bookmarkEnd w:id="11"/>
    </w:p>
    <w:p w14:paraId="027A91D4" w14:textId="209080CA" w:rsidR="00180ACA" w:rsidRPr="00054D7A" w:rsidRDefault="00DC109E">
      <w:r w:rsidRPr="00054D7A">
        <w:t xml:space="preserve">Over the last five to ten years, </w:t>
      </w:r>
      <w:r w:rsidR="7FA51EF5" w:rsidRPr="00054D7A">
        <w:t>a significant amount of</w:t>
      </w:r>
      <w:r w:rsidRPr="00054D7A">
        <w:t xml:space="preserve"> work and research has gone into the field of robotics. Perhaps most significant is the work in the field of robotic manipulation and grasping. Despite th</w:t>
      </w:r>
      <w:r w:rsidR="5C5FB162" w:rsidRPr="00054D7A">
        <w:t>ese developments</w:t>
      </w:r>
      <w:r w:rsidRPr="00054D7A">
        <w:t>, robotic grasping is still a challenging topic</w:t>
      </w:r>
      <w:r w:rsidR="43111CC6" w:rsidRPr="00054D7A">
        <w:t>,</w:t>
      </w:r>
      <w:r w:rsidRPr="00054D7A">
        <w:t xml:space="preserve"> due to the many environmental inputs that effect how a grasp </w:t>
      </w:r>
      <w:r w:rsidR="1B43DE09" w:rsidRPr="00054D7A">
        <w:t xml:space="preserve">can </w:t>
      </w:r>
      <w:proofErr w:type="gramStart"/>
      <w:r w:rsidR="1B43DE09" w:rsidRPr="00054D7A">
        <w:t>actually be</w:t>
      </w:r>
      <w:proofErr w:type="gramEnd"/>
      <w:r w:rsidR="1B43DE09" w:rsidRPr="00054D7A">
        <w:t xml:space="preserve"> </w:t>
      </w:r>
      <w:r w:rsidRPr="00054D7A">
        <w:t xml:space="preserve">accomplished. One company at the forefront of robot research is Boston Dynamics </w:t>
      </w:r>
      <w:r w:rsidR="00140C75" w:rsidRPr="00054D7A">
        <w:fldChar w:fldCharType="begin"/>
      </w:r>
      <w:r w:rsidR="00140C75" w:rsidRPr="00054D7A">
        <w:instrText xml:space="preserve"> ADDIN ZOTERO_ITEM CSL_CITATION {"citationID":"l4A0aQsq","properties":{"formattedCitation":"[1]","plainCitation":"[1]","noteIndex":0},"citationItems":[{"id":83,"uris":["http://zotero.org/users/7475840/items/3MPXL2FE"],"uri":["http://zotero.org/users/7475840/items/3MPXL2FE"],"itemData":{"id":83,"type":"webpage","title":"Spot | Boston Dynamics","URL":"https://www.bostondynamics.com/spot","accessed":{"date-parts":[["2021",5,5]]}}}],"schema":"https://github.com/citation-style-language/schema/raw/master/csl-citation.json"} </w:instrText>
      </w:r>
      <w:r w:rsidR="00140C75" w:rsidRPr="00054D7A">
        <w:fldChar w:fldCharType="separate"/>
      </w:r>
      <w:r w:rsidR="00140C75" w:rsidRPr="00054D7A">
        <w:t>[1]</w:t>
      </w:r>
      <w:r w:rsidR="00140C75" w:rsidRPr="00054D7A">
        <w:fldChar w:fldCharType="end"/>
      </w:r>
      <w:r w:rsidRPr="00054D7A">
        <w:t xml:space="preserve">, who have produced many new and exciting robots; including a dog-like robot that can open doors. However, </w:t>
      </w:r>
      <w:r w:rsidR="4C14FAF1" w:rsidRPr="00054D7A">
        <w:t>al</w:t>
      </w:r>
      <w:r w:rsidRPr="00054D7A">
        <w:t xml:space="preserve">though </w:t>
      </w:r>
      <w:r w:rsidR="5DEC6242" w:rsidRPr="00054D7A">
        <w:t xml:space="preserve">it </w:t>
      </w:r>
      <w:r w:rsidRPr="00054D7A">
        <w:t xml:space="preserve">may </w:t>
      </w:r>
      <w:r w:rsidR="6BB575CF" w:rsidRPr="00054D7A">
        <w:t>first</w:t>
      </w:r>
      <w:r w:rsidRPr="00054D7A">
        <w:t xml:space="preserve"> appear like the robot has successfully tackled the grasping problem, it </w:t>
      </w:r>
      <w:r w:rsidR="1215E644" w:rsidRPr="00054D7A">
        <w:t xml:space="preserve">remains a very </w:t>
      </w:r>
      <w:r w:rsidRPr="00054D7A">
        <w:t>complex</w:t>
      </w:r>
      <w:r w:rsidR="6C81DB5F" w:rsidRPr="00054D7A">
        <w:t xml:space="preserve"> problem</w:t>
      </w:r>
      <w:r w:rsidRPr="00054D7A">
        <w:t>. Robots that are designed to perform grasp</w:t>
      </w:r>
      <w:r w:rsidR="1DAC3D00" w:rsidRPr="00054D7A">
        <w:t xml:space="preserve"> functions</w:t>
      </w:r>
      <w:r w:rsidRPr="00054D7A">
        <w:t xml:space="preserve"> still typically use a database that contains information on how to grip specific objects that the robot will come across. However, this method does not work well in a constantly changing environment, in which a robot may find many novel objects.</w:t>
      </w:r>
    </w:p>
    <w:p w14:paraId="333932AE" w14:textId="77777777" w:rsidR="00180ACA" w:rsidRPr="00054D7A" w:rsidRDefault="00180ACA"/>
    <w:p w14:paraId="345A0DB0" w14:textId="06BD8030" w:rsidR="00180ACA" w:rsidRPr="00054D7A" w:rsidRDefault="00DC109E">
      <w:r w:rsidRPr="00054D7A">
        <w:t xml:space="preserve">This project was inspired by reading the Review of Deep Learning Methods in Robotics Grasp Detection </w:t>
      </w:r>
      <w:r w:rsidR="00140C75" w:rsidRPr="00054D7A">
        <w:fldChar w:fldCharType="begin"/>
      </w:r>
      <w:r w:rsidR="00140C75" w:rsidRPr="00054D7A">
        <w:instrText xml:space="preserve"> ADDIN ZOTERO_ITEM CSL_CITATION {"citationID":"gGuYWt7Z","properties":{"formattedCitation":"[2]","plainCitation":"[2]","noteIndex":0},"citationItems":[{"id":42,"uris":["http://zotero.org/users/7475840/items/MKS8DH4E"],"uri":["http://zotero.org/users/7475840/items/MKS8DH4E"],"itemData":{"id":42,"type":"article-journal","abstract":"For robots to attain more general-purpose utility, grasping is a necessary skill to master. Such general-purpose robots may use their perception abilities to visually identify grasps for a given object. A grasp describes how a robotic end-effector can be arranged to securely grab an object and successfully lift it without slippage. Traditionally, grasp detection requires expert human knowledge to analytically form the task-specific algorithm, but this is an arduous and time-consuming approach. During the last five years, deep learning methods have enabled significant advancements in robotic vision, natural language processing, and automated driving applications. The successful results of these methods have driven robotics researchers to explore the use of deep learning methods in task-generalised robotic applications. This paper reviews the current state-of-the-art in regards to the application of deep learning methods to generalised robotic grasping and discusses how each element of the deep learning approach has improved the overall performance of robotic grasp detection. Several of the most promising approaches are evaluated and the most suitable for real-time grasp detection is identified as the one-shot detection method. The availability of suitable volumes of appropriate training data is identified as a major obstacle for effective utilisation of the deep learning approaches, and the use of transfer learning techniques is proposed as a potential mechanism to address this. Finally, current trends in the field and future potential research directions are discussed.","container-title":"Multimodal Technologies and Interaction","DOI":"10.3390/mti2030057","issue":"3","language":"en","note":"number: 3\npublisher: Multidisciplinary Digital Publishing Institute","page":"57","source":"www.mdpi.com","title":"Review of Deep Learning Methods in Robotic Grasp Detection","volume":"2","author":[{"family":"Caldera","given":"Shehan"},{"family":"Rassau","given":"Alexander"},{"family":"Chai","given":"Douglas"}],"issued":{"date-parts":[["2018",9]]}}}],"schema":"https://github.com/citation-style-language/schema/raw/master/csl-citation.json"} </w:instrText>
      </w:r>
      <w:r w:rsidR="00140C75" w:rsidRPr="00054D7A">
        <w:fldChar w:fldCharType="separate"/>
      </w:r>
      <w:r w:rsidR="00140C75" w:rsidRPr="00054D7A">
        <w:t>[2]</w:t>
      </w:r>
      <w:r w:rsidR="00140C75" w:rsidRPr="00054D7A">
        <w:fldChar w:fldCharType="end"/>
      </w:r>
      <w:r w:rsidRPr="00054D7A">
        <w:t xml:space="preserve">. This paper discusses the “current state-of-the-art in regard to the application of deep learning methods to generalised robotic grasping”, which fascinated me. Further reading of the review led to the decision to research more into the topic of deep learning in connection with robotic grasp. This was followed by reading many other papers discussing the topic, such as </w:t>
      </w:r>
      <w:r w:rsidR="00654D49" w:rsidRPr="00054D7A">
        <w:t>Len</w:t>
      </w:r>
      <w:r w:rsidR="00416CC9" w:rsidRPr="00054D7A">
        <w:t>z</w:t>
      </w:r>
      <w:r w:rsidR="0000487F" w:rsidRPr="00054D7A">
        <w:t xml:space="preserve"> et al.</w:t>
      </w:r>
      <w:r w:rsidR="00416CC9" w:rsidRPr="00054D7A">
        <w:t xml:space="preserve"> ‘Deep Learning for Detecting Robotic Grasps’</w:t>
      </w:r>
      <w:r w:rsidRPr="00054D7A">
        <w:t xml:space="preserve"> </w:t>
      </w:r>
      <w:r w:rsidR="00140C75" w:rsidRPr="00054D7A">
        <w:fldChar w:fldCharType="begin"/>
      </w:r>
      <w:r w:rsidR="00140C75" w:rsidRPr="00054D7A">
        <w:instrText xml:space="preserve"> ADDIN ZOTERO_ITEM CSL_CITATION {"citationID":"2RHdb694","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140C75" w:rsidRPr="00054D7A">
        <w:fldChar w:fldCharType="separate"/>
      </w:r>
      <w:r w:rsidR="00140C75" w:rsidRPr="00054D7A">
        <w:t>[3]</w:t>
      </w:r>
      <w:r w:rsidR="00140C75" w:rsidRPr="00054D7A">
        <w:fldChar w:fldCharType="end"/>
      </w:r>
      <w:r w:rsidR="00E24D75" w:rsidRPr="00054D7A">
        <w:t xml:space="preserve"> (</w:t>
      </w:r>
      <w:r w:rsidR="1FC4CA4C" w:rsidRPr="00054D7A">
        <w:t xml:space="preserve">see </w:t>
      </w:r>
      <w:r w:rsidR="00E24D75" w:rsidRPr="00054D7A">
        <w:t>other</w:t>
      </w:r>
      <w:r w:rsidR="23F65424" w:rsidRPr="00054D7A">
        <w:t xml:space="preserve"> </w:t>
      </w:r>
      <w:r w:rsidR="00E24D75" w:rsidRPr="00054D7A">
        <w:t>s</w:t>
      </w:r>
      <w:r w:rsidR="4539170D" w:rsidRPr="00054D7A">
        <w:t>ources</w:t>
      </w:r>
      <w:r w:rsidR="00E24D75" w:rsidRPr="00054D7A">
        <w:t xml:space="preserve"> shown in the Annotated Bibliography</w:t>
      </w:r>
      <w:r w:rsidR="00201CCC" w:rsidRPr="00054D7A">
        <w:t xml:space="preserve"> </w:t>
      </w:r>
      <w:r w:rsidR="00140C75" w:rsidRPr="00054D7A">
        <w:rPr>
          <w:rFonts w:cs="Times New Roman"/>
        </w:rPr>
        <w:fldChar w:fldCharType="begin"/>
      </w:r>
      <w:r w:rsidR="00140C75" w:rsidRPr="00054D7A">
        <w:rPr>
          <w:rFonts w:cs="Times New Roman"/>
        </w:rPr>
        <w:instrText xml:space="preserve"> ADDIN ZOTERO_ITEM CSL_CITATION {"citationID":"TJF6AKGb","properties":{"formattedCitation":"[4]\\uc0\\u8211{}[8]","plainCitation":"[4]–[8]","noteIndex":0},"citationItems":[{"id":76,"uris":["http://zotero.org/users/7475840/items/68E5MHZA"],"uri":["http://zotero.org/users/7475840/items/68E5MHZA"],"itemData":{"id":76,"type":"article-journal","language":"en","page":"116","source":"Zotero","title":"Grasp Quality Deep Neural Networks for Robotic Object Grasping","author":[{"family":"Sapora","given":"Silvia"},{"family":"Johns","given":"Edward"},{"family":"Cully","given":"Antoine"}]},"label":"page"},{"id":28,"uris":["http://zotero.org/users/7475840/items/JBJ26DWT"],"uri":["http://zotero.org/users/7475840/items/JBJ26DWT"],"itemData":{"id":28,"type":"article-journal","abstract":"Recent research on grasp detection has focused on improving accuracy through deep CNN models, but at the cost of large memory and computational resources. In this paper, we propose an efﬁcient CNN architecture which produces high grasp detection accuracy in real-time while maintaining a compact model design. To achieve this, we introduce a CNN architecture termed GraspNet which has two main branches: i) An encoder branch which downsamples an input image using our novel Dilated Dense Fire (DDF) modules − squeeze and dilated convolutions with dense residual connections. ii) A decoder branch which upsamples the output of the encoder branch to the original image size using deconvolutions and fuse connections. We evaluated GraspNet for grasp detection using ofﬂine datasets and a real-world robotic grasping setup. In experiments, we show that GraspNet achieves competitive grasp detection accuracy compared to the stateof-the-art computation-efﬁcient CNN models with real-time inference speed on embedded GPU hardware (Nvidia Jetson TX1), making it suitable for low-powered devices.","language":"en","source":"Zotero","title":"GraspNet: An Efficient Convolutional Neural Network for Real-time Grasp Detection for Low-powered Devices","author":[{"family":"Asif","given":"Umar"},{"family":"Tang","given":"Jianbin"},{"family":"Harrer","given":"Stefan"}]},"label":"page"},{"id":22,"uris":["http://zotero.org/users/7475840/items/U4GCKPH5"],"uri":["http://zotero.org/users/7475840/items/U4GCKPH5"],"itemData":{"id":22,"type":"article-journal","abstract":"The method of deep learning has achieved excellent results in improving the performance of robotic grasping detection. However, the deep learning methods used in general object detection are not suitable for robotic grasping detection. Current modern object detectors are difficult to strike a balance between high accuracy and fast inference speed. In this paper, we present an efficient and robust fully convolutional neural network model to perform robotic grasping pose estimation from an n-channel input image of the real grasping scene. The proposed network is a lightweight generative architecture for grasping detection in one stage. Specifically, a grasping representation based on Gaussian kernel is introduced to encode training samples, which embodies the principle of maximum central point grasping confidence. Meanwhile, to extract multi-scale information and enhance the feature discriminability, a receptive field block (RFB) is assembled to the bottleneck of our grasping detection architecture. Besides, pixel attention and channel attention are combined to automatically learn to focus on fusing context information of varying shapes and sizes by suppressing the noise feature and highlighting the grasping object feature. Extensive experiments on two public grasping datasets, Cornell and Jacquard demonstrate the state-of-the-art performance of our method in balancing accuracy and inference speed. The network is an order of magnitude smaller than other excellent algorithms while achieving better performance with an accuracy of 98.9$\\%$ and 95.6$\\%$ on the Cornell and Jacquard datasets, respectively.","container-title":"arXiv:2101.10226 [cs]","note":"arXiv: 2101.10226","source":"arXiv.org","title":"Lightweight Convolutional Neural Network with Gaussian-based Grasping Representation for Robotic Grasping Detection","URL":"http://arxiv.org/abs/2101.10226","author":[{"family":"Cao","given":"Hu"},{"family":"Chen","given":"Guang"},{"family":"Li","given":"Zhijun"},{"family":"Lin","given":"Jianjie"},{"family":"Knoll","given":"Alois"}],"accessed":{"date-parts":[["2021",2,4]]},"issued":{"date-parts":[["2021",1,25]]}},"label":"page"},{"id":45,"uris":["http://zotero.org/users/7475840/items/9U9AS735"],"uri":["http://zotero.org/users/7475840/items/9U9AS735"],"itemData":{"id":45,"type":"paper-conference","abstract":"Adapting to uncertain environments is a key obstacle in the development of robust robotic object manipulation systems, as there is a trade-off between the computationally expensive methods of handling the surrounding complexity, and the real-time requirement for practical operation. We investigate the use of Deep Learning to develop a real-time scheme on a physical robot. Using a Baxter Research Robot and Kinect sensor, a convolutional neural network (CNN) was trained in a supervised manner to regress grasping coordinates from RGB-D data. Compared to existing methods, regression via deep learning offered an efficient process that learnt generalised grasping features and processed the scene in real-time. The system achieved a successful grasp rate of 62% and a successful detection rate of 78% on a diverse set of physical objects across varying position and orientation, executing grasp detection in 1.8 s on a CPU machine and a complete physical grasp and move in 60 s on the robot.","DOI":"10.1007/978-3-319-64107-2_50","ISBN":"978-3-319-64106-5","page":"617-626","source":"ResearchGate","title":"Real-World, Real-Time Robotic Grasping with Convolutional Neural Networks","author":[{"family":"Watson","given":"Joe"},{"family":"Hughes","given":"Josie"},{"family":"Iida","given":"Fumiya"}],"issued":{"date-parts":[["2017",7,20]]}},"label":"page"},{"id":18,"uris":["http://zotero.org/users/7475840/items/SCWFANWN"],"uri":["http://zotero.org/users/7475840/items/SCWFANWN"],"itemData":{"id":18,"type":"article-journal","abstract":"Deep learning has significantly advanced computer vision and natural language processing. While there have been some successes in robotics using deep learning, it has not been widely adopted. In this paper, we present a novel robotic grasp detection system that predicts the best grasping pose of a parallel-plate robotic gripper for novel objects using the RGB-D image of the scene. The proposed model uses a deep convolutional neural network to extract features from the scene and then uses a shallow convolutional neural network to predict the grasp configuration for the object of interest. Our multi-modal model achieved an accuracy of 89.21% on the standard Cornell Grasp Dataset and runs at real-time speeds. This redefines the state-of-the-art for robotic grasp detection.","container-title":"arXiv:1611.08036 [cs]","note":"arXiv: 1611.08036","source":"arXiv.org","title":"Robotic Grasp Detection using Deep Convolutional Neural Networks","URL":"http://arxiv.org/abs/1611.08036","author":[{"family":"Kumra","given":"Sulabh"},{"family":"Kanan","given":"Christopher"}],"accessed":{"date-parts":[["2021",2,4]]},"issued":{"date-parts":[["2017",7,21]]}},"label":"page"}],"schema":"https://github.com/citation-style-language/schema/raw/master/csl-citation.json"} </w:instrText>
      </w:r>
      <w:r w:rsidR="00140C75" w:rsidRPr="00054D7A">
        <w:rPr>
          <w:rFonts w:cs="Times New Roman"/>
        </w:rPr>
        <w:fldChar w:fldCharType="separate"/>
      </w:r>
      <w:r w:rsidR="00140C75" w:rsidRPr="00054D7A">
        <w:rPr>
          <w:rFonts w:cs="Times New Roman"/>
        </w:rPr>
        <w:t>[4]–[8]</w:t>
      </w:r>
      <w:r w:rsidR="00140C75" w:rsidRPr="00054D7A">
        <w:rPr>
          <w:rFonts w:cs="Times New Roman"/>
        </w:rPr>
        <w:fldChar w:fldCharType="end"/>
      </w:r>
      <w:r w:rsidR="00E24D75" w:rsidRPr="00054D7A">
        <w:t>)</w:t>
      </w:r>
      <w:r w:rsidRPr="00054D7A">
        <w:t xml:space="preserve">, to ascertain more details about what the project would entail. They also gave more detailed information about certain design issues that will be discussed in </w:t>
      </w:r>
      <w:r w:rsidRPr="00054D7A">
        <w:rPr>
          <w:i/>
          <w:iCs/>
        </w:rPr>
        <w:t>Chapter 4.1</w:t>
      </w:r>
      <w:r w:rsidRPr="00054D7A">
        <w:t>. For instance</w:t>
      </w:r>
      <w:r w:rsidR="00842DD3" w:rsidRPr="00054D7A">
        <w:t xml:space="preserve">, Schmidt et al. </w:t>
      </w:r>
      <w:r w:rsidR="001B4C1F" w:rsidRPr="00054D7A">
        <w:t>paper on ‘Grasping unknown objects’</w:t>
      </w:r>
      <w:r w:rsidRPr="00054D7A">
        <w:t xml:space="preserve"> </w:t>
      </w:r>
      <w:r w:rsidR="00140C75" w:rsidRPr="00054D7A">
        <w:fldChar w:fldCharType="begin"/>
      </w:r>
      <w:r w:rsidR="00140C75" w:rsidRPr="00054D7A">
        <w:instrText xml:space="preserve"> ADDIN ZOTERO_ITEM CSL_CITATION {"citationID":"p34opkyY","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140C75" w:rsidRPr="00054D7A">
        <w:fldChar w:fldCharType="separate"/>
      </w:r>
      <w:r w:rsidR="00140C75" w:rsidRPr="00054D7A">
        <w:t>[9]</w:t>
      </w:r>
      <w:r w:rsidR="00140C75" w:rsidRPr="00054D7A">
        <w:fldChar w:fldCharType="end"/>
      </w:r>
      <w:r w:rsidRPr="00054D7A">
        <w:t xml:space="preserve"> provided details on a basic Convolutional Neural Network (CNN) structure to build off for this project.</w:t>
      </w:r>
    </w:p>
    <w:p w14:paraId="7DCBE68F" w14:textId="77777777" w:rsidR="00180ACA" w:rsidRPr="005D4752" w:rsidRDefault="00DC109E">
      <w:pPr>
        <w:pStyle w:val="Heading2"/>
      </w:pPr>
      <w:bookmarkStart w:id="12" w:name="_Toc70975937"/>
      <w:bookmarkStart w:id="13" w:name="_Toc71112310"/>
      <w:bookmarkStart w:id="14" w:name="_Toc71731603"/>
      <w:r w:rsidRPr="005D4752">
        <w:t>Analysis</w:t>
      </w:r>
      <w:bookmarkEnd w:id="12"/>
      <w:bookmarkEnd w:id="13"/>
      <w:bookmarkEnd w:id="14"/>
    </w:p>
    <w:p w14:paraId="1259030C" w14:textId="77777777" w:rsidR="00180ACA" w:rsidRPr="005D4752" w:rsidRDefault="00DC109E">
      <w:pPr>
        <w:pStyle w:val="Heading3"/>
      </w:pPr>
      <w:bookmarkStart w:id="15" w:name="_Toc70975938"/>
      <w:bookmarkStart w:id="16" w:name="_Toc71112311"/>
      <w:bookmarkStart w:id="17" w:name="_Toc71731604"/>
      <w:r w:rsidRPr="005D4752">
        <w:t>General Analysis</w:t>
      </w:r>
      <w:bookmarkEnd w:id="15"/>
      <w:bookmarkEnd w:id="16"/>
      <w:bookmarkEnd w:id="17"/>
    </w:p>
    <w:p w14:paraId="7BD6AA03" w14:textId="59A0566A" w:rsidR="00180ACA" w:rsidRPr="00054D7A" w:rsidRDefault="00DC109E">
      <w:r w:rsidRPr="00054D7A">
        <w:t>The nature of this project is research based; therefore, research questions that the project aims to answer need to be defined before the problem can be properly analysed. The main question to be researched is</w:t>
      </w:r>
      <w:r w:rsidR="7920E9BD" w:rsidRPr="00054D7A">
        <w:t>:</w:t>
      </w:r>
      <w:r w:rsidRPr="00054D7A">
        <w:t xml:space="preserve"> </w:t>
      </w:r>
      <w:r w:rsidRPr="00054D7A">
        <w:rPr>
          <w:b/>
        </w:rPr>
        <w:t>is it possible for a CNN to learn grasp patterns for specific objects?</w:t>
      </w:r>
      <w:r w:rsidRPr="00054D7A">
        <w:t xml:space="preserve"> It is clear</w:t>
      </w:r>
      <w:r w:rsidR="698C5B94" w:rsidRPr="00054D7A">
        <w:t>,</w:t>
      </w:r>
      <w:r w:rsidRPr="00054D7A">
        <w:t xml:space="preserve"> from the extensive research that has been done into this area</w:t>
      </w:r>
      <w:r w:rsidR="35762231" w:rsidRPr="00054D7A">
        <w:t>,</w:t>
      </w:r>
      <w:r w:rsidRPr="00054D7A">
        <w:t xml:space="preserve"> that this should be possible; however, there </w:t>
      </w:r>
      <w:r w:rsidR="00E57831" w:rsidRPr="00054D7A">
        <w:t>are</w:t>
      </w:r>
      <w:r w:rsidRPr="00054D7A">
        <w:t xml:space="preserve"> technical limitations in place that</w:t>
      </w:r>
      <w:r w:rsidR="00386AAD" w:rsidRPr="00054D7A">
        <w:t xml:space="preserve"> could</w:t>
      </w:r>
      <w:r w:rsidRPr="00054D7A">
        <w:t xml:space="preserve"> </w:t>
      </w:r>
      <w:commentRangeStart w:id="18"/>
      <w:r w:rsidRPr="00054D7A">
        <w:t xml:space="preserve">prevent </w:t>
      </w:r>
      <w:commentRangeEnd w:id="18"/>
      <w:r w:rsidRPr="00054D7A">
        <w:rPr>
          <w:rStyle w:val="CommentReference"/>
        </w:rPr>
        <w:commentReference w:id="18"/>
      </w:r>
      <w:r w:rsidRPr="00054D7A">
        <w:t xml:space="preserve">this project </w:t>
      </w:r>
      <w:r w:rsidR="00386AAD" w:rsidRPr="00054D7A">
        <w:t>from</w:t>
      </w:r>
      <w:r w:rsidRPr="00054D7A">
        <w:t xml:space="preserve"> produc</w:t>
      </w:r>
      <w:r w:rsidR="00386AAD" w:rsidRPr="00054D7A">
        <w:t>ing</w:t>
      </w:r>
      <w:r w:rsidRPr="00054D7A">
        <w:t xml:space="preserve"> the most accurate model. The limitations to the implementation of this project </w:t>
      </w:r>
      <w:r w:rsidR="2138E5A5" w:rsidRPr="00054D7A">
        <w:t>are</w:t>
      </w:r>
      <w:r w:rsidRPr="00054D7A">
        <w:t xml:space="preserve"> discussed further in </w:t>
      </w:r>
      <w:r w:rsidRPr="00054D7A">
        <w:rPr>
          <w:i/>
          <w:iCs/>
        </w:rPr>
        <w:t>Chapters 4.2 and</w:t>
      </w:r>
      <w:r w:rsidRPr="00054D7A">
        <w:t xml:space="preserve"> </w:t>
      </w:r>
      <w:r w:rsidRPr="00054D7A">
        <w:rPr>
          <w:i/>
          <w:iCs/>
        </w:rPr>
        <w:t>6</w:t>
      </w:r>
      <w:r w:rsidRPr="00054D7A">
        <w:t>. This question will be evaluated by using metrics during the model training pipeline, with results coming from the model loss function.</w:t>
      </w:r>
    </w:p>
    <w:p w14:paraId="7545404E" w14:textId="77777777" w:rsidR="00180ACA" w:rsidRPr="005D4752" w:rsidRDefault="00180ACA">
      <w:pPr>
        <w:rPr>
          <w:color w:val="7030A0"/>
        </w:rPr>
      </w:pPr>
    </w:p>
    <w:p w14:paraId="7CC0DD0E" w14:textId="49735749" w:rsidR="00180ACA" w:rsidRPr="00054D7A" w:rsidRDefault="00DC109E">
      <w:r w:rsidRPr="00054D7A">
        <w:t>The next question to be answered is</w:t>
      </w:r>
      <w:r w:rsidR="01F11717" w:rsidRPr="00054D7A">
        <w:t>:</w:t>
      </w:r>
      <w:r w:rsidRPr="00054D7A">
        <w:t xml:space="preserve"> </w:t>
      </w:r>
      <w:r w:rsidRPr="00054D7A">
        <w:rPr>
          <w:b/>
        </w:rPr>
        <w:t>will the trained model produced be able to be applied to novel objects?</w:t>
      </w:r>
      <w:r w:rsidRPr="00054D7A">
        <w:t xml:space="preserve"> In other words, has the model been able to get a generalised view of grasping? The answer to this question will be found through simulation – the results of which will be used to evaluate the efficacy of the model and the success of the research. The design of the experiments will be shown in </w:t>
      </w:r>
      <w:r w:rsidRPr="00054D7A">
        <w:rPr>
          <w:i/>
          <w:iCs/>
        </w:rPr>
        <w:t xml:space="preserve">Chapter 3 </w:t>
      </w:r>
      <w:r w:rsidRPr="00054D7A">
        <w:t>along with a statement of the project hypothesis.</w:t>
      </w:r>
    </w:p>
    <w:p w14:paraId="0DED5182" w14:textId="77777777" w:rsidR="00180ACA" w:rsidRPr="00054D7A" w:rsidRDefault="00180ACA"/>
    <w:p w14:paraId="645C9F99" w14:textId="6F8E6E9D" w:rsidR="00180ACA" w:rsidRPr="00054D7A" w:rsidRDefault="00DC109E">
      <w:r w:rsidRPr="00054D7A">
        <w:t>Upon analysis of this project, it became clear from the beginning that there would be three major component elements to conduct the experiments. These components for</w:t>
      </w:r>
      <w:r w:rsidR="4D57CCBA" w:rsidRPr="00054D7A">
        <w:t>m</w:t>
      </w:r>
      <w:r w:rsidRPr="00054D7A">
        <w:t xml:space="preserve"> the basis for the technical objectives and </w:t>
      </w:r>
      <w:r w:rsidR="3D96E906" w:rsidRPr="00054D7A">
        <w:t>were</w:t>
      </w:r>
      <w:r w:rsidRPr="00054D7A">
        <w:t xml:space="preserve"> as follows:</w:t>
      </w:r>
    </w:p>
    <w:p w14:paraId="50639356" w14:textId="77777777" w:rsidR="00180ACA" w:rsidRPr="00054D7A" w:rsidRDefault="00180ACA"/>
    <w:p w14:paraId="17183385" w14:textId="77777777" w:rsidR="00180ACA" w:rsidRPr="00054D7A" w:rsidRDefault="00DC109E">
      <w:pPr>
        <w:pStyle w:val="ListParagraph"/>
        <w:numPr>
          <w:ilvl w:val="0"/>
          <w:numId w:val="3"/>
        </w:numPr>
      </w:pPr>
      <w:r w:rsidRPr="00054D7A">
        <w:t>Generating an image – grasp dataset.</w:t>
      </w:r>
    </w:p>
    <w:p w14:paraId="167D30AA" w14:textId="77777777" w:rsidR="00180ACA" w:rsidRPr="00054D7A" w:rsidRDefault="00DC109E">
      <w:pPr>
        <w:pStyle w:val="ListParagraph"/>
        <w:numPr>
          <w:ilvl w:val="0"/>
          <w:numId w:val="3"/>
        </w:numPr>
      </w:pPr>
      <w:r w:rsidRPr="00054D7A">
        <w:t>Training a CNN to predict grasps from images.</w:t>
      </w:r>
    </w:p>
    <w:p w14:paraId="5BC097D6" w14:textId="77777777" w:rsidR="00180ACA" w:rsidRPr="00054D7A" w:rsidRDefault="00DC109E">
      <w:pPr>
        <w:pStyle w:val="ListParagraph"/>
        <w:numPr>
          <w:ilvl w:val="0"/>
          <w:numId w:val="3"/>
        </w:numPr>
      </w:pPr>
      <w:r w:rsidRPr="00054D7A">
        <w:t>Building a simulation environment that will be used to run experiments.</w:t>
      </w:r>
    </w:p>
    <w:p w14:paraId="068DE1C9" w14:textId="77777777" w:rsidR="00180ACA" w:rsidRPr="00054D7A" w:rsidRDefault="00180ACA"/>
    <w:p w14:paraId="0C1B84DC" w14:textId="77777777" w:rsidR="00180ACA" w:rsidRPr="00054D7A" w:rsidRDefault="00DC109E">
      <w:r w:rsidRPr="00054D7A">
        <w:t xml:space="preserve">The next few sections will analyse each of these objectives, breaking down the possible technologies that could be used, plus a brief description of possible challenges that may arise (though this will be discussed in more detail in the </w:t>
      </w:r>
      <w:r w:rsidRPr="00054D7A">
        <w:rPr>
          <w:i/>
          <w:iCs/>
        </w:rPr>
        <w:t xml:space="preserve">Design </w:t>
      </w:r>
      <w:r w:rsidRPr="00054D7A">
        <w:t xml:space="preserve">and </w:t>
      </w:r>
      <w:r w:rsidRPr="00054D7A">
        <w:rPr>
          <w:i/>
          <w:iCs/>
        </w:rPr>
        <w:t>Implementation</w:t>
      </w:r>
      <w:r w:rsidRPr="00054D7A">
        <w:t xml:space="preserve"> sections).</w:t>
      </w:r>
    </w:p>
    <w:p w14:paraId="16C49F2D" w14:textId="77777777" w:rsidR="00180ACA" w:rsidRPr="005D4752" w:rsidRDefault="00180ACA">
      <w:pPr>
        <w:rPr>
          <w:color w:val="7030A0"/>
        </w:rPr>
      </w:pPr>
    </w:p>
    <w:p w14:paraId="101B3E1E" w14:textId="77777777" w:rsidR="00180ACA" w:rsidRPr="005D4752" w:rsidRDefault="00DC109E">
      <w:pPr>
        <w:pStyle w:val="Heading3"/>
      </w:pPr>
      <w:bookmarkStart w:id="19" w:name="_Toc70975939"/>
      <w:bookmarkStart w:id="20" w:name="_Toc71112312"/>
      <w:bookmarkStart w:id="21" w:name="_Toc71731605"/>
      <w:r w:rsidRPr="005D4752">
        <w:t>Grasp Dataset</w:t>
      </w:r>
      <w:bookmarkEnd w:id="19"/>
      <w:bookmarkEnd w:id="20"/>
      <w:bookmarkEnd w:id="21"/>
    </w:p>
    <w:p w14:paraId="002AC44B" w14:textId="48C00DA0" w:rsidR="00180ACA" w:rsidRPr="00054D7A" w:rsidRDefault="00DC109E">
      <w:r w:rsidRPr="00054D7A">
        <w:t xml:space="preserve">By reading Caldera’s review into the subject of deep learning for robotic grasping and </w:t>
      </w:r>
      <w:r w:rsidR="00E06CC2" w:rsidRPr="00054D7A">
        <w:t xml:space="preserve">the </w:t>
      </w:r>
      <w:r w:rsidRPr="00054D7A">
        <w:t>other papers</w:t>
      </w:r>
      <w:r w:rsidR="00E06CC2" w:rsidRPr="00054D7A">
        <w:t xml:space="preserve"> discussed earlier</w:t>
      </w:r>
      <w:r w:rsidRPr="00054D7A">
        <w:t xml:space="preserve">, it became readily apparent that there was a main grasp dataset that was standard. This </w:t>
      </w:r>
      <w:r w:rsidR="3C1BAFF1" w:rsidRPr="00054D7A">
        <w:t>is</w:t>
      </w:r>
      <w:r w:rsidRPr="00054D7A">
        <w:t xml:space="preserve"> known as the Cornell Grasp Dataset </w:t>
      </w:r>
      <w:r w:rsidR="0061733C" w:rsidRPr="00054D7A">
        <w:fldChar w:fldCharType="begin"/>
      </w:r>
      <w:r w:rsidR="003A6D0B" w:rsidRPr="00054D7A">
        <w:instrText xml:space="preserve"> ADDIN ZOTERO_ITEM CSL_CITATION {"citationID":"xyEfind4","properties":{"formattedCitation":"[10]","plainCitation":"[10]","noteIndex":0},"citationItems":[{"id":123,"uris":["http://zotero.org/users/7475840/items/5M2X4ZPW"],"uri":["http://zotero.org/users/7475840/items/5M2X4ZPW"],"itemData":{"id":123,"type":"post-weblog","language":"en-US","title":"Cornell University. Robot Learning Lab: Learning to Grasp.","URL":"http://pr.cs.cornell.edu/grasping/rect_data/data.php","accessed":{"date-parts":[["2021",2,6]]}}}],"schema":"https://github.com/citation-style-language/schema/raw/master/csl-citation.json"} </w:instrText>
      </w:r>
      <w:r w:rsidR="0061733C" w:rsidRPr="00054D7A">
        <w:fldChar w:fldCharType="separate"/>
      </w:r>
      <w:r w:rsidR="0061733C" w:rsidRPr="00054D7A">
        <w:t>[10]</w:t>
      </w:r>
      <w:r w:rsidR="0061733C" w:rsidRPr="00054D7A">
        <w:fldChar w:fldCharType="end"/>
      </w:r>
      <w:r w:rsidRPr="00054D7A">
        <w:t xml:space="preserve"> and seemed to include everything that was required for the purposes of this project</w:t>
      </w:r>
      <w:r w:rsidR="7782B5B2" w:rsidRPr="00054D7A">
        <w:t>’</w:t>
      </w:r>
      <w:r w:rsidRPr="00054D7A">
        <w:t xml:space="preserve">s research – a dataset of images with labelled grasps. However, when trying to obtain the data from the referenced links, </w:t>
      </w:r>
      <w:r w:rsidR="26DDE8D7" w:rsidRPr="00054D7A">
        <w:t xml:space="preserve">unfortunately </w:t>
      </w:r>
      <w:r w:rsidRPr="00054D7A">
        <w:t xml:space="preserve">the data </w:t>
      </w:r>
      <w:r w:rsidR="5444D326" w:rsidRPr="00054D7A">
        <w:t>had</w:t>
      </w:r>
      <w:r w:rsidRPr="00054D7A">
        <w:t xml:space="preserve"> been taken down from the public domain. </w:t>
      </w:r>
      <w:r w:rsidR="4439F14C" w:rsidRPr="00054D7A">
        <w:t>Thus</w:t>
      </w:r>
      <w:r w:rsidRPr="00054D7A">
        <w:t xml:space="preserve">, more research was required to find data suitable for the project. During this research, two other datasets were found that seemed to meet the requirements – the Jacquard dataset </w:t>
      </w:r>
      <w:r w:rsidR="00140C75" w:rsidRPr="00054D7A">
        <w:fldChar w:fldCharType="begin"/>
      </w:r>
      <w:r w:rsidR="0061733C" w:rsidRPr="00054D7A">
        <w:instrText xml:space="preserve"> ADDIN ZOTERO_ITEM CSL_CITATION {"citationID":"qrMotcxA","properties":{"formattedCitation":"[11]","plainCitation":"[11]","noteIndex":0},"citationItems":[{"id":32,"uris":["http://zotero.org/users/7475840/items/6V9676X5"],"uri":["http://zotero.org/users/7475840/items/6V9676X5"],"itemData":{"id":32,"type":"article-journal","abstract":"Grasping skill is a major ability that a wide number of real-life applications require for robotisation. State-of-the-art robotic grasping methods perform prediction of object grasp locations based on deep neural networks. However, such networks require huge amount of labeled data for training making this approach often impracticable in robotics. In this paper, we propose a method to generate a large scale synthetic dataset with ground truth, which we refer to as the Jacquard grasping dataset. Jacquard is built on a subset of ShapeNet, a large CAD models dataset, and contains both RGB-D images and annotations of successful grasping positions based on grasp attempts performed in a simulated environment. We carried out experiments using an off-the-shelf CNN, with three different evaluation metrics, including real grasping robot trials. The results show that Jacquard enables much better generalization skills than a human labeled dataset thanks to its diversity of objects and grasping positions. For the purpose of reproducible research in robotics, we are releasing along with the Jacquard dataset a web interface for researchers to evaluate the successfulness of their grasping position detections using our dataset.","container-title":"arXiv:1803.11469 [cs]","note":"arXiv: 1803.11469","source":"arXiv.org","title":"Jacquard: A Large Scale Dataset for Robotic Grasp Detection","title-short":"Jacquard","URL":"http://arxiv.org/abs/1803.11469","author":[{"family":"Depierre","given":"Amaury"},{"family":"Dellandréa","given":"Emmanuel"},{"family":"Chen","given":"Liming"}],"accessed":{"date-parts":[["2021",2,4]]},"issued":{"date-parts":[["2018",9,28]]}}}],"schema":"https://github.com/citation-style-language/schema/raw/master/csl-citation.json"} </w:instrText>
      </w:r>
      <w:r w:rsidR="00140C75" w:rsidRPr="00054D7A">
        <w:fldChar w:fldCharType="separate"/>
      </w:r>
      <w:r w:rsidR="0061733C" w:rsidRPr="00054D7A">
        <w:t>[11]</w:t>
      </w:r>
      <w:r w:rsidR="00140C75" w:rsidRPr="00054D7A">
        <w:fldChar w:fldCharType="end"/>
      </w:r>
      <w:r w:rsidRPr="00054D7A">
        <w:t xml:space="preserve">, and the ACRONYM dataset </w:t>
      </w:r>
      <w:r w:rsidR="00140C75" w:rsidRPr="00054D7A">
        <w:fldChar w:fldCharType="begin"/>
      </w:r>
      <w:r w:rsidR="0061733C" w:rsidRPr="00054D7A">
        <w:instrText xml:space="preserve"> ADDIN ZOTERO_ITEM CSL_CITATION {"citationID":"ukngOi0B","properties":{"formattedCitation":"[12], [13]","plainCitation":"[12], [13]","noteIndex":0},"citationItems":[{"id":60,"uris":["http://zotero.org/users/7475840/items/UMV3AVQG"],"uri":["http://zotero.org/users/7475840/items/UMV3AVQG"],"itemData":{"id":60,"type":"article-journal","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 diverse dataset by using it to train two state-of-the-art learning-based grasp planning algorithms. Grasp performance improves significantly when compared to the original smaller dataset. Data and tools can be accessed at https://sites.google.com/nvidia.com/graspdataset.","container-title":"arXiv:2011.09584 [cs]","note":"arXiv: 2011.09584","source":"arXiv.org","title":"ACRONYM: A Large-Scale Grasp Dataset Based on Simulation","title-short":"ACRONYM","URL":"http://arxiv.org/abs/2011.09584","author":[{"family":"Eppner","given":"Clemens"},{"family":"Mousavian","given":"Arsalan"},{"family":"Fox","given":"Dieter"}],"accessed":{"date-parts":[["2021",2,4]]},"issued":{"date-parts":[["2020",11,18]]}}},{"id":58,"uris":["http://zotero.org/users/7475840/items/5ZQVDSTL"],"uri":["http://zotero.org/users/7475840/items/5ZQVDSTL"],"itemData":{"id":58,"type":"webpage","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language":"en","title":"ACRONYM: A Large-Scale Grasp Dataset Based on Simulation","title-short":"ACRONYM","URL":"https://sites.google.com/nvidia.com/graspdataset","accessed":{"date-parts":[["2021",2,4]]}}}],"schema":"https://github.com/citation-style-language/schema/raw/master/csl-citation.json"} </w:instrText>
      </w:r>
      <w:r w:rsidR="00140C75" w:rsidRPr="00054D7A">
        <w:fldChar w:fldCharType="separate"/>
      </w:r>
      <w:r w:rsidR="0061733C" w:rsidRPr="00054D7A">
        <w:t>[12], [13]</w:t>
      </w:r>
      <w:r w:rsidR="00140C75" w:rsidRPr="00054D7A">
        <w:fldChar w:fldCharType="end"/>
      </w:r>
      <w:r w:rsidRPr="00054D7A">
        <w:t xml:space="preserve">. After more analysis of what was on offer from the two options, the ACRONYM dataset was decided upon, mainly due to the fact it is linked to the </w:t>
      </w:r>
      <w:proofErr w:type="spellStart"/>
      <w:r w:rsidRPr="00054D7A">
        <w:t>ShapeNetSem</w:t>
      </w:r>
      <w:proofErr w:type="spellEnd"/>
      <w:r w:rsidR="00F037B1" w:rsidRPr="00054D7A">
        <w:t xml:space="preserve"> </w:t>
      </w:r>
      <w:r w:rsidR="00F037B1" w:rsidRPr="00054D7A">
        <w:fldChar w:fldCharType="begin"/>
      </w:r>
      <w:r w:rsidR="0061733C" w:rsidRPr="00054D7A">
        <w:instrText xml:space="preserve"> ADDIN ZOTERO_ITEM CSL_CITATION {"citationID":"SzuH2IXU","properties":{"formattedCitation":"[14]","plainCitation":"[14]","noteIndex":0},"citationItems":[{"id":73,"uris":["http://zotero.org/users/7475840/items/3ESS3GRD"],"uri":["http://zotero.org/users/7475840/items/3ESS3GRD"],"itemData":{"id":73,"type":"webpage","title":"ShapeNet","URL":"https://www.shapenet.org/","accessed":{"date-parts":[["2021",2,7]]}}}],"schema":"https://github.com/citation-style-language/schema/raw/master/csl-citation.json"} </w:instrText>
      </w:r>
      <w:r w:rsidR="00F037B1" w:rsidRPr="00054D7A">
        <w:fldChar w:fldCharType="separate"/>
      </w:r>
      <w:r w:rsidR="0061733C" w:rsidRPr="00054D7A">
        <w:t>[14]</w:t>
      </w:r>
      <w:r w:rsidR="00F037B1" w:rsidRPr="00054D7A">
        <w:fldChar w:fldCharType="end"/>
      </w:r>
      <w:r w:rsidRPr="00054D7A">
        <w:t xml:space="preserve"> object database, which could easily be used within the simulation environment. In addition to this, the ACORNYM dataset is provided with access to Python scripts to manipulate the data. This task may be the most important part of the project, as the data used in machine learning is fundamental to the usefulness of the output.</w:t>
      </w:r>
    </w:p>
    <w:p w14:paraId="03B917FD" w14:textId="77777777" w:rsidR="00180ACA" w:rsidRPr="005D4752" w:rsidRDefault="00DC109E">
      <w:pPr>
        <w:pStyle w:val="Heading3"/>
      </w:pPr>
      <w:bookmarkStart w:id="22" w:name="_Toc70975940"/>
      <w:bookmarkStart w:id="23" w:name="_Toc71112313"/>
      <w:bookmarkStart w:id="24" w:name="_Toc71731606"/>
      <w:r w:rsidRPr="005D4752">
        <w:t>Simulation Environment</w:t>
      </w:r>
      <w:bookmarkEnd w:id="22"/>
      <w:bookmarkEnd w:id="23"/>
      <w:bookmarkEnd w:id="24"/>
    </w:p>
    <w:p w14:paraId="258FEA14" w14:textId="71254941" w:rsidR="00090A61" w:rsidRPr="00054D7A" w:rsidRDefault="00DC109E">
      <w:r w:rsidRPr="00054D7A">
        <w:t>Due to previous experience, the simulation side of the project is based in ROS</w:t>
      </w:r>
      <w:r w:rsidR="000C2805" w:rsidRPr="00054D7A">
        <w:t xml:space="preserve"> </w:t>
      </w:r>
      <w:r w:rsidR="000C2805" w:rsidRPr="00054D7A">
        <w:fldChar w:fldCharType="begin"/>
      </w:r>
      <w:r w:rsidR="0061733C" w:rsidRPr="00054D7A">
        <w:instrText xml:space="preserve"> ADDIN ZOTERO_ITEM CSL_CITATION {"citationID":"SaFpbcgf","properties":{"formattedCitation":"[15]","plainCitation":"[15]","noteIndex":0},"citationItems":[{"id":63,"uris":["http://zotero.org/users/7475840/items/8M3F33IF"],"uri":["http://zotero.org/users/7475840/items/8M3F33IF"],"itemData":{"id":63,"type":"post-weblog","language":"en-US","title":"ROS.org | Powering the world's robots","URL":"https://www.ros.org/","accessed":{"date-parts":[["2021",2,6]]}}}],"schema":"https://github.com/citation-style-language/schema/raw/master/csl-citation.json"} </w:instrText>
      </w:r>
      <w:r w:rsidR="000C2805" w:rsidRPr="00054D7A">
        <w:fldChar w:fldCharType="separate"/>
      </w:r>
      <w:r w:rsidR="0061733C" w:rsidRPr="00054D7A">
        <w:t>[15]</w:t>
      </w:r>
      <w:r w:rsidR="000C2805" w:rsidRPr="00054D7A">
        <w:fldChar w:fldCharType="end"/>
      </w:r>
      <w:r w:rsidRPr="00054D7A">
        <w:t xml:space="preserve">; however, research was required for which simulator was going to be used. The obvious choice was Gazebo </w:t>
      </w:r>
      <w:r w:rsidR="001467A8" w:rsidRPr="00054D7A">
        <w:fldChar w:fldCharType="begin"/>
      </w:r>
      <w:r w:rsidR="0061733C" w:rsidRPr="00054D7A">
        <w:instrText xml:space="preserve"> ADDIN ZOTERO_ITEM CSL_CITATION {"citationID":"Ihp0MFjA","properties":{"formattedCitation":"[16]","plainCitation":"[16]","noteIndex":0},"citationItems":[{"id":69,"uris":["http://zotero.org/users/7475840/items/4WMRWMLU"],"uri":["http://zotero.org/users/7475840/items/4WMRWMLU"],"itemData":{"id":69,"type":"webpage","title":"Gazebo","URL":"http://gazebosim.org/","accessed":{"date-parts":[["2021",2,7]]}}}],"schema":"https://github.com/citation-style-language/schema/raw/master/csl-citation.json"} </w:instrText>
      </w:r>
      <w:r w:rsidR="001467A8" w:rsidRPr="00054D7A">
        <w:fldChar w:fldCharType="separate"/>
      </w:r>
      <w:r w:rsidR="0061733C" w:rsidRPr="00054D7A">
        <w:t>[16]</w:t>
      </w:r>
      <w:r w:rsidR="001467A8" w:rsidRPr="00054D7A">
        <w:fldChar w:fldCharType="end"/>
      </w:r>
      <w:r w:rsidRPr="00054D7A">
        <w:t xml:space="preserve">, but other options included the </w:t>
      </w:r>
      <w:proofErr w:type="spellStart"/>
      <w:r w:rsidRPr="00054D7A">
        <w:t>OpenRave</w:t>
      </w:r>
      <w:proofErr w:type="spellEnd"/>
      <w:r w:rsidR="001467A8" w:rsidRPr="00054D7A">
        <w:t xml:space="preserve"> </w:t>
      </w:r>
      <w:r w:rsidR="001467A8" w:rsidRPr="00054D7A">
        <w:fldChar w:fldCharType="begin"/>
      </w:r>
      <w:r w:rsidR="0061733C" w:rsidRPr="00054D7A">
        <w:instrText xml:space="preserve"> ADDIN ZOTERO_ITEM CSL_CITATION {"citationID":"un9C28bE","properties":{"formattedCitation":"[17]","plainCitation":"[17]","noteIndex":0},"citationItems":[{"id":53,"uris":["http://zotero.org/users/7475840/items/QQDMVZC7"],"uri":["http://zotero.org/users/7475840/items/QQDMVZC7"],"itemData":{"id":53,"type":"webpage","title":"OpenRAVE | Welcome to Open Robotics Automation Virtual Environment | OpenRAVE Documentation","URL":"http://openrave.org/docs/latest_stable/","accessed":{"date-parts":[["2021",2,4]]}}}],"schema":"https://github.com/citation-style-language/schema/raw/master/csl-citation.json"} </w:instrText>
      </w:r>
      <w:r w:rsidR="001467A8" w:rsidRPr="00054D7A">
        <w:fldChar w:fldCharType="separate"/>
      </w:r>
      <w:r w:rsidR="0061733C" w:rsidRPr="00054D7A">
        <w:t>[17]</w:t>
      </w:r>
      <w:r w:rsidR="001467A8" w:rsidRPr="00054D7A">
        <w:fldChar w:fldCharType="end"/>
      </w:r>
      <w:r w:rsidRPr="00054D7A">
        <w:t xml:space="preserve"> and the </w:t>
      </w:r>
      <w:proofErr w:type="spellStart"/>
      <w:r w:rsidRPr="00054D7A">
        <w:t>GraspIt</w:t>
      </w:r>
      <w:proofErr w:type="spellEnd"/>
      <w:r w:rsidRPr="00054D7A">
        <w:t>!</w:t>
      </w:r>
      <w:r w:rsidR="00F037B1" w:rsidRPr="00054D7A">
        <w:t xml:space="preserve"> </w:t>
      </w:r>
      <w:r w:rsidR="00F037B1" w:rsidRPr="00054D7A">
        <w:fldChar w:fldCharType="begin"/>
      </w:r>
      <w:r w:rsidR="0061733C" w:rsidRPr="00054D7A">
        <w:instrText xml:space="preserve"> ADDIN ZOTERO_ITEM CSL_CITATION {"citationID":"a8PRE0sh","properties":{"formattedCitation":"[18]","plainCitation":"[18]","noteIndex":0},"citationItems":[{"id":50,"uris":["http://zotero.org/users/7475840/items/GB66P4F6"],"uri":["http://zotero.org/users/7475840/items/GB66P4F6"],"itemData":{"id":50,"type":"webpage","title":"GraspIt!","URL":"https://graspit-simulator.github.io/","accessed":{"date-parts":[["2021",2,4]]}}}],"schema":"https://github.com/citation-style-language/schema/raw/master/csl-citation.json"} </w:instrText>
      </w:r>
      <w:r w:rsidR="00F037B1" w:rsidRPr="00054D7A">
        <w:fldChar w:fldCharType="separate"/>
      </w:r>
      <w:r w:rsidR="0061733C" w:rsidRPr="00054D7A">
        <w:t>[18]</w:t>
      </w:r>
      <w:r w:rsidR="00F037B1" w:rsidRPr="00054D7A">
        <w:fldChar w:fldCharType="end"/>
      </w:r>
      <w:r w:rsidRPr="00054D7A">
        <w:t xml:space="preserve"> simulators. After analysing the strengths and weaknesses of each option, Gazebo was agreed on. This is mainly due to its ease of use, experience with the software, and compatibility with the </w:t>
      </w:r>
      <w:proofErr w:type="spellStart"/>
      <w:r w:rsidRPr="00054D7A">
        <w:t>ShapeNetSem</w:t>
      </w:r>
      <w:proofErr w:type="spellEnd"/>
      <w:r w:rsidRPr="00054D7A">
        <w:t xml:space="preserve"> models.</w:t>
      </w:r>
      <w:r w:rsidR="008A7827" w:rsidRPr="00054D7A">
        <w:t xml:space="preserve"> </w:t>
      </w:r>
      <w:r w:rsidR="0071345E" w:rsidRPr="00054D7A">
        <w:t>S</w:t>
      </w:r>
      <w:r w:rsidR="008A7827" w:rsidRPr="00054D7A">
        <w:t xml:space="preserve">oftware </w:t>
      </w:r>
      <w:r w:rsidR="0071345E" w:rsidRPr="00054D7A">
        <w:t xml:space="preserve">for ROS Melodic </w:t>
      </w:r>
      <w:r w:rsidR="008A7827" w:rsidRPr="00054D7A">
        <w:t xml:space="preserve">can be developed in either C++ </w:t>
      </w:r>
      <w:r w:rsidR="008A7827" w:rsidRPr="00054D7A">
        <w:fldChar w:fldCharType="begin"/>
      </w:r>
      <w:r w:rsidR="0061733C" w:rsidRPr="00054D7A">
        <w:instrText xml:space="preserve"> ADDIN ZOTERO_ITEM CSL_CITATION {"citationID":"BQRJMKOG","properties":{"formattedCitation":"[19]","plainCitation":"[19]","noteIndex":0},"citationItems":[{"id":81,"uris":["http://zotero.org/users/7475840/items/KSYWXJ9U"],"uri":["http://zotero.org/users/7475840/items/KSYWXJ9U"],"itemData":{"id":81,"type":"webpage","abstract":"C++ API documentation with instant search, offline support, keyboard shortcuts, mobile version, and more.","language":"en","title":"C++ documentation — DevDocs","URL":"https://devdocs.io/cpp/","accessed":{"date-parts":[["2021",5,5]]}}}],"schema":"https://github.com/citation-style-language/schema/raw/master/csl-citation.json"} </w:instrText>
      </w:r>
      <w:r w:rsidR="008A7827" w:rsidRPr="00054D7A">
        <w:fldChar w:fldCharType="separate"/>
      </w:r>
      <w:r w:rsidR="0061733C" w:rsidRPr="00054D7A">
        <w:t>[19]</w:t>
      </w:r>
      <w:r w:rsidR="008A7827" w:rsidRPr="00054D7A">
        <w:fldChar w:fldCharType="end"/>
      </w:r>
      <w:r w:rsidR="0071345E" w:rsidRPr="00054D7A">
        <w:t xml:space="preserve"> or Python 2 </w:t>
      </w:r>
      <w:r w:rsidR="0071345E" w:rsidRPr="00054D7A">
        <w:fldChar w:fldCharType="begin"/>
      </w:r>
      <w:r w:rsidR="0061733C" w:rsidRPr="00054D7A">
        <w:instrText xml:space="preserve"> ADDIN ZOTERO_ITEM CSL_CITATION {"citationID":"aqA5vfdP","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71345E" w:rsidRPr="00054D7A">
        <w:fldChar w:fldCharType="separate"/>
      </w:r>
      <w:r w:rsidR="0061733C" w:rsidRPr="00054D7A">
        <w:t>[20]</w:t>
      </w:r>
      <w:r w:rsidR="0071345E" w:rsidRPr="00054D7A">
        <w:fldChar w:fldCharType="end"/>
      </w:r>
      <w:r w:rsidR="003A1C63" w:rsidRPr="00054D7A">
        <w:t xml:space="preserve"> and it is likely that a combination of both will be used </w:t>
      </w:r>
      <w:r w:rsidR="00583AB6" w:rsidRPr="00054D7A">
        <w:t>for this project.</w:t>
      </w:r>
    </w:p>
    <w:p w14:paraId="34E058C6" w14:textId="77777777" w:rsidR="00090A61" w:rsidRPr="00054D7A" w:rsidRDefault="00090A61"/>
    <w:p w14:paraId="1DB0091F" w14:textId="6A9A508D" w:rsidR="001753F7" w:rsidRPr="00054D7A" w:rsidRDefault="00090A61">
      <w:r w:rsidRPr="00054D7A">
        <w:t xml:space="preserve">The main decision to make regarding the </w:t>
      </w:r>
      <w:r w:rsidR="00CF10AF" w:rsidRPr="00054D7A">
        <w:t>simulation other than the simulator is which manipulator will be used.</w:t>
      </w:r>
      <w:r w:rsidR="003E5F1E" w:rsidRPr="00054D7A">
        <w:t xml:space="preserve"> Upon initial analysis there are two options, </w:t>
      </w:r>
      <w:r w:rsidR="00EB42DF" w:rsidRPr="00054D7A">
        <w:t>t</w:t>
      </w:r>
      <w:r w:rsidR="003E5F1E" w:rsidRPr="00054D7A">
        <w:t xml:space="preserve">he </w:t>
      </w:r>
      <w:proofErr w:type="spellStart"/>
      <w:r w:rsidR="00EB42DF" w:rsidRPr="00054D7A">
        <w:t>Franka</w:t>
      </w:r>
      <w:proofErr w:type="spellEnd"/>
      <w:r w:rsidR="00EB42DF" w:rsidRPr="00054D7A">
        <w:t xml:space="preserve"> </w:t>
      </w:r>
      <w:proofErr w:type="spellStart"/>
      <w:r w:rsidR="00EB42DF" w:rsidRPr="00054D7A">
        <w:t>Emika</w:t>
      </w:r>
      <w:proofErr w:type="spellEnd"/>
      <w:r w:rsidR="00EB42DF" w:rsidRPr="00054D7A">
        <w:t xml:space="preserve"> Panda arm </w:t>
      </w:r>
      <w:r w:rsidR="00EB42DF" w:rsidRPr="00054D7A">
        <w:fldChar w:fldCharType="begin"/>
      </w:r>
      <w:r w:rsidR="0061733C" w:rsidRPr="00054D7A">
        <w:instrText xml:space="preserve"> ADDIN ZOTERO_ITEM CSL_CITATION {"citationID":"RBZQgEzZ","properties":{"formattedCitation":"[21]","plainCitation":"[21]","noteIndex":0},"citationItems":[{"id":67,"uris":["http://zotero.org/users/7475840/items/P26BVSY3"],"uri":["http://zotero.org/users/7475840/items/P26BVSY3"],"itemData":{"id":67,"type":"webpage","container-title":"Franka Emika","title":"Franka Panda Arm","URL":"https://www.franka.de/technology","accessed":{"date-parts":[["2021",2,7]]}}}],"schema":"https://github.com/citation-style-language/schema/raw/master/csl-citation.json"} </w:instrText>
      </w:r>
      <w:r w:rsidR="00EB42DF" w:rsidRPr="00054D7A">
        <w:fldChar w:fldCharType="separate"/>
      </w:r>
      <w:r w:rsidR="0061733C" w:rsidRPr="00054D7A">
        <w:t>[21]</w:t>
      </w:r>
      <w:r w:rsidR="00EB42DF" w:rsidRPr="00054D7A">
        <w:fldChar w:fldCharType="end"/>
      </w:r>
      <w:r w:rsidR="00EB42DF" w:rsidRPr="00054D7A">
        <w:t xml:space="preserve"> or the </w:t>
      </w:r>
      <w:r w:rsidR="00E97BC1" w:rsidRPr="00054D7A">
        <w:t>F</w:t>
      </w:r>
      <w:r w:rsidR="00EB42DF" w:rsidRPr="00054D7A">
        <w:t>etch robot</w:t>
      </w:r>
      <w:r w:rsidR="003D35A7" w:rsidRPr="00054D7A">
        <w:t xml:space="preserve"> </w:t>
      </w:r>
      <w:r w:rsidR="003D35A7" w:rsidRPr="00054D7A">
        <w:fldChar w:fldCharType="begin"/>
      </w:r>
      <w:r w:rsidR="0061733C" w:rsidRPr="00054D7A">
        <w:instrText xml:space="preserve"> ADDIN ZOTERO_ITEM CSL_CITATION {"citationID":"GlPVCFge","properties":{"formattedCitation":"[22]","plainCitation":"[22]","noteIndex":0},"citationItems":[{"id":103,"uris":["http://zotero.org/users/7475840/items/GF3WEM86"],"uri":["http://zotero.org/users/7475840/items/GF3WEM86"],"itemData":{"id":103,"type":"webpage","title":"Autonomous Mobile Robots That Improve Productivity | Fetch Robotics","URL":"https://fetchrobotics.com/","accessed":{"date-parts":[["2021",5,5]]}}}],"schema":"https://github.com/citation-style-language/schema/raw/master/csl-citation.json"} </w:instrText>
      </w:r>
      <w:r w:rsidR="003D35A7" w:rsidRPr="00054D7A">
        <w:fldChar w:fldCharType="separate"/>
      </w:r>
      <w:r w:rsidR="0061733C" w:rsidRPr="00054D7A">
        <w:t>[22]</w:t>
      </w:r>
      <w:r w:rsidR="003D35A7" w:rsidRPr="00054D7A">
        <w:fldChar w:fldCharType="end"/>
      </w:r>
      <w:r w:rsidR="00E97BC1" w:rsidRPr="00054D7A">
        <w:t xml:space="preserve">. The Panda arm was </w:t>
      </w:r>
      <w:r w:rsidR="00216D9C" w:rsidRPr="00054D7A">
        <w:t xml:space="preserve">chosen </w:t>
      </w:r>
      <w:r w:rsidR="002517A7" w:rsidRPr="00054D7A">
        <w:t xml:space="preserve">over the Fetch robot for two reasons, the main being that the ACRONYM dataset was </w:t>
      </w:r>
      <w:r w:rsidR="002517A7" w:rsidRPr="00054D7A">
        <w:lastRenderedPageBreak/>
        <w:t>generated using the Panda arm</w:t>
      </w:r>
      <w:r w:rsidR="00EC3F7D" w:rsidRPr="00054D7A">
        <w:t xml:space="preserve"> and the continuity would be beneficial. The Panda arm</w:t>
      </w:r>
      <w:r w:rsidR="00014373" w:rsidRPr="00054D7A">
        <w:t xml:space="preserve"> would</w:t>
      </w:r>
      <w:r w:rsidR="001753F7" w:rsidRPr="00054D7A">
        <w:t xml:space="preserve"> also</w:t>
      </w:r>
      <w:r w:rsidR="00014373" w:rsidRPr="00054D7A">
        <w:t xml:space="preserve"> be simpler</w:t>
      </w:r>
      <w:r w:rsidR="001753F7" w:rsidRPr="00054D7A">
        <w:t xml:space="preserve"> to simulate</w:t>
      </w:r>
      <w:r w:rsidR="00014373" w:rsidRPr="00054D7A">
        <w:t xml:space="preserve"> due to it only being an arm, rather than an arm connected to a bigger robot.</w:t>
      </w:r>
    </w:p>
    <w:p w14:paraId="2B7C4D74" w14:textId="77777777" w:rsidR="001753F7" w:rsidRPr="00054D7A" w:rsidRDefault="001753F7"/>
    <w:p w14:paraId="65765E3C" w14:textId="0D27B29C" w:rsidR="00090A61" w:rsidRPr="00054D7A" w:rsidRDefault="001753F7">
      <w:r w:rsidRPr="00054D7A">
        <w:t xml:space="preserve">To plan and move the arm to </w:t>
      </w:r>
      <w:r w:rsidR="001F0BD8" w:rsidRPr="00054D7A">
        <w:t>specific points, a library is needed to calculate the inverse kinematics and the relevant joint positions</w:t>
      </w:r>
      <w:r w:rsidR="00084243" w:rsidRPr="00054D7A">
        <w:t xml:space="preserve">. The plan for this project is to use the </w:t>
      </w:r>
      <w:proofErr w:type="spellStart"/>
      <w:r w:rsidR="00084243" w:rsidRPr="00054D7A">
        <w:t>MoveIt</w:t>
      </w:r>
      <w:proofErr w:type="spellEnd"/>
      <w:r w:rsidR="00084243" w:rsidRPr="00054D7A">
        <w:t>! framework</w:t>
      </w:r>
      <w:r w:rsidR="008921C6" w:rsidRPr="00054D7A">
        <w:t xml:space="preserve"> </w:t>
      </w:r>
      <w:r w:rsidR="008921C6" w:rsidRPr="00054D7A">
        <w:fldChar w:fldCharType="begin"/>
      </w:r>
      <w:r w:rsidR="0061733C" w:rsidRPr="00054D7A">
        <w:instrText xml:space="preserve"> ADDIN ZOTERO_ITEM CSL_CITATION {"citationID":"9LN71Ubc","properties":{"formattedCitation":"[23]","plainCitation":"[23]","noteIndex":0},"citationItems":[{"id":65,"uris":["http://zotero.org/users/7475840/items/93XTIQP8"],"uri":["http://zotero.org/users/7475840/items/93XTIQP8"],"itemData":{"id":65,"type":"webpage","title":"MoveIt Motion Planning Framework","URL":"https://moveit.ros.org/","accessed":{"date-parts":[["2021",2,7]]}}}],"schema":"https://github.com/citation-style-language/schema/raw/master/csl-citation.json"} </w:instrText>
      </w:r>
      <w:r w:rsidR="008921C6" w:rsidRPr="00054D7A">
        <w:fldChar w:fldCharType="separate"/>
      </w:r>
      <w:r w:rsidR="0061733C" w:rsidRPr="00054D7A">
        <w:t>[23]</w:t>
      </w:r>
      <w:r w:rsidR="008921C6" w:rsidRPr="00054D7A">
        <w:fldChar w:fldCharType="end"/>
      </w:r>
      <w:r w:rsidR="00084243" w:rsidRPr="00054D7A">
        <w:t xml:space="preserve"> for this purpose. Due to experience with working with this framework, no other </w:t>
      </w:r>
      <w:r w:rsidR="00F5225E" w:rsidRPr="00054D7A">
        <w:t>library was considered for this project.</w:t>
      </w:r>
    </w:p>
    <w:p w14:paraId="0A70E64B" w14:textId="77777777" w:rsidR="00090A61" w:rsidRPr="00054D7A" w:rsidRDefault="00090A61"/>
    <w:p w14:paraId="126D0867" w14:textId="0BE9DB54" w:rsidR="00180ACA" w:rsidRPr="00054D7A" w:rsidRDefault="00DC109E">
      <w:commentRangeStart w:id="25"/>
      <w:r w:rsidRPr="00054D7A">
        <w:t xml:space="preserve">Another consideration to make when designing the environment, is to make the scene within the camera as </w:t>
      </w:r>
      <w:proofErr w:type="gramStart"/>
      <w:r w:rsidRPr="00054D7A">
        <w:t>similar to</w:t>
      </w:r>
      <w:proofErr w:type="gramEnd"/>
      <w:r w:rsidRPr="00054D7A">
        <w:t xml:space="preserve"> that produced by the grasp dataset. This will help when integrating the trained network into the simulation.</w:t>
      </w:r>
      <w:commentRangeEnd w:id="25"/>
      <w:r w:rsidRPr="00054D7A">
        <w:rPr>
          <w:rStyle w:val="CommentReference"/>
        </w:rPr>
        <w:commentReference w:id="25"/>
      </w:r>
    </w:p>
    <w:p w14:paraId="7BE8159B" w14:textId="77777777" w:rsidR="00180ACA" w:rsidRPr="005D4752" w:rsidRDefault="00DC109E">
      <w:pPr>
        <w:pStyle w:val="Heading3"/>
      </w:pPr>
      <w:bookmarkStart w:id="26" w:name="_Toc70975941"/>
      <w:bookmarkStart w:id="27" w:name="_Toc71112314"/>
      <w:bookmarkStart w:id="28" w:name="_Toc71731607"/>
      <w:r w:rsidRPr="005D4752">
        <w:t>Convolutional Neural Network</w:t>
      </w:r>
      <w:bookmarkEnd w:id="26"/>
      <w:bookmarkEnd w:id="27"/>
      <w:bookmarkEnd w:id="28"/>
    </w:p>
    <w:p w14:paraId="1191D25F" w14:textId="7BCF1764" w:rsidR="00180ACA" w:rsidRPr="00054D7A" w:rsidRDefault="00DC109E">
      <w:r w:rsidRPr="00054D7A">
        <w:t xml:space="preserve">Convolutional Neural Networks (CNNs) are tricky to implement efficiently; however, libraries and platforms such as, Tensorflow </w:t>
      </w:r>
      <w:r w:rsidR="00140C75" w:rsidRPr="00054D7A">
        <w:fldChar w:fldCharType="begin"/>
      </w:r>
      <w:r w:rsidR="0061733C" w:rsidRPr="00054D7A">
        <w:instrText xml:space="preserve"> ADDIN ZOTERO_ITEM CSL_CITATION {"citationID":"8yNJ2J5h","properties":{"formattedCitation":"[24]","plainCitation":"[24]","noteIndex":0},"citationItems":[{"id":48,"uris":["http://zotero.org/users/7475840/items/PATRVZDW"],"uri":["http://zotero.org/users/7475840/items/PATRVZDW"],"itemData":{"id":48,"type":"webpage","abstract":"An end-to-end open source machine learning platform for everyone. Discover TensorFlow's flexible ecosystem of tools, libraries and community resources.","container-title":"TensorFlow","language":"en","title":"TensorFlow","URL":"https://www.tensorflow.org/","accessed":{"date-parts":[["2021",2,4]]}}}],"schema":"https://github.com/citation-style-language/schema/raw/master/csl-citation.json"} </w:instrText>
      </w:r>
      <w:r w:rsidR="00140C75" w:rsidRPr="00054D7A">
        <w:fldChar w:fldCharType="separate"/>
      </w:r>
      <w:r w:rsidR="0061733C" w:rsidRPr="00054D7A">
        <w:t>[24]</w:t>
      </w:r>
      <w:r w:rsidR="00140C75" w:rsidRPr="00054D7A">
        <w:fldChar w:fldCharType="end"/>
      </w:r>
      <w:r w:rsidRPr="00054D7A">
        <w:t xml:space="preserve"> and </w:t>
      </w:r>
      <w:proofErr w:type="spellStart"/>
      <w:r w:rsidRPr="00054D7A">
        <w:t>PyTorch</w:t>
      </w:r>
      <w:proofErr w:type="spellEnd"/>
      <w:r w:rsidRPr="00054D7A">
        <w:t xml:space="preserve"> </w:t>
      </w:r>
      <w:r w:rsidR="00F658D2" w:rsidRPr="00054D7A">
        <w:fldChar w:fldCharType="begin"/>
      </w:r>
      <w:r w:rsidR="0061733C" w:rsidRPr="00054D7A">
        <w:instrText xml:space="preserve"> ADDIN ZOTERO_ITEM CSL_CITATION {"citationID":"oJfM3i8r","properties":{"formattedCitation":"[25]","plainCitation":"[25]","noteIndex":0},"citationItems":[{"id":89,"uris":["http://zotero.org/users/7475840/items/AMWS4CMB"],"uri":["http://zotero.org/users/7475840/items/AMWS4CMB"],"itemData":{"id":89,"type":"webpage","abstract":"An open source machine learning framework that accelerates the path from research prototyping to production deployment.","language":"en","title":"PyTorch","URL":"https://www.pytorch.org","accessed":{"date-parts":[["2021",5,5]]}}}],"schema":"https://github.com/citation-style-language/schema/raw/master/csl-citation.json"} </w:instrText>
      </w:r>
      <w:r w:rsidR="00F658D2" w:rsidRPr="00054D7A">
        <w:fldChar w:fldCharType="separate"/>
      </w:r>
      <w:r w:rsidR="0061733C" w:rsidRPr="00054D7A">
        <w:t>[25]</w:t>
      </w:r>
      <w:r w:rsidR="00F658D2" w:rsidRPr="00054D7A">
        <w:fldChar w:fldCharType="end"/>
      </w:r>
      <w:r w:rsidRPr="00054D7A">
        <w:t>, enable the implementation of machine learning algorithms such as CNNs easy. They also support customisation (such as with loss metrics or training loops) and optimisation. Tensorflow is the library of choice for this project</w:t>
      </w:r>
      <w:r w:rsidR="009F318B" w:rsidRPr="00054D7A">
        <w:t xml:space="preserve"> alongside Python 3 </w:t>
      </w:r>
      <w:r w:rsidR="009F318B" w:rsidRPr="00054D7A">
        <w:fldChar w:fldCharType="begin"/>
      </w:r>
      <w:r w:rsidR="0061733C" w:rsidRPr="00054D7A">
        <w:instrText xml:space="preserve"> ADDIN ZOTERO_ITEM CSL_CITATION {"citationID":"0ww1OavN","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9F318B" w:rsidRPr="00054D7A">
        <w:fldChar w:fldCharType="separate"/>
      </w:r>
      <w:r w:rsidR="0061733C" w:rsidRPr="00054D7A">
        <w:t>[20]</w:t>
      </w:r>
      <w:r w:rsidR="009F318B" w:rsidRPr="00054D7A">
        <w:fldChar w:fldCharType="end"/>
      </w:r>
      <w:r w:rsidRPr="00054D7A">
        <w:t xml:space="preserve">, due to some previous experience and the interest in developing these skills further. Initial analysis of the problem shows that the project may need to implement a custom loss function to improve the network for this purpose; however, the standard libraries will likely be used to begin with, </w:t>
      </w:r>
      <w:proofErr w:type="gramStart"/>
      <w:r w:rsidRPr="00054D7A">
        <w:t>in order to</w:t>
      </w:r>
      <w:proofErr w:type="gramEnd"/>
      <w:r w:rsidRPr="00054D7A">
        <w:t xml:space="preserve"> create a working prototype.</w:t>
      </w:r>
      <w:r w:rsidR="002E227A" w:rsidRPr="00054D7A">
        <w:t xml:space="preserve"> Th</w:t>
      </w:r>
      <w:r w:rsidR="0030709E" w:rsidRPr="00054D7A">
        <w:t xml:space="preserve">e CNN will likely be the biggest technological </w:t>
      </w:r>
      <w:r w:rsidR="008E2075" w:rsidRPr="00054D7A">
        <w:t xml:space="preserve">limitation of this project, as they require a lot of time </w:t>
      </w:r>
      <w:r w:rsidR="00E0187E" w:rsidRPr="00054D7A">
        <w:t>to fully train</w:t>
      </w:r>
      <w:r w:rsidR="008E2075" w:rsidRPr="00054D7A">
        <w:t>.</w:t>
      </w:r>
    </w:p>
    <w:p w14:paraId="2240521E" w14:textId="77777777" w:rsidR="00180ACA" w:rsidRPr="005D4752" w:rsidRDefault="00DC109E">
      <w:pPr>
        <w:pStyle w:val="Heading2"/>
      </w:pPr>
      <w:bookmarkStart w:id="29" w:name="_Toc70975942"/>
      <w:bookmarkStart w:id="30" w:name="_Toc71112315"/>
      <w:bookmarkStart w:id="31" w:name="_Toc71731608"/>
      <w:r w:rsidRPr="005D4752">
        <w:t>Process</w:t>
      </w:r>
      <w:bookmarkEnd w:id="29"/>
      <w:bookmarkEnd w:id="30"/>
      <w:bookmarkEnd w:id="31"/>
      <w:r w:rsidRPr="005D4752">
        <w:t xml:space="preserve"> </w:t>
      </w:r>
      <w:bookmarkEnd w:id="7"/>
    </w:p>
    <w:p w14:paraId="189B06F1" w14:textId="77777777" w:rsidR="00180ACA" w:rsidRPr="005D4752" w:rsidRDefault="00DC109E">
      <w:pPr>
        <w:pStyle w:val="Heading3"/>
      </w:pPr>
      <w:bookmarkStart w:id="32" w:name="_Toc70975943"/>
      <w:bookmarkStart w:id="33" w:name="_Toc71112316"/>
      <w:bookmarkStart w:id="34" w:name="_Toc71731609"/>
      <w:r w:rsidRPr="005D4752">
        <w:t>Feature-Driven Development</w:t>
      </w:r>
      <w:bookmarkEnd w:id="32"/>
      <w:bookmarkEnd w:id="33"/>
      <w:bookmarkEnd w:id="34"/>
    </w:p>
    <w:p w14:paraId="0E660E51" w14:textId="77777777" w:rsidR="00180ACA" w:rsidRPr="00054D7A" w:rsidRDefault="00DC109E">
      <w:r w:rsidRPr="00054D7A">
        <w:t>During the initial analysis of the project, several different software development methodologies were researched. It was decided that this project will use an agile Feature-Driven Development (FDD) methodology for planning and time management. The FDD process followed over the course of the project has been adapted to make it suitable for an individual developer. The main change is the removal of team roles and feature teams, as it is a solo project. The FDD process can be considered a plan-driven approach that incorporates agile elements. It was designed to follow five fundamental development steps that build around the features of the intended program over several one-to-two-week iterations. The FDD workflow steps are:</w:t>
      </w:r>
    </w:p>
    <w:p w14:paraId="7C3FE6D4" w14:textId="77777777" w:rsidR="00180ACA" w:rsidRPr="00054D7A" w:rsidRDefault="00180ACA"/>
    <w:p w14:paraId="3A875611" w14:textId="77777777" w:rsidR="00180ACA" w:rsidRPr="00054D7A" w:rsidRDefault="00DC109E">
      <w:pPr>
        <w:pStyle w:val="ListParagraph"/>
        <w:numPr>
          <w:ilvl w:val="0"/>
          <w:numId w:val="4"/>
        </w:numPr>
      </w:pPr>
      <w:r w:rsidRPr="00054D7A">
        <w:t>Develop an overall model of the software and write the project outline. This model is the basis for the initial planning of the project onto which each iteration’s designs are built upon. This can be done through updating existing diagrams or adding new diagrams that give more detail about specific features.</w:t>
      </w:r>
    </w:p>
    <w:p w14:paraId="74FD982C" w14:textId="56266E2C" w:rsidR="00180ACA" w:rsidRPr="00054D7A" w:rsidRDefault="00DC109E">
      <w:pPr>
        <w:pStyle w:val="ListParagraph"/>
        <w:numPr>
          <w:ilvl w:val="0"/>
          <w:numId w:val="4"/>
        </w:numPr>
      </w:pPr>
      <w:r w:rsidRPr="00054D7A">
        <w:t xml:space="preserve">Build a feature list of all the requirements by breaking up the target functionality into smaller features. Due to the agile nature of FDD, this list is not necessarily final; however, the small nature of the project makes it likely that the list shown in </w:t>
      </w:r>
      <w:r w:rsidRPr="00054D7A">
        <w:rPr>
          <w:i/>
          <w:iCs/>
        </w:rPr>
        <w:t>Figure 1.1</w:t>
      </w:r>
      <w:r w:rsidRPr="00054D7A">
        <w:t xml:space="preserve"> will be</w:t>
      </w:r>
      <w:r w:rsidR="4F9355D8" w:rsidRPr="00054D7A">
        <w:t xml:space="preserve"> final</w:t>
      </w:r>
      <w:r w:rsidRPr="00054D7A">
        <w:t>.</w:t>
      </w:r>
    </w:p>
    <w:p w14:paraId="3FC3D38F" w14:textId="0DEB86D6" w:rsidR="00180ACA" w:rsidRPr="00054D7A" w:rsidRDefault="00DC109E">
      <w:pPr>
        <w:pStyle w:val="ListParagraph"/>
        <w:numPr>
          <w:ilvl w:val="0"/>
          <w:numId w:val="4"/>
        </w:numPr>
      </w:pPr>
      <w:r w:rsidRPr="00054D7A">
        <w:t xml:space="preserve">Plan the development of the features – determine the order in which the features will be developed and who will oversee </w:t>
      </w:r>
      <w:r w:rsidR="28272D87" w:rsidRPr="00054D7A">
        <w:t xml:space="preserve">their </w:t>
      </w:r>
      <w:r w:rsidRPr="00054D7A">
        <w:t>develop</w:t>
      </w:r>
      <w:r w:rsidR="38C04740" w:rsidRPr="00054D7A">
        <w:t>ment</w:t>
      </w:r>
      <w:r w:rsidRPr="00054D7A">
        <w:t xml:space="preserve">. A rough timeline for developing the features is shown in </w:t>
      </w:r>
      <w:r w:rsidRPr="00054D7A">
        <w:rPr>
          <w:i/>
          <w:iCs/>
        </w:rPr>
        <w:t>Figure 1.2</w:t>
      </w:r>
      <w:r w:rsidRPr="00054D7A">
        <w:t>.</w:t>
      </w:r>
    </w:p>
    <w:p w14:paraId="5697ED4A" w14:textId="77777777" w:rsidR="00180ACA" w:rsidRPr="00054D7A" w:rsidRDefault="00DC109E">
      <w:pPr>
        <w:pStyle w:val="ListParagraph"/>
        <w:numPr>
          <w:ilvl w:val="0"/>
          <w:numId w:val="4"/>
        </w:numPr>
      </w:pPr>
      <w:r w:rsidRPr="00054D7A">
        <w:lastRenderedPageBreak/>
        <w:t>Design by feature – features are selected for the next iteration and assigned to different teams (though not in this case). The features are designed and added to the overall model of the system.</w:t>
      </w:r>
    </w:p>
    <w:p w14:paraId="1D770FA5" w14:textId="151F2DCC" w:rsidR="00180ACA" w:rsidRPr="00054D7A" w:rsidRDefault="00DC109E">
      <w:pPr>
        <w:pStyle w:val="ListParagraph"/>
        <w:numPr>
          <w:ilvl w:val="0"/>
          <w:numId w:val="4"/>
        </w:numPr>
      </w:pPr>
      <w:r w:rsidRPr="00054D7A">
        <w:t>Build by feature – once the designs are inspected, the feature is then implemented to that design. Usually, unit and acceptance testing are applied at this stage in the project process. However, due to the time constraints placed on the project, most of the testing was left to the end of the process.</w:t>
      </w:r>
    </w:p>
    <w:p w14:paraId="7B9FE5A9" w14:textId="77777777" w:rsidR="00180ACA" w:rsidRPr="00054D7A" w:rsidRDefault="00180ACA"/>
    <w:p w14:paraId="403A717E" w14:textId="14522A3A" w:rsidR="00180ACA" w:rsidRPr="00054D7A" w:rsidRDefault="00DC109E">
      <w:r w:rsidRPr="00054D7A">
        <w:t>Steps 4 and 5 are repeated until all the features have been designed, implemented, and tested. Once that is completed, the software produced should comprehensively fulfil the functional requirements set out as the features at the beginning.</w:t>
      </w:r>
    </w:p>
    <w:p w14:paraId="7B1AD49C" w14:textId="16BE0F00" w:rsidR="00E5152E" w:rsidRPr="005D4752" w:rsidRDefault="00E5152E">
      <w:pPr>
        <w:rPr>
          <w:color w:val="7030A0"/>
        </w:rPr>
      </w:pPr>
    </w:p>
    <w:p w14:paraId="61A72710" w14:textId="685698A8" w:rsidR="00E5152E" w:rsidRPr="005D4752" w:rsidRDefault="00E5152E">
      <w:pPr>
        <w:rPr>
          <w:color w:val="7030A0"/>
        </w:rPr>
      </w:pPr>
    </w:p>
    <w:p w14:paraId="6508E12D" w14:textId="3CE32B76" w:rsidR="00E5152E" w:rsidRPr="005D4752" w:rsidRDefault="00E5152E">
      <w:pPr>
        <w:rPr>
          <w:color w:val="7030A0"/>
        </w:rPr>
      </w:pPr>
    </w:p>
    <w:p w14:paraId="1D20B43C" w14:textId="51499824" w:rsidR="00180ACA" w:rsidRPr="005D4752" w:rsidRDefault="00DC109E">
      <w:pPr>
        <w:pStyle w:val="Heading3"/>
      </w:pPr>
      <w:bookmarkStart w:id="35" w:name="_Toc70975944"/>
      <w:bookmarkStart w:id="36" w:name="_Toc71112317"/>
      <w:bookmarkStart w:id="37" w:name="_Toc71731610"/>
      <w:bookmarkEnd w:id="35"/>
      <w:r w:rsidRPr="005D4752">
        <w:lastRenderedPageBreak/>
        <w:t>Feature Table and Initial Timeline</w:t>
      </w:r>
      <w:bookmarkEnd w:id="36"/>
      <w:bookmarkEnd w:id="37"/>
    </w:p>
    <w:p w14:paraId="0AAF23E3" w14:textId="60FFD2DF" w:rsidR="00180ACA" w:rsidRPr="005D4752" w:rsidRDefault="00A83693">
      <w:pPr>
        <w:sectPr w:rsidR="00180ACA" w:rsidRPr="005D4752" w:rsidSect="008D5DBE">
          <w:headerReference w:type="default" r:id="rId33"/>
          <w:footerReference w:type="default" r:id="rId34"/>
          <w:pgSz w:w="11906" w:h="16838"/>
          <w:pgMar w:top="1428" w:right="1800" w:bottom="1440" w:left="1800" w:header="708" w:footer="708" w:gutter="0"/>
          <w:pgNumType w:start="1"/>
          <w:cols w:space="720"/>
        </w:sectPr>
      </w:pPr>
      <w:r w:rsidRPr="005D4752">
        <w:rPr>
          <w:noProof/>
        </w:rPr>
        <mc:AlternateContent>
          <mc:Choice Requires="wpg">
            <w:drawing>
              <wp:anchor distT="0" distB="0" distL="114300" distR="114300" simplePos="0" relativeHeight="251650048" behindDoc="0" locked="0" layoutInCell="1" allowOverlap="1" wp14:anchorId="17F72C08" wp14:editId="605E1051">
                <wp:simplePos x="0" y="0"/>
                <wp:positionH relativeFrom="column">
                  <wp:posOffset>-441960</wp:posOffset>
                </wp:positionH>
                <wp:positionV relativeFrom="paragraph">
                  <wp:posOffset>-49530</wp:posOffset>
                </wp:positionV>
                <wp:extent cx="6146165" cy="5365750"/>
                <wp:effectExtent l="0" t="0" r="6985" b="6350"/>
                <wp:wrapTopAndBottom/>
                <wp:docPr id="62" name="Group 62"/>
                <wp:cNvGraphicFramePr/>
                <a:graphic xmlns:a="http://schemas.openxmlformats.org/drawingml/2006/main">
                  <a:graphicData uri="http://schemas.microsoft.com/office/word/2010/wordprocessingGroup">
                    <wpg:wgp>
                      <wpg:cNvGrpSpPr/>
                      <wpg:grpSpPr>
                        <a:xfrm>
                          <a:off x="0" y="0"/>
                          <a:ext cx="6146165" cy="5365750"/>
                          <a:chOff x="0" y="0"/>
                          <a:chExt cx="6146165" cy="5365750"/>
                        </a:xfrm>
                      </wpg:grpSpPr>
                      <wps:wsp>
                        <wps:cNvPr id="1" name="Text Box 1"/>
                        <wps:cNvSpPr txBox="1"/>
                        <wps:spPr>
                          <a:xfrm>
                            <a:off x="0" y="5106035"/>
                            <a:ext cx="6146165" cy="259715"/>
                          </a:xfrm>
                          <a:prstGeom prst="rect">
                            <a:avLst/>
                          </a:prstGeom>
                          <a:solidFill>
                            <a:prstClr val="white"/>
                          </a:solidFill>
                          <a:ln>
                            <a:noFill/>
                          </a:ln>
                        </wps:spPr>
                        <wps:txbx>
                          <w:txbxContent>
                            <w:p w14:paraId="5CB43A6F" w14:textId="2EFB0F98" w:rsidR="004739E4" w:rsidRPr="00BF68C8" w:rsidRDefault="004739E4" w:rsidP="004739E4">
                              <w:pPr>
                                <w:pStyle w:val="Caption"/>
                                <w:jc w:val="center"/>
                                <w:rPr>
                                  <w:rFonts w:eastAsia="MS Gothic"/>
                                  <w:b/>
                                  <w:bCs/>
                                  <w:noProof/>
                                  <w:color w:val="365F91"/>
                                  <w:sz w:val="22"/>
                                </w:rPr>
                              </w:pPr>
                              <w:bookmarkStart w:id="38" w:name="_Toc71731671"/>
                              <w:r>
                                <w:t xml:space="preserve">Figure </w:t>
                              </w:r>
                              <w:fldSimple w:instr=" STYLEREF 1 \s ">
                                <w:r w:rsidR="00006A32">
                                  <w:rPr>
                                    <w:noProof/>
                                  </w:rPr>
                                  <w:t>1</w:t>
                                </w:r>
                              </w:fldSimple>
                              <w:r w:rsidR="00006A32">
                                <w:t>.</w:t>
                              </w:r>
                              <w:fldSimple w:instr=" SEQ Figure \* ARABIC \s 1 ">
                                <w:r w:rsidR="00006A32">
                                  <w:rPr>
                                    <w:noProof/>
                                  </w:rPr>
                                  <w:t>1</w:t>
                                </w:r>
                              </w:fldSimple>
                              <w:r w:rsidRPr="00914736">
                                <w:t>: The feature table for the project, as seen in week 1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6"/>
                          <pic:cNvPicPr>
                            <a:picLocks noChangeAspect="1"/>
                          </pic:cNvPicPr>
                        </pic:nvPicPr>
                        <pic:blipFill>
                          <a:blip r:embed="rId35">
                            <a:extLst>
                              <a:ext uri="{28A0092B-C50C-407E-A947-70E740481C1C}">
                                <a14:useLocalDpi xmlns:a14="http://schemas.microsoft.com/office/drawing/2010/main" val="0"/>
                              </a:ext>
                            </a:extLst>
                          </a:blip>
                          <a:srcRect l="248" r="248"/>
                          <a:stretch/>
                        </pic:blipFill>
                        <pic:spPr>
                          <a:xfrm>
                            <a:off x="0" y="0"/>
                            <a:ext cx="6146165" cy="5052060"/>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17F72C08" id="Group 62" o:spid="_x0000_s1026" style="position:absolute;left:0;text-align:left;margin-left:-34.8pt;margin-top:-3.9pt;width:483.95pt;height:422.5pt;z-index:251650048;mso-width-relative:margin;mso-height-relative:margin" coordsize="61461,53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">
                <v:shapetype id="_x0000_t202" coordsize="21600,21600" o:spt="202" path="m,l,21600r21600,l21600,xe">
                  <v:stroke joinstyle="miter"/>
                  <v:path gradientshapeok="t" o:connecttype="rect"/>
                </v:shapetype>
                <v:shape id="Text Box 1" o:spid="_x0000_s1027" type="#_x0000_t202" style="position:absolute;top:51060;width:6146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CB43A6F" w14:textId="2EFB0F98" w:rsidR="004739E4" w:rsidRPr="00BF68C8" w:rsidRDefault="004739E4" w:rsidP="004739E4">
                        <w:pPr>
                          <w:pStyle w:val="Caption"/>
                          <w:jc w:val="center"/>
                          <w:rPr>
                            <w:rFonts w:eastAsia="MS Gothic"/>
                            <w:b/>
                            <w:bCs/>
                            <w:noProof/>
                            <w:color w:val="365F91"/>
                            <w:sz w:val="22"/>
                          </w:rPr>
                        </w:pPr>
                        <w:bookmarkStart w:id="39" w:name="_Toc71731671"/>
                        <w:r>
                          <w:t xml:space="preserve">Figure </w:t>
                        </w:r>
                        <w:fldSimple w:instr=" STYLEREF 1 \s ">
                          <w:r w:rsidR="00006A32">
                            <w:rPr>
                              <w:noProof/>
                            </w:rPr>
                            <w:t>1</w:t>
                          </w:r>
                        </w:fldSimple>
                        <w:r w:rsidR="00006A32">
                          <w:t>.</w:t>
                        </w:r>
                        <w:fldSimple w:instr=" SEQ Figure \* ARABIC \s 1 ">
                          <w:r w:rsidR="00006A32">
                            <w:rPr>
                              <w:noProof/>
                            </w:rPr>
                            <w:t>1</w:t>
                          </w:r>
                        </w:fldSimple>
                        <w:r w:rsidRPr="00914736">
                          <w:t>: The feature table for the project, as seen in week 11.</w:t>
                        </w:r>
                        <w:bookmarkEnd w:id="3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61461;height:50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">
                  <v:imagedata r:id="rId36" o:title="" cropleft="163f" cropright="163f"/>
                </v:shape>
                <w10:wrap type="topAndBottom"/>
              </v:group>
            </w:pict>
          </mc:Fallback>
        </mc:AlternateContent>
      </w:r>
      <w:r w:rsidRPr="005D4752">
        <w:rPr>
          <w:noProof/>
        </w:rPr>
        <mc:AlternateContent>
          <mc:Choice Requires="wpg">
            <w:drawing>
              <wp:anchor distT="0" distB="0" distL="114300" distR="114300" simplePos="0" relativeHeight="251650049" behindDoc="0" locked="0" layoutInCell="1" allowOverlap="1" wp14:anchorId="5142627D" wp14:editId="13A4E818">
                <wp:simplePos x="0" y="0"/>
                <wp:positionH relativeFrom="column">
                  <wp:posOffset>-673925</wp:posOffset>
                </wp:positionH>
                <wp:positionV relativeFrom="paragraph">
                  <wp:posOffset>5567292</wp:posOffset>
                </wp:positionV>
                <wp:extent cx="6641465" cy="2468245"/>
                <wp:effectExtent l="0" t="0" r="6985" b="8255"/>
                <wp:wrapTopAndBottom/>
                <wp:docPr id="61" name="Group 61"/>
                <wp:cNvGraphicFramePr/>
                <a:graphic xmlns:a="http://schemas.openxmlformats.org/drawingml/2006/main">
                  <a:graphicData uri="http://schemas.microsoft.com/office/word/2010/wordprocessingGroup">
                    <wpg:wgp>
                      <wpg:cNvGrpSpPr/>
                      <wpg:grpSpPr>
                        <a:xfrm>
                          <a:off x="0" y="0"/>
                          <a:ext cx="6641465" cy="2468245"/>
                          <a:chOff x="0" y="0"/>
                          <a:chExt cx="6641465" cy="2468245"/>
                        </a:xfrm>
                      </wpg:grpSpPr>
                      <wps:wsp>
                        <wps:cNvPr id="60" name="Text Box 60"/>
                        <wps:cNvSpPr txBox="1"/>
                        <wps:spPr>
                          <a:xfrm>
                            <a:off x="0" y="2208530"/>
                            <a:ext cx="6641465" cy="259715"/>
                          </a:xfrm>
                          <a:prstGeom prst="rect">
                            <a:avLst/>
                          </a:prstGeom>
                          <a:solidFill>
                            <a:prstClr val="white"/>
                          </a:solidFill>
                          <a:ln>
                            <a:noFill/>
                          </a:ln>
                        </wps:spPr>
                        <wps:txbx>
                          <w:txbxContent>
                            <w:p w14:paraId="2A9F0628" w14:textId="14E5A1E4" w:rsidR="004739E4" w:rsidRPr="002303B6" w:rsidRDefault="004739E4" w:rsidP="004739E4">
                              <w:pPr>
                                <w:pStyle w:val="Caption"/>
                                <w:jc w:val="center"/>
                                <w:rPr>
                                  <w:noProof/>
                                  <w:szCs w:val="24"/>
                                </w:rPr>
                              </w:pPr>
                              <w:bookmarkStart w:id="40" w:name="_Toc71731672"/>
                              <w:r>
                                <w:t xml:space="preserve">Figure </w:t>
                              </w:r>
                              <w:fldSimple w:instr=" STYLEREF 1 \s ">
                                <w:r w:rsidR="00006A32">
                                  <w:rPr>
                                    <w:noProof/>
                                  </w:rPr>
                                  <w:t>1</w:t>
                                </w:r>
                              </w:fldSimple>
                              <w:r w:rsidR="00006A32">
                                <w:t>.</w:t>
                              </w:r>
                              <w:fldSimple w:instr=" SEQ Figure \* ARABIC \s 1 ">
                                <w:r w:rsidR="00006A32">
                                  <w:rPr>
                                    <w:noProof/>
                                  </w:rPr>
                                  <w:t>2</w:t>
                                </w:r>
                              </w:fldSimple>
                              <w:r w:rsidRPr="00FF6685">
                                <w:t>: Initial Gantt chart to plan a rough timelin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17"/>
                          <pic:cNvPicPr>
                            <a:picLocks noChangeAspect="1"/>
                          </pic:cNvPicPr>
                        </pic:nvPicPr>
                        <pic:blipFill>
                          <a:blip r:embed="rId37"/>
                          <a:stretch>
                            <a:fillRect/>
                          </a:stretch>
                        </pic:blipFill>
                        <pic:spPr>
                          <a:xfrm>
                            <a:off x="0" y="0"/>
                            <a:ext cx="6641465" cy="2149475"/>
                          </a:xfrm>
                          <a:prstGeom prst="rect">
                            <a:avLst/>
                          </a:prstGeom>
                          <a:noFill/>
                          <a:ln>
                            <a:noFill/>
                            <a:prstDash/>
                          </a:ln>
                        </pic:spPr>
                      </pic:pic>
                    </wpg:wgp>
                  </a:graphicData>
                </a:graphic>
                <wp14:sizeRelV relativeFrom="margin">
                  <wp14:pctHeight>0</wp14:pctHeight>
                </wp14:sizeRelV>
              </wp:anchor>
            </w:drawing>
          </mc:Choice>
          <mc:Fallback>
            <w:pict>
              <v:group w14:anchorId="5142627D" id="Group 61" o:spid="_x0000_s1029" style="position:absolute;left:0;text-align:left;margin-left:-53.05pt;margin-top:438.35pt;width:522.95pt;height:194.35pt;z-index:251650049;mso-height-relative:margin" coordsize="66414,24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">
                <v:shape id="Text Box 60" o:spid="_x0000_s1030" type="#_x0000_t202" style="position:absolute;top:22085;width:6641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2A9F0628" w14:textId="14E5A1E4" w:rsidR="004739E4" w:rsidRPr="002303B6" w:rsidRDefault="004739E4" w:rsidP="004739E4">
                        <w:pPr>
                          <w:pStyle w:val="Caption"/>
                          <w:jc w:val="center"/>
                          <w:rPr>
                            <w:noProof/>
                            <w:szCs w:val="24"/>
                          </w:rPr>
                        </w:pPr>
                        <w:bookmarkStart w:id="41" w:name="_Toc71731672"/>
                        <w:r>
                          <w:t xml:space="preserve">Figure </w:t>
                        </w:r>
                        <w:fldSimple w:instr=" STYLEREF 1 \s ">
                          <w:r w:rsidR="00006A32">
                            <w:rPr>
                              <w:noProof/>
                            </w:rPr>
                            <w:t>1</w:t>
                          </w:r>
                        </w:fldSimple>
                        <w:r w:rsidR="00006A32">
                          <w:t>.</w:t>
                        </w:r>
                        <w:fldSimple w:instr=" SEQ Figure \* ARABIC \s 1 ">
                          <w:r w:rsidR="00006A32">
                            <w:rPr>
                              <w:noProof/>
                            </w:rPr>
                            <w:t>2</w:t>
                          </w:r>
                        </w:fldSimple>
                        <w:r w:rsidRPr="00FF6685">
                          <w:t>: Initial Gantt chart to plan a rough timeline.</w:t>
                        </w:r>
                        <w:bookmarkEnd w:id="41"/>
                      </w:p>
                    </w:txbxContent>
                  </v:textbox>
                </v:shape>
                <v:shape id="Picture 17" o:spid="_x0000_s1031" type="#_x0000_t75" style="position:absolute;width:66414;height:2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">
                  <v:imagedata r:id="rId38" o:title=""/>
                </v:shape>
                <w10:wrap type="topAndBottom"/>
              </v:group>
            </w:pict>
          </mc:Fallback>
        </mc:AlternateContent>
      </w:r>
    </w:p>
    <w:p w14:paraId="7C0076E1" w14:textId="384F90A2" w:rsidR="00180ACA" w:rsidRPr="005D4752" w:rsidRDefault="00DC109E">
      <w:pPr>
        <w:pStyle w:val="Heading1"/>
      </w:pPr>
      <w:bookmarkStart w:id="42" w:name="_Toc70975945"/>
      <w:bookmarkStart w:id="43" w:name="_Toc71112318"/>
      <w:bookmarkStart w:id="44" w:name="_Toc71731611"/>
      <w:r w:rsidRPr="005D4752">
        <w:lastRenderedPageBreak/>
        <w:t>Convolutional Neural Networks</w:t>
      </w:r>
      <w:bookmarkEnd w:id="42"/>
      <w:bookmarkEnd w:id="43"/>
      <w:bookmarkEnd w:id="44"/>
    </w:p>
    <w:p w14:paraId="38DD9784" w14:textId="70BD4F2B" w:rsidR="00180ACA" w:rsidRPr="00054D7A" w:rsidRDefault="00DC109E">
      <w:r w:rsidRPr="00054D7A">
        <w:t>When implementing technologies, it is important to know where they come from. This helps you to understand how and why they work. This chapter’s focus is on the origins and the inner workings of Convolutional Neural Networks. The aim of this research is to aid the design and implementation of a working CNN.</w:t>
      </w:r>
    </w:p>
    <w:p w14:paraId="280A6D82" w14:textId="3E2D8BA3" w:rsidR="00180ACA" w:rsidRPr="005D4752" w:rsidRDefault="00DC109E">
      <w:pPr>
        <w:pStyle w:val="Heading2"/>
      </w:pPr>
      <w:bookmarkStart w:id="45" w:name="_Toc70975946"/>
      <w:bookmarkStart w:id="46" w:name="_Toc71112319"/>
      <w:bookmarkStart w:id="47" w:name="_Toc71731612"/>
      <w:r w:rsidRPr="005D4752">
        <w:t>Background</w:t>
      </w:r>
      <w:bookmarkEnd w:id="45"/>
      <w:bookmarkEnd w:id="46"/>
      <w:bookmarkEnd w:id="47"/>
    </w:p>
    <w:p w14:paraId="368B0591" w14:textId="2652FB08" w:rsidR="00180ACA" w:rsidRPr="00054D7A" w:rsidRDefault="00872C02">
      <w:r w:rsidRPr="00054D7A">
        <w:rPr>
          <w:noProof/>
        </w:rPr>
        <mc:AlternateContent>
          <mc:Choice Requires="wpg">
            <w:drawing>
              <wp:anchor distT="0" distB="0" distL="114300" distR="114300" simplePos="0" relativeHeight="251650051" behindDoc="0" locked="0" layoutInCell="1" allowOverlap="1" wp14:anchorId="6D837FBB" wp14:editId="5875330D">
                <wp:simplePos x="0" y="0"/>
                <wp:positionH relativeFrom="column">
                  <wp:posOffset>1246505</wp:posOffset>
                </wp:positionH>
                <wp:positionV relativeFrom="paragraph">
                  <wp:posOffset>1622425</wp:posOffset>
                </wp:positionV>
                <wp:extent cx="2766695" cy="2544445"/>
                <wp:effectExtent l="0" t="0" r="0" b="8255"/>
                <wp:wrapTopAndBottom/>
                <wp:docPr id="59" name="Group 59"/>
                <wp:cNvGraphicFramePr/>
                <a:graphic xmlns:a="http://schemas.openxmlformats.org/drawingml/2006/main">
                  <a:graphicData uri="http://schemas.microsoft.com/office/word/2010/wordprocessingGroup">
                    <wpg:wgp>
                      <wpg:cNvGrpSpPr/>
                      <wpg:grpSpPr>
                        <a:xfrm>
                          <a:off x="0" y="0"/>
                          <a:ext cx="2766695" cy="2544445"/>
                          <a:chOff x="0" y="0"/>
                          <a:chExt cx="2766695" cy="2545293"/>
                        </a:xfrm>
                      </wpg:grpSpPr>
                      <wps:wsp>
                        <wps:cNvPr id="58" name="Text Box 58"/>
                        <wps:cNvSpPr txBox="1"/>
                        <wps:spPr>
                          <a:xfrm>
                            <a:off x="0" y="2295526"/>
                            <a:ext cx="2766695" cy="249767"/>
                          </a:xfrm>
                          <a:prstGeom prst="rect">
                            <a:avLst/>
                          </a:prstGeom>
                          <a:solidFill>
                            <a:prstClr val="white"/>
                          </a:solidFill>
                          <a:ln>
                            <a:noFill/>
                          </a:ln>
                        </wps:spPr>
                        <wps:txbx>
                          <w:txbxContent>
                            <w:p w14:paraId="0672FE13" w14:textId="01090240" w:rsidR="004739E4" w:rsidRPr="007E55D6" w:rsidRDefault="004739E4" w:rsidP="004739E4">
                              <w:pPr>
                                <w:pStyle w:val="Caption"/>
                                <w:jc w:val="center"/>
                                <w:rPr>
                                  <w:noProof/>
                                  <w:color w:val="7030A0"/>
                                  <w:szCs w:val="24"/>
                                </w:rPr>
                              </w:pPr>
                              <w:bookmarkStart w:id="48" w:name="_Toc71731673"/>
                              <w:r>
                                <w:t xml:space="preserve">Figure </w:t>
                              </w:r>
                              <w:fldSimple w:instr=" STYLEREF 1 \s ">
                                <w:r w:rsidR="00006A32">
                                  <w:rPr>
                                    <w:noProof/>
                                  </w:rPr>
                                  <w:t>2</w:t>
                                </w:r>
                              </w:fldSimple>
                              <w:r w:rsidR="00006A32">
                                <w:t>.</w:t>
                              </w:r>
                              <w:fldSimple w:instr=" SEQ Figure \* ARABIC \s 1 ">
                                <w:r w:rsidR="00006A32">
                                  <w:rPr>
                                    <w:noProof/>
                                  </w:rPr>
                                  <w:t>1</w:t>
                                </w:r>
                              </w:fldSimple>
                              <w:r w:rsidRPr="00A05E4C">
                                <w:t>: Shows a receptive field (Gabor filter-type) typical for a simple cell.</w:t>
                              </w:r>
                              <w:bookmarkEnd w:id="48"/>
                              <w:r w:rsidR="009E7277">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 name="Picture 20"/>
                          <pic:cNvPicPr>
                            <a:picLocks noChangeAspect="1"/>
                          </pic:cNvPicPr>
                        </pic:nvPicPr>
                        <pic:blipFill>
                          <a:blip r:embed="rId39"/>
                          <a:stretch>
                            <a:fillRect/>
                          </a:stretch>
                        </pic:blipFill>
                        <pic:spPr>
                          <a:xfrm>
                            <a:off x="231569" y="0"/>
                            <a:ext cx="2315210" cy="2228215"/>
                          </a:xfrm>
                          <a:prstGeom prst="rect">
                            <a:avLst/>
                          </a:prstGeom>
                          <a:noFill/>
                          <a:ln>
                            <a:noFill/>
                            <a:prstDash/>
                          </a:ln>
                        </pic:spPr>
                      </pic:pic>
                    </wpg:wgp>
                  </a:graphicData>
                </a:graphic>
                <wp14:sizeRelV relativeFrom="margin">
                  <wp14:pctHeight>0</wp14:pctHeight>
                </wp14:sizeRelV>
              </wp:anchor>
            </w:drawing>
          </mc:Choice>
          <mc:Fallback>
            <w:pict>
              <v:group w14:anchorId="6D837FBB" id="Group 59" o:spid="_x0000_s1032" style="position:absolute;left:0;text-align:left;margin-left:98.15pt;margin-top:127.75pt;width:217.85pt;height:200.35pt;z-index:251650051;mso-height-relative:margin" coordsize="27666,25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">
                <v:shape id="Text Box 58" o:spid="_x0000_s1033" type="#_x0000_t202" style="position:absolute;top:22955;width:27666;height:2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mGYwQAAANsAAAAPAAAAZHJzL2Rvd25yZXYueG1sRE/LasJA&#10;FN0X+g/DLbgpOlGo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PE+YZjBAAAA2wAAAA8AAAAA&#10;AAAAAAAAAAAABwIAAGRycy9kb3ducmV2LnhtbFBLBQYAAAAAAwADALcAAAD1AgAAAAA=&#10;" stroked="f">
                  <v:textbox inset="0,0,0,0">
                    <w:txbxContent>
                      <w:p w14:paraId="0672FE13" w14:textId="01090240" w:rsidR="004739E4" w:rsidRPr="007E55D6" w:rsidRDefault="004739E4" w:rsidP="004739E4">
                        <w:pPr>
                          <w:pStyle w:val="Caption"/>
                          <w:jc w:val="center"/>
                          <w:rPr>
                            <w:noProof/>
                            <w:color w:val="7030A0"/>
                            <w:szCs w:val="24"/>
                          </w:rPr>
                        </w:pPr>
                        <w:bookmarkStart w:id="49" w:name="_Toc71731673"/>
                        <w:r>
                          <w:t xml:space="preserve">Figure </w:t>
                        </w:r>
                        <w:fldSimple w:instr=" STYLEREF 1 \s ">
                          <w:r w:rsidR="00006A32">
                            <w:rPr>
                              <w:noProof/>
                            </w:rPr>
                            <w:t>2</w:t>
                          </w:r>
                        </w:fldSimple>
                        <w:r w:rsidR="00006A32">
                          <w:t>.</w:t>
                        </w:r>
                        <w:fldSimple w:instr=" SEQ Figure \* ARABIC \s 1 ">
                          <w:r w:rsidR="00006A32">
                            <w:rPr>
                              <w:noProof/>
                            </w:rPr>
                            <w:t>1</w:t>
                          </w:r>
                        </w:fldSimple>
                        <w:r w:rsidRPr="00A05E4C">
                          <w:t>: Shows a receptive field (Gabor filter-type) typical for a simple cell.</w:t>
                        </w:r>
                        <w:bookmarkEnd w:id="49"/>
                        <w:r w:rsidR="009E7277">
                          <w:t xml:space="preserve"> </w:t>
                        </w:r>
                      </w:p>
                    </w:txbxContent>
                  </v:textbox>
                </v:shape>
                <v:shape id="Picture 20" o:spid="_x0000_s1034" type="#_x0000_t75" style="position:absolute;left:2315;width:23152;height:22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">
                  <v:imagedata r:id="rId40" o:title=""/>
                </v:shape>
                <w10:wrap type="topAndBottom"/>
              </v:group>
            </w:pict>
          </mc:Fallback>
        </mc:AlternateContent>
      </w:r>
      <w:r w:rsidR="00DC109E" w:rsidRPr="00054D7A">
        <w:t xml:space="preserve">In the 1950s, more research was done into the human visual cortex, attempting to answer two questions. First, what does the visual system do? Second, how does it do it? “In 1959, David Hubel and </w:t>
      </w:r>
      <w:proofErr w:type="spellStart"/>
      <w:r w:rsidR="00DC109E" w:rsidRPr="00054D7A">
        <w:t>Torsten</w:t>
      </w:r>
      <w:proofErr w:type="spellEnd"/>
      <w:r w:rsidR="00DC109E" w:rsidRPr="00054D7A">
        <w:t xml:space="preserve"> Wiesel described simple cells and complex cells in the human visual cortex” writes Rachael </w:t>
      </w:r>
      <w:proofErr w:type="spellStart"/>
      <w:r w:rsidR="00DC109E" w:rsidRPr="00054D7A">
        <w:t>Draelos</w:t>
      </w:r>
      <w:proofErr w:type="spellEnd"/>
      <w:r w:rsidR="00DC109E" w:rsidRPr="00054D7A">
        <w:t xml:space="preserve"> </w:t>
      </w:r>
      <w:r w:rsidR="00224B0C" w:rsidRPr="00054D7A">
        <w:fldChar w:fldCharType="begin"/>
      </w:r>
      <w:r w:rsidR="0061733C" w:rsidRPr="00054D7A">
        <w:instrText xml:space="preserve"> ADDIN ZOTERO_ITEM CSL_CITATION {"citationID":"FCq3JFVU","properties":{"formattedCitation":"[26]","plainCitation":"[26]","noteIndex":0},"citationItems":[{"id":77,"uris":["http://zotero.org/users/7475840/items/4ZIG28TX"],"uri":["http://zotero.org/users/7475840/items/4ZIG28TX"],"itemData":{"id":77,"type":"post-weblog","abstract":"Convolutional neural networks, or CNNs for short, form the backbone of many modern computer vision systems. This post will describe the origins of CNNs, starting from biological experiments of the …","container-title":"Glass Box","language":"en","title":"The History of Convolutional Neural Networks","URL":"https://glassboxmedicine.com/2019/04/13/a-short-history-of-convolutional-neural-networks/","author":[{"family":"Draelos","given":"Rachel"}],"accessed":{"date-parts":[["2021",5,2]]},"issued":{"date-parts":[["2019",4,13]]}}}],"schema":"https://github.com/citation-style-language/schema/raw/master/csl-citation.json"} </w:instrText>
      </w:r>
      <w:r w:rsidR="00224B0C" w:rsidRPr="00054D7A">
        <w:fldChar w:fldCharType="separate"/>
      </w:r>
      <w:r w:rsidR="0061733C" w:rsidRPr="00054D7A">
        <w:t>[26]</w:t>
      </w:r>
      <w:r w:rsidR="00224B0C" w:rsidRPr="00054D7A">
        <w:fldChar w:fldCharType="end"/>
      </w:r>
      <w:r w:rsidR="00DC109E" w:rsidRPr="00054D7A">
        <w:t xml:space="preserve">. Hubel and Wiesel proposed that a combination of these two types of cell </w:t>
      </w:r>
      <w:r w:rsidR="006D478D" w:rsidRPr="00054D7A">
        <w:t xml:space="preserve">is </w:t>
      </w:r>
      <w:r w:rsidR="00DC109E" w:rsidRPr="00054D7A">
        <w:t xml:space="preserve">used in pattern recognition. Each simple cell responds to bars and edges of a particular orientation in the scene as seen in </w:t>
      </w:r>
      <w:r w:rsidR="00DC109E" w:rsidRPr="00054D7A">
        <w:rPr>
          <w:i/>
          <w:iCs/>
        </w:rPr>
        <w:t>Figure 2.1</w:t>
      </w:r>
      <w:r w:rsidR="00DC109E" w:rsidRPr="00054D7A">
        <w:t>. Complex cells respond similarly to the bars and edges; however, they differ as they have a property known as ‘spatial invariance’. This means the complex cells still respond when the bars and edges are shifted around the scene.</w:t>
      </w:r>
    </w:p>
    <w:p w14:paraId="32DFA9DB" w14:textId="6DB07A5C" w:rsidR="27771CFA" w:rsidRPr="00054D7A" w:rsidRDefault="27771CFA" w:rsidP="27771CFA"/>
    <w:p w14:paraId="2267F093" w14:textId="5725F738" w:rsidR="005E5CF9" w:rsidRPr="005E5CF9" w:rsidRDefault="005E5CF9" w:rsidP="005E5CF9">
      <w:pPr>
        <w:jc w:val="center"/>
        <w:rPr>
          <w:i/>
          <w:iCs/>
          <w:color w:val="1F497D"/>
          <w:sz w:val="18"/>
          <w:szCs w:val="20"/>
        </w:rPr>
      </w:pPr>
      <w:r w:rsidRPr="005E5CF9">
        <w:rPr>
          <w:i/>
          <w:iCs/>
          <w:color w:val="1F497D"/>
          <w:sz w:val="18"/>
          <w:szCs w:val="20"/>
        </w:rPr>
        <w:t xml:space="preserve">Source: </w:t>
      </w:r>
      <w:r w:rsidRPr="005E5CF9">
        <w:rPr>
          <w:color w:val="1F497D"/>
          <w:sz w:val="18"/>
          <w:szCs w:val="20"/>
        </w:rPr>
        <w:fldChar w:fldCharType="begin"/>
      </w:r>
      <w:r w:rsidRPr="005E5CF9">
        <w:rPr>
          <w:color w:val="1F497D"/>
          <w:sz w:val="18"/>
          <w:szCs w:val="20"/>
        </w:rPr>
        <w:instrText xml:space="preserve"> ADDIN ZOTERO_ITEM CSL_CITATION {"citationID":"4oycZFAu","properties":{"formattedCitation":"[27]","plainCitation":"[27]","noteIndex":0},"citationItems":[{"id":108,"uris":["http://zotero.org/users/7475840/items/BKAZLFJR"],"uri":["http://zotero.org/users/7475840/items/BKAZLFJR"],"itemData":{"id":108,"type":"entry-encyclopedia","abstract":"A simple cell in the primary visual cortex is a cell that responds primarily to oriented edges and gratings (bars of particular orientations).  These cells were discovered by Torsten Wiesel and David Hubel in the late 1950s.Such cells are tuned to different frequencies and orientations, even with different phase relationships, possibly for extracting disparity (depth) information and to attribute depth to detected lines and edges. This may result in a 3D 'wire-frame' representation as used in computer graphics. The fact that input from the left and right eyes is very close in the so-called cortical hypercolumns is an indication that depth processing occurs at a very early stage, aiding recognition of 3D objects.\nLater, many other cells with specific functions have been discovered: (a) end-stopped cells which are thought to detect singularities like line and edge crossings, vertices and line endings; (b) bar and grating cells. The latter are not linear operators because a bar cell does not respond when seeing a bar which is part of a periodic grating, and a grating cell does not respond when seeing an isolated bar.\nUsing the mathematical Gabor model with sine and cosine components (phases), complex cells are then modeled by computing the modulus of complex Gabor responses. Both simple and complex cells are linear operators and are seen as filters because they respond selectively to a large number of patterns.\nHowever, it has been claimed that the Gabor model does not conform to the anatomical structure of the visual system as it short-cuts the LGN and uses the 2D image as it is projected on the retina. Azzopardi and Petkov have proposed a computational model of a simple cell, which combines the responses of model LGN cells with center-surround receptive fields (RFs). They call it Combination of RFs (CORF) model. Besides orientation selectivity, it exhibits cross orientation suppression, contrast invariant orientation tuning and response saturation. These properties are observed in real simple cells but are not possessed by the Gabor model. Using simulated reverse correlation they also demonstrate that the RF map of the CORF model can be divided into elongated excitatory and inhibitory regions typical of simple cells.\nLindeberg  has derived axiomatically determined models of simple cells in terms of directional derivatives of affine Gaussian kernels over the spatial domain in combination with temporal derivatives of either non-causal or time-causal scale-space kernels over the temporal domain and shown that this theory both leads to predictions about receptive fields with good qualitative agreement with the biological receptive field measurements performed by DeAngelis et al. and guarantees good theoretical properties of the mathematical receptive field model, including covariance and invariance properties under natural image transformations.","container-title":"Wikipedia","language":"en","note":"Page Version ID: 1020699956","source":"Wikipedia","title":"Simple cell","URL":"https://en.wikipedia.org/w/index.php?title=Simple_cell&amp;oldid=1020699956","accessed":{"date-parts":[["2021",5,6]]},"issued":{"date-parts":[["2021",4,30]]}}}],"schema":"https://github.com/citation-style-language/schema/raw/master/csl-citation.json"} </w:instrText>
      </w:r>
      <w:r w:rsidRPr="005E5CF9">
        <w:rPr>
          <w:color w:val="1F497D"/>
          <w:sz w:val="18"/>
          <w:szCs w:val="20"/>
        </w:rPr>
        <w:fldChar w:fldCharType="separate"/>
      </w:r>
      <w:r w:rsidRPr="005E5CF9">
        <w:rPr>
          <w:color w:val="1F497D"/>
          <w:sz w:val="18"/>
          <w:szCs w:val="20"/>
        </w:rPr>
        <w:t>[27]</w:t>
      </w:r>
      <w:r w:rsidRPr="005E5CF9">
        <w:rPr>
          <w:color w:val="1F497D"/>
          <w:sz w:val="18"/>
          <w:szCs w:val="20"/>
        </w:rPr>
        <w:fldChar w:fldCharType="end"/>
      </w:r>
    </w:p>
    <w:p w14:paraId="72669B0A" w14:textId="77777777" w:rsidR="005E5CF9" w:rsidRDefault="005E5CF9"/>
    <w:p w14:paraId="0E615A34" w14:textId="51983494" w:rsidR="00180ACA" w:rsidRPr="00054D7A" w:rsidRDefault="00DC109E">
      <w:r w:rsidRPr="00054D7A">
        <w:t>By 1962 Hubel and Wiesel’s theory had developed. They proposed that spatial invariance of complex cells is achieved by ‘summing’ the output of several simple cells with similar orientations but different locations in the scene (or receptive field in the eye). This summing effect enables the complex cells to respond to similar stimuli that occur anywhere in the field.</w:t>
      </w:r>
    </w:p>
    <w:p w14:paraId="47CE3E27" w14:textId="77777777" w:rsidR="00180ACA" w:rsidRPr="00054D7A" w:rsidRDefault="00180ACA"/>
    <w:p w14:paraId="4E334006" w14:textId="644FC55B" w:rsidR="00180ACA" w:rsidRPr="00054D7A" w:rsidRDefault="00DC109E">
      <w:r w:rsidRPr="00054D7A">
        <w:t xml:space="preserve">Throughout the history of robotics, there are many examples where biology has inspired technical advancement. This is true also in the field of machine learning and convolutional neural networks. </w:t>
      </w:r>
      <w:proofErr w:type="spellStart"/>
      <w:r w:rsidRPr="00054D7A">
        <w:t>Draelos</w:t>
      </w:r>
      <w:proofErr w:type="spellEnd"/>
      <w:r w:rsidRPr="00054D7A">
        <w:t xml:space="preserve"> talks about how, in the 1980s, Dr </w:t>
      </w:r>
      <w:proofErr w:type="spellStart"/>
      <w:r w:rsidRPr="00054D7A">
        <w:t>Kunihiko</w:t>
      </w:r>
      <w:proofErr w:type="spellEnd"/>
      <w:r w:rsidRPr="00054D7A">
        <w:t xml:space="preserve"> Fukushima was inspired by the simple and complex cells and proposed a neural network model that applied this simple-to-complex concept through mathematical operations. This ‘</w:t>
      </w:r>
      <w:proofErr w:type="spellStart"/>
      <w:r w:rsidRPr="00054D7A">
        <w:t>Neocognitron</w:t>
      </w:r>
      <w:proofErr w:type="spellEnd"/>
      <w:r w:rsidRPr="00054D7A">
        <w:t xml:space="preserve">’ </w:t>
      </w:r>
      <w:r w:rsidR="00402CBC" w:rsidRPr="00054D7A">
        <w:fldChar w:fldCharType="begin"/>
      </w:r>
      <w:r w:rsidR="009E63F3">
        <w:instrText xml:space="preserve"> ADDIN ZOTERO_ITEM CSL_CITATION {"citationID":"7ooD2b9c","properties":{"formattedCitation":"[28]","plainCitation":"[28]","noteIndex":0},"citationItems":[{"id":80,"uris":["http://zotero.org/users/7475840/items/LU7BN2QI"],"uri":["http://zotero.org/users/7475840/items/LU7BN2QI"],"itemData":{"id":80,"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rsidR="00402CBC" w:rsidRPr="00054D7A">
        <w:fldChar w:fldCharType="separate"/>
      </w:r>
      <w:r w:rsidR="009E63F3" w:rsidRPr="009E63F3">
        <w:t>[28]</w:t>
      </w:r>
      <w:r w:rsidR="00402CBC" w:rsidRPr="00054D7A">
        <w:fldChar w:fldCharType="end"/>
      </w:r>
      <w:r w:rsidRPr="00054D7A">
        <w:t xml:space="preserve">, as it was named, was an attempt to create a computational model for visual pattern recognition and it successfully displayed the spatial variance properties desired. The </w:t>
      </w:r>
      <w:proofErr w:type="spellStart"/>
      <w:r w:rsidRPr="00054D7A">
        <w:t>neocognitron</w:t>
      </w:r>
      <w:proofErr w:type="spellEnd"/>
      <w:r w:rsidRPr="00054D7A">
        <w:t xml:space="preserve"> was the inspiration for more work in the 1990s that led to the modern CNNs.</w:t>
      </w:r>
    </w:p>
    <w:p w14:paraId="1F2C0890" w14:textId="77777777" w:rsidR="00180ACA" w:rsidRPr="005D4752" w:rsidRDefault="00180ACA">
      <w:pPr>
        <w:rPr>
          <w:color w:val="7030A0"/>
        </w:rPr>
      </w:pPr>
    </w:p>
    <w:p w14:paraId="775142BE" w14:textId="19E30617" w:rsidR="00180ACA" w:rsidRPr="00054D7A" w:rsidRDefault="00DC109E">
      <w:r w:rsidRPr="00054D7A">
        <w:t xml:space="preserve">More recently, CNNs have successfully been used for classifying images, such as </w:t>
      </w:r>
      <w:proofErr w:type="spellStart"/>
      <w:r w:rsidRPr="00054D7A">
        <w:t>AlexNet</w:t>
      </w:r>
      <w:proofErr w:type="spellEnd"/>
      <w:r w:rsidR="003A6D0B" w:rsidRPr="00054D7A">
        <w:t xml:space="preserve"> </w:t>
      </w:r>
      <w:r w:rsidR="003A6D0B" w:rsidRPr="00054D7A">
        <w:fldChar w:fldCharType="begin"/>
      </w:r>
      <w:r w:rsidR="009E63F3">
        <w:instrText xml:space="preserve"> ADDIN ZOTERO_ITEM CSL_CITATION {"citationID":"Dlx0LUVx","properties":{"formattedCitation":"[29]","plainCitation":"[29]","noteIndex":0},"citationItems":[{"id":125,"uris":["http://zotero.org/users/7475840/items/INMKQNMJ"],"uri":["http://zotero.org/users/7475840/items/INMKQNMJ"],"itemData":{"id":125,"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3A6D0B" w:rsidRPr="00054D7A">
        <w:fldChar w:fldCharType="separate"/>
      </w:r>
      <w:r w:rsidR="009E63F3" w:rsidRPr="009E63F3">
        <w:t>[29]</w:t>
      </w:r>
      <w:r w:rsidR="003A6D0B" w:rsidRPr="00054D7A">
        <w:fldChar w:fldCharType="end"/>
      </w:r>
      <w:r w:rsidRPr="00054D7A">
        <w:t>, which achieved state-of-the-art performance when trained on the ImageNet dataset in 2012. Furthermore, CNNs are now being used for a variety of purposes, from facial recognition to the analysis of medical images. This success</w:t>
      </w:r>
      <w:r w:rsidR="3147DF4F" w:rsidRPr="00054D7A">
        <w:t>,</w:t>
      </w:r>
      <w:r w:rsidRPr="00054D7A">
        <w:t xml:space="preserve"> </w:t>
      </w:r>
      <w:r w:rsidR="325CDF45" w:rsidRPr="00054D7A">
        <w:t>regarding</w:t>
      </w:r>
      <w:r w:rsidRPr="00054D7A">
        <w:t xml:space="preserve"> detecting patterns within images</w:t>
      </w:r>
      <w:r w:rsidR="10A19A9E" w:rsidRPr="00054D7A">
        <w:t>,</w:t>
      </w:r>
      <w:r w:rsidRPr="00054D7A">
        <w:t xml:space="preserve"> is what led to this project attempting to utilise this functionality in the context of robotic grasp detection.</w:t>
      </w:r>
    </w:p>
    <w:p w14:paraId="037A6957" w14:textId="77777777" w:rsidR="00180ACA" w:rsidRPr="005D4752" w:rsidRDefault="00DC109E">
      <w:pPr>
        <w:pStyle w:val="Heading2"/>
      </w:pPr>
      <w:bookmarkStart w:id="50" w:name="_Toc70975947"/>
      <w:bookmarkStart w:id="51" w:name="_Toc71112320"/>
      <w:bookmarkStart w:id="52" w:name="_Toc71731613"/>
      <w:r w:rsidRPr="005D4752">
        <w:t>Technical Workings</w:t>
      </w:r>
      <w:bookmarkEnd w:id="50"/>
      <w:bookmarkEnd w:id="51"/>
      <w:bookmarkEnd w:id="52"/>
    </w:p>
    <w:p w14:paraId="0A27DAE4" w14:textId="77777777" w:rsidR="00180ACA" w:rsidRPr="005D4752" w:rsidRDefault="00DC109E">
      <w:pPr>
        <w:pStyle w:val="Heading3"/>
      </w:pPr>
      <w:bookmarkStart w:id="53" w:name="_Toc70975948"/>
      <w:bookmarkStart w:id="54" w:name="_Toc71112321"/>
      <w:bookmarkStart w:id="55" w:name="_Toc71731614"/>
      <w:r w:rsidRPr="005D4752">
        <w:t>Convolutional Layers</w:t>
      </w:r>
      <w:bookmarkEnd w:id="53"/>
      <w:bookmarkEnd w:id="54"/>
      <w:bookmarkEnd w:id="55"/>
    </w:p>
    <w:p w14:paraId="36051DB8" w14:textId="628630BA" w:rsidR="00180ACA" w:rsidRPr="00054D7A" w:rsidRDefault="00DC109E">
      <w:r w:rsidRPr="00054D7A">
        <w:t>Unlike a standard artificial neural network, a convolutional neural network takes an image as its input. Therefore, the network needs a way to deal with two, three, or even four-dimensional data. This is done through a convolutional layer, which is the core building block for these networks, hence the name. This layer convolves the input by using filters (or kernels) to create a feature map (the matrix on the right of Figure 2.2). This is done by calculating the dot product of the receptive field (highlighted in yellow in Figure 2.2) and the filter (the red numbers in Figure 2.2). The dot product is defined as the sum of the product of each corresponding element in the two matrices and it produces a scalar output. The filter’s size is usually an odd number (3, 5, and 7 are common sizes) and determines the size of the area for features to be identified in the image. It is applied to the whole image by shifting the receptive field by a set number of pixels known as the stride, the default being one pixel. Increasing the stride leads to a decrease in the size of the feature map, due to less overlapping of the receptive fields.</w:t>
      </w:r>
    </w:p>
    <w:p w14:paraId="7D51DADB" w14:textId="5FD3B30E" w:rsidR="00180ACA" w:rsidRDefault="00872C02" w:rsidP="00872C02">
      <w:pPr>
        <w:jc w:val="center"/>
        <w:rPr>
          <w:i/>
          <w:iCs/>
          <w:color w:val="1F497D"/>
          <w:sz w:val="18"/>
          <w:szCs w:val="20"/>
        </w:rPr>
      </w:pPr>
      <w:r w:rsidRPr="00054D7A">
        <w:rPr>
          <w:noProof/>
        </w:rPr>
        <mc:AlternateContent>
          <mc:Choice Requires="wpg">
            <w:drawing>
              <wp:anchor distT="0" distB="0" distL="114300" distR="114300" simplePos="0" relativeHeight="251650052" behindDoc="0" locked="0" layoutInCell="1" allowOverlap="1" wp14:anchorId="298AD36F" wp14:editId="4AB36919">
                <wp:simplePos x="0" y="0"/>
                <wp:positionH relativeFrom="column">
                  <wp:posOffset>961390</wp:posOffset>
                </wp:positionH>
                <wp:positionV relativeFrom="paragraph">
                  <wp:posOffset>129540</wp:posOffset>
                </wp:positionV>
                <wp:extent cx="3343910" cy="2673350"/>
                <wp:effectExtent l="0" t="0" r="8890" b="0"/>
                <wp:wrapTopAndBottom/>
                <wp:docPr id="57" name="Group 57"/>
                <wp:cNvGraphicFramePr/>
                <a:graphic xmlns:a="http://schemas.openxmlformats.org/drawingml/2006/main">
                  <a:graphicData uri="http://schemas.microsoft.com/office/word/2010/wordprocessingGroup">
                    <wpg:wgp>
                      <wpg:cNvGrpSpPr/>
                      <wpg:grpSpPr>
                        <a:xfrm>
                          <a:off x="0" y="0"/>
                          <a:ext cx="3343910" cy="2673350"/>
                          <a:chOff x="0" y="155338"/>
                          <a:chExt cx="3343910" cy="2674714"/>
                        </a:xfrm>
                      </wpg:grpSpPr>
                      <wps:wsp>
                        <wps:cNvPr id="56" name="Text Box 56"/>
                        <wps:cNvSpPr txBox="1"/>
                        <wps:spPr>
                          <a:xfrm>
                            <a:off x="0" y="2552701"/>
                            <a:ext cx="3343910" cy="277351"/>
                          </a:xfrm>
                          <a:prstGeom prst="rect">
                            <a:avLst/>
                          </a:prstGeom>
                          <a:solidFill>
                            <a:prstClr val="white"/>
                          </a:solidFill>
                          <a:ln>
                            <a:noFill/>
                          </a:ln>
                        </wps:spPr>
                        <wps:txbx>
                          <w:txbxContent>
                            <w:p w14:paraId="39487C8A" w14:textId="3160B06B" w:rsidR="004739E4" w:rsidRPr="00230CAB" w:rsidRDefault="004739E4" w:rsidP="004739E4">
                              <w:pPr>
                                <w:pStyle w:val="Caption"/>
                                <w:jc w:val="center"/>
                                <w:rPr>
                                  <w:noProof/>
                                  <w:color w:val="7030A0"/>
                                  <w:szCs w:val="24"/>
                                </w:rPr>
                              </w:pPr>
                              <w:bookmarkStart w:id="56" w:name="_Toc71731674"/>
                              <w:r>
                                <w:t xml:space="preserve">Figure </w:t>
                              </w:r>
                              <w:fldSimple w:instr=" STYLEREF 1 \s ">
                                <w:r w:rsidR="00006A32">
                                  <w:rPr>
                                    <w:noProof/>
                                  </w:rPr>
                                  <w:t>2</w:t>
                                </w:r>
                              </w:fldSimple>
                              <w:r w:rsidR="00006A32">
                                <w:t>.</w:t>
                              </w:r>
                              <w:fldSimple w:instr=" SEQ Figure \* ARABIC \s 1 ">
                                <w:r w:rsidR="00006A32">
                                  <w:rPr>
                                    <w:noProof/>
                                  </w:rPr>
                                  <w:t>2</w:t>
                                </w:r>
                              </w:fldSimple>
                              <w:r w:rsidRPr="00254B1A">
                                <w:t>: Shows the process of convoluting and input to create a feature map.</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1" name="Picture 23"/>
                          <pic:cNvPicPr>
                            <a:picLocks noChangeAspect="1"/>
                          </pic:cNvPicPr>
                        </pic:nvPicPr>
                        <pic:blipFill rotWithShape="1">
                          <a:blip r:embed="rId41"/>
                          <a:srcRect t="6220"/>
                          <a:stretch/>
                        </pic:blipFill>
                        <pic:spPr>
                          <a:xfrm>
                            <a:off x="0" y="155338"/>
                            <a:ext cx="3343910" cy="2342117"/>
                          </a:xfrm>
                          <a:prstGeom prst="rect">
                            <a:avLst/>
                          </a:prstGeom>
                          <a:noFill/>
                          <a:ln>
                            <a:noFill/>
                            <a:prstDash/>
                          </a:ln>
                        </pic:spPr>
                      </pic:pic>
                    </wpg:wgp>
                  </a:graphicData>
                </a:graphic>
                <wp14:sizeRelV relativeFrom="margin">
                  <wp14:pctHeight>0</wp14:pctHeight>
                </wp14:sizeRelV>
              </wp:anchor>
            </w:drawing>
          </mc:Choice>
          <mc:Fallback>
            <w:pict>
              <v:group w14:anchorId="298AD36F" id="Group 57" o:spid="_x0000_s1035" style="position:absolute;left:0;text-align:left;margin-left:75.7pt;margin-top:10.2pt;width:263.3pt;height:210.5pt;z-index:251650052;mso-height-relative:margin" coordorigin=",1553" coordsize="33439,26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">
                <v:shape id="Text Box 56" o:spid="_x0000_s1036" type="#_x0000_t202" style="position:absolute;top:25527;width:33439;height:2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BxxQAAANsAAAAPAAAAZHJzL2Rvd25yZXYueG1sRI/NasMw&#10;EITvhbyD2EAupZEbqC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Dv7VBxxQAAANsAAAAP&#10;AAAAAAAAAAAAAAAAAAcCAABkcnMvZG93bnJldi54bWxQSwUGAAAAAAMAAwC3AAAA+QIAAAAA&#10;" stroked="f">
                  <v:textbox inset="0,0,0,0">
                    <w:txbxContent>
                      <w:p w14:paraId="39487C8A" w14:textId="3160B06B" w:rsidR="004739E4" w:rsidRPr="00230CAB" w:rsidRDefault="004739E4" w:rsidP="004739E4">
                        <w:pPr>
                          <w:pStyle w:val="Caption"/>
                          <w:jc w:val="center"/>
                          <w:rPr>
                            <w:noProof/>
                            <w:color w:val="7030A0"/>
                            <w:szCs w:val="24"/>
                          </w:rPr>
                        </w:pPr>
                        <w:bookmarkStart w:id="57" w:name="_Toc71731674"/>
                        <w:r>
                          <w:t xml:space="preserve">Figure </w:t>
                        </w:r>
                        <w:fldSimple w:instr=" STYLEREF 1 \s ">
                          <w:r w:rsidR="00006A32">
                            <w:rPr>
                              <w:noProof/>
                            </w:rPr>
                            <w:t>2</w:t>
                          </w:r>
                        </w:fldSimple>
                        <w:r w:rsidR="00006A32">
                          <w:t>.</w:t>
                        </w:r>
                        <w:fldSimple w:instr=" SEQ Figure \* ARABIC \s 1 ">
                          <w:r w:rsidR="00006A32">
                            <w:rPr>
                              <w:noProof/>
                            </w:rPr>
                            <w:t>2</w:t>
                          </w:r>
                        </w:fldSimple>
                        <w:r w:rsidRPr="00254B1A">
                          <w:t>: Shows the process of convoluting and input to create a feature map.</w:t>
                        </w:r>
                        <w:bookmarkEnd w:id="57"/>
                      </w:p>
                    </w:txbxContent>
                  </v:textbox>
                </v:shape>
                <v:shape id="Picture 23" o:spid="_x0000_s1037" type="#_x0000_t75" style="position:absolute;top:1553;width:33439;height:23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">
                  <v:imagedata r:id="rId42" o:title="" croptop="4076f"/>
                </v:shape>
                <w10:wrap type="topAndBottom"/>
              </v:group>
            </w:pict>
          </mc:Fallback>
        </mc:AlternateContent>
      </w:r>
      <w:r w:rsidRPr="00872C02">
        <w:rPr>
          <w:i/>
          <w:iCs/>
          <w:color w:val="1F497D"/>
          <w:sz w:val="18"/>
          <w:szCs w:val="20"/>
        </w:rPr>
        <w:t xml:space="preserve">Source: </w:t>
      </w:r>
      <w:r w:rsidRPr="00872C02">
        <w:rPr>
          <w:i/>
          <w:iCs/>
          <w:color w:val="1F497D"/>
          <w:sz w:val="18"/>
          <w:szCs w:val="20"/>
        </w:rPr>
        <w:fldChar w:fldCharType="begin"/>
      </w:r>
      <w:r w:rsidRPr="00872C02">
        <w:rPr>
          <w:i/>
          <w:iCs/>
          <w:color w:val="1F497D"/>
          <w:sz w:val="18"/>
          <w:szCs w:val="20"/>
        </w:rPr>
        <w:instrText xml:space="preserve"> ADDIN ZOTERO_ITEM CSL_CITATION {"citationID":"LIvqzL1l","properties":{"formattedCitation":"[30]","plainCitation":"[30]","noteIndex":0},"citationItems":[{"id":87,"uris":["http://zotero.org/users/7475840/items/HZJB2LUD"],"uri":["http://zotero.org/users/7475840/items/HZJB2LUD"],"itemData":{"id":87,"type":"webpage","abstract":"Introduction to how CNNs work","container-title":"Medium","language":"en","title":"Introduction to how CNNs Work","URL":"https://medium.datadriveninvestor.com/introduction-to-how-cnns-work-77e0e4cde99b","author":[{"family":"Bansari","given":"Simran"}],"accessed":{"date-parts":[["2021",5,5]]},"issued":{"date-parts":[["2019",4,30]]}}}],"schema":"https://github.com/citation-style-language/schema/raw/master/csl-citation.json"} </w:instrText>
      </w:r>
      <w:r w:rsidRPr="00872C02">
        <w:rPr>
          <w:i/>
          <w:iCs/>
          <w:color w:val="1F497D"/>
          <w:sz w:val="18"/>
          <w:szCs w:val="20"/>
        </w:rPr>
        <w:fldChar w:fldCharType="separate"/>
      </w:r>
      <w:r w:rsidRPr="00872C02">
        <w:rPr>
          <w:i/>
          <w:iCs/>
          <w:color w:val="1F497D"/>
          <w:sz w:val="18"/>
          <w:szCs w:val="20"/>
        </w:rPr>
        <w:t>[30]</w:t>
      </w:r>
      <w:r w:rsidRPr="00872C02">
        <w:rPr>
          <w:i/>
          <w:iCs/>
          <w:color w:val="1F497D"/>
          <w:sz w:val="18"/>
          <w:szCs w:val="20"/>
        </w:rPr>
        <w:fldChar w:fldCharType="end"/>
      </w:r>
    </w:p>
    <w:p w14:paraId="57890B28" w14:textId="77777777" w:rsidR="00872C02" w:rsidRPr="00872C02" w:rsidRDefault="00872C02" w:rsidP="00872C02"/>
    <w:p w14:paraId="4845FA8B" w14:textId="7EB824E5" w:rsidR="00180ACA" w:rsidRPr="005D4752" w:rsidRDefault="00DC109E">
      <w:pPr>
        <w:jc w:val="left"/>
        <w:rPr>
          <w:color w:val="7030A0"/>
        </w:rPr>
      </w:pPr>
      <w:r w:rsidRPr="00054D7A">
        <w:t>Once the feature map is calculated, a non-linear activation function is applied. The standard choice currently is the Rectified Linear Unit (</w:t>
      </w:r>
      <w:proofErr w:type="spellStart"/>
      <w:r w:rsidRPr="00054D7A">
        <w:t>ReLU</w:t>
      </w:r>
      <w:proofErr w:type="spellEnd"/>
      <w:r w:rsidRPr="00054D7A">
        <w:t xml:space="preserve">) activation, as it is more computationally efficient than the other options. </w:t>
      </w:r>
      <w:proofErr w:type="spellStart"/>
      <w:r w:rsidRPr="00054D7A">
        <w:t>ReLU</w:t>
      </w:r>
      <w:proofErr w:type="spellEnd"/>
      <w:r w:rsidRPr="00054D7A">
        <w:t xml:space="preserve"> is a piecewise linear function that will output the input if positive, otherwise, it will output zero. The purpose of using an activation function such as this, is to introduce non-linearity into a network that has so far just been applying linear operations. The rectified feature map can either be the input for another convolutional layer, or it can be </w:t>
      </w:r>
      <w:r w:rsidRPr="00054D7A">
        <w:lastRenderedPageBreak/>
        <w:t>‘flattened’ into a vector to be an input for a fully connected layer – leading to the output layer.</w:t>
      </w:r>
    </w:p>
    <w:p w14:paraId="3FA9916B" w14:textId="77777777" w:rsidR="00180ACA" w:rsidRPr="005D4752" w:rsidRDefault="00DC109E">
      <w:pPr>
        <w:pStyle w:val="Heading3"/>
      </w:pPr>
      <w:bookmarkStart w:id="58" w:name="_Toc70975949"/>
      <w:bookmarkStart w:id="59" w:name="_Toc71112322"/>
      <w:bookmarkStart w:id="60" w:name="_Toc71731615"/>
      <w:r w:rsidRPr="005D4752">
        <w:t>Pooling Layers</w:t>
      </w:r>
      <w:bookmarkEnd w:id="58"/>
      <w:bookmarkEnd w:id="59"/>
      <w:bookmarkEnd w:id="60"/>
    </w:p>
    <w:p w14:paraId="673C976D" w14:textId="23376FBC" w:rsidR="00D76C20" w:rsidRPr="00054D7A" w:rsidRDefault="00DC109E" w:rsidP="00D76C20">
      <w:pPr>
        <w:jc w:val="left"/>
      </w:pPr>
      <w:r w:rsidRPr="00054D7A">
        <w:t xml:space="preserve">After every convolutional layer in a CNN, it is usual to have a pooling layer applied to the rectified feature map. The main purpose of this is to </w:t>
      </w:r>
      <w:proofErr w:type="spellStart"/>
      <w:r w:rsidRPr="00054D7A">
        <w:t>downsample</w:t>
      </w:r>
      <w:proofErr w:type="spellEnd"/>
      <w:r w:rsidRPr="00054D7A">
        <w:t xml:space="preserve"> the features; making the network more efficient and puts less strain on the available resources. There are different types of pooling, including max, sum, and average </w:t>
      </w:r>
      <w:r w:rsidR="109446A2" w:rsidRPr="00054D7A">
        <w:t>-</w:t>
      </w:r>
      <w:r w:rsidR="66A59112" w:rsidRPr="00054D7A">
        <w:t xml:space="preserve"> </w:t>
      </w:r>
      <w:r w:rsidRPr="00054D7A">
        <w:t xml:space="preserve">with max pooling being the most used. Pooling layers work on a similar principle to convolutional layers. A filter, usually an even number this time, is applied to the feature pool with no overlap. So, in the common case of a filter size of 2x2, usually the stride would be set to two also, which leads to a feature map that is half the size. In the case of max pooling, the largest element in the receptive field is taken to represent that area (as shown in </w:t>
      </w:r>
      <w:r w:rsidRPr="00054D7A">
        <w:rPr>
          <w:i/>
          <w:iCs/>
        </w:rPr>
        <w:t>Figure 2.3</w:t>
      </w:r>
      <w:r w:rsidRPr="00054D7A">
        <w:t>). Sum and average pooling are calculated similarly but using the sum and mean average of the receptive field, respectively.</w:t>
      </w:r>
      <w:r w:rsidR="000B05D8" w:rsidRPr="00054D7A">
        <w:t xml:space="preserve"> </w:t>
      </w:r>
    </w:p>
    <w:p w14:paraId="3E7E761F" w14:textId="50BE68C2" w:rsidR="4BFD151C" w:rsidRDefault="00010B6F" w:rsidP="4BFD151C">
      <w:pPr>
        <w:jc w:val="left"/>
        <w:rPr>
          <w:color w:val="7030A0"/>
        </w:rPr>
      </w:pPr>
      <w:r w:rsidRPr="005D4752">
        <w:rPr>
          <w:noProof/>
          <w:color w:val="7030A0"/>
        </w:rPr>
        <mc:AlternateContent>
          <mc:Choice Requires="wpg">
            <w:drawing>
              <wp:anchor distT="0" distB="0" distL="114300" distR="114300" simplePos="0" relativeHeight="251650054" behindDoc="0" locked="0" layoutInCell="1" allowOverlap="1" wp14:anchorId="44DDB4F0" wp14:editId="66A1785F">
                <wp:simplePos x="0" y="0"/>
                <wp:positionH relativeFrom="column">
                  <wp:posOffset>849630</wp:posOffset>
                </wp:positionH>
                <wp:positionV relativeFrom="paragraph">
                  <wp:posOffset>218440</wp:posOffset>
                </wp:positionV>
                <wp:extent cx="3589020" cy="1483360"/>
                <wp:effectExtent l="0" t="0" r="0" b="2540"/>
                <wp:wrapTopAndBottom/>
                <wp:docPr id="55" name="Group 55"/>
                <wp:cNvGraphicFramePr/>
                <a:graphic xmlns:a="http://schemas.openxmlformats.org/drawingml/2006/main">
                  <a:graphicData uri="http://schemas.microsoft.com/office/word/2010/wordprocessingGroup">
                    <wpg:wgp>
                      <wpg:cNvGrpSpPr/>
                      <wpg:grpSpPr>
                        <a:xfrm>
                          <a:off x="0" y="0"/>
                          <a:ext cx="3589020" cy="1483360"/>
                          <a:chOff x="0" y="0"/>
                          <a:chExt cx="3589020" cy="1484172"/>
                        </a:xfrm>
                      </wpg:grpSpPr>
                      <wps:wsp>
                        <wps:cNvPr id="54" name="Text Box 54"/>
                        <wps:cNvSpPr txBox="1"/>
                        <wps:spPr>
                          <a:xfrm>
                            <a:off x="0" y="1341756"/>
                            <a:ext cx="3589020" cy="142416"/>
                          </a:xfrm>
                          <a:prstGeom prst="rect">
                            <a:avLst/>
                          </a:prstGeom>
                          <a:solidFill>
                            <a:prstClr val="white"/>
                          </a:solidFill>
                          <a:ln>
                            <a:noFill/>
                          </a:ln>
                        </wps:spPr>
                        <wps:txbx>
                          <w:txbxContent>
                            <w:p w14:paraId="3784FCB5" w14:textId="699C8DF6" w:rsidR="004739E4" w:rsidRPr="00120896" w:rsidRDefault="004739E4" w:rsidP="004739E4">
                              <w:pPr>
                                <w:pStyle w:val="Caption"/>
                                <w:jc w:val="center"/>
                                <w:rPr>
                                  <w:noProof/>
                                  <w:color w:val="7030A0"/>
                                  <w:szCs w:val="24"/>
                                </w:rPr>
                              </w:pPr>
                              <w:bookmarkStart w:id="61" w:name="_Toc71731675"/>
                              <w:r>
                                <w:t xml:space="preserve">Figure </w:t>
                              </w:r>
                              <w:fldSimple w:instr=" STYLEREF 1 \s ">
                                <w:r w:rsidR="00006A32">
                                  <w:rPr>
                                    <w:noProof/>
                                  </w:rPr>
                                  <w:t>2</w:t>
                                </w:r>
                              </w:fldSimple>
                              <w:r w:rsidR="00006A32">
                                <w:t>.</w:t>
                              </w:r>
                              <w:fldSimple w:instr=" SEQ Figure \* ARABIC \s 1 ">
                                <w:r w:rsidR="00006A32">
                                  <w:rPr>
                                    <w:noProof/>
                                  </w:rPr>
                                  <w:t>3</w:t>
                                </w:r>
                              </w:fldSimple>
                              <w:r w:rsidRPr="000E52FF">
                                <w:t xml:space="preserve">: Max Pooling </w:t>
                              </w:r>
                              <w:r w:rsidRPr="003100B2">
                                <w:t>Diagram</w:t>
                              </w:r>
                              <w:r w:rsidRPr="003100B2">
                                <w:rPr>
                                  <w:color w:val="2F5496" w:themeColor="accent1" w:themeShade="BF"/>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4" name="Picture 27"/>
                          <pic:cNvPicPr>
                            <a:picLocks noChangeAspect="1"/>
                          </pic:cNvPicPr>
                        </pic:nvPicPr>
                        <pic:blipFill>
                          <a:blip r:embed="rId43"/>
                          <a:srcRect t="1983"/>
                          <a:stretch>
                            <a:fillRect/>
                          </a:stretch>
                        </pic:blipFill>
                        <pic:spPr>
                          <a:xfrm>
                            <a:off x="0" y="0"/>
                            <a:ext cx="3589020" cy="1282065"/>
                          </a:xfrm>
                          <a:prstGeom prst="rect">
                            <a:avLst/>
                          </a:prstGeom>
                          <a:noFill/>
                          <a:ln>
                            <a:noFill/>
                            <a:prstDash/>
                          </a:ln>
                        </pic:spPr>
                      </pic:pic>
                    </wpg:wgp>
                  </a:graphicData>
                </a:graphic>
                <wp14:sizeRelV relativeFrom="margin">
                  <wp14:pctHeight>0</wp14:pctHeight>
                </wp14:sizeRelV>
              </wp:anchor>
            </w:drawing>
          </mc:Choice>
          <mc:Fallback>
            <w:pict>
              <v:group w14:anchorId="44DDB4F0" id="Group 55" o:spid="_x0000_s1038" style="position:absolute;margin-left:66.9pt;margin-top:17.2pt;width:282.6pt;height:116.8pt;z-index:251650054;mso-height-relative:margin" coordsize="35890,148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">
                <v:shape id="Text Box 54" o:spid="_x0000_s1039" type="#_x0000_t202" style="position:absolute;top:13417;width:35890;height:1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14:paraId="3784FCB5" w14:textId="699C8DF6" w:rsidR="004739E4" w:rsidRPr="00120896" w:rsidRDefault="004739E4" w:rsidP="004739E4">
                        <w:pPr>
                          <w:pStyle w:val="Caption"/>
                          <w:jc w:val="center"/>
                          <w:rPr>
                            <w:noProof/>
                            <w:color w:val="7030A0"/>
                            <w:szCs w:val="24"/>
                          </w:rPr>
                        </w:pPr>
                        <w:bookmarkStart w:id="62" w:name="_Toc71731675"/>
                        <w:r>
                          <w:t xml:space="preserve">Figure </w:t>
                        </w:r>
                        <w:fldSimple w:instr=" STYLEREF 1 \s ">
                          <w:r w:rsidR="00006A32">
                            <w:rPr>
                              <w:noProof/>
                            </w:rPr>
                            <w:t>2</w:t>
                          </w:r>
                        </w:fldSimple>
                        <w:r w:rsidR="00006A32">
                          <w:t>.</w:t>
                        </w:r>
                        <w:fldSimple w:instr=" SEQ Figure \* ARABIC \s 1 ">
                          <w:r w:rsidR="00006A32">
                            <w:rPr>
                              <w:noProof/>
                            </w:rPr>
                            <w:t>3</w:t>
                          </w:r>
                        </w:fldSimple>
                        <w:r w:rsidRPr="000E52FF">
                          <w:t xml:space="preserve">: Max Pooling </w:t>
                        </w:r>
                        <w:r w:rsidRPr="003100B2">
                          <w:t>Diagram</w:t>
                        </w:r>
                        <w:r w:rsidRPr="003100B2">
                          <w:rPr>
                            <w:color w:val="2F5496" w:themeColor="accent1" w:themeShade="BF"/>
                          </w:rPr>
                          <w:t>.</w:t>
                        </w:r>
                        <w:bookmarkEnd w:id="62"/>
                      </w:p>
                    </w:txbxContent>
                  </v:textbox>
                </v:shape>
                <v:shape id="Picture 27" o:spid="_x0000_s1040" type="#_x0000_t75" style="position:absolute;width:35890;height:12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">
                  <v:imagedata r:id="rId44" o:title="" croptop="1300f"/>
                </v:shape>
                <w10:wrap type="topAndBottom"/>
              </v:group>
            </w:pict>
          </mc:Fallback>
        </mc:AlternateContent>
      </w:r>
    </w:p>
    <w:p w14:paraId="1A8A1D79" w14:textId="2A07D882" w:rsidR="00180ACA" w:rsidRPr="00E85033" w:rsidRDefault="000B05D8" w:rsidP="00010B6F">
      <w:pPr>
        <w:jc w:val="center"/>
        <w:rPr>
          <w:i/>
          <w:iCs/>
          <w:color w:val="1F497D"/>
          <w:sz w:val="18"/>
          <w:szCs w:val="20"/>
        </w:rPr>
      </w:pPr>
      <w:r w:rsidRPr="00E85033">
        <w:rPr>
          <w:i/>
          <w:iCs/>
          <w:color w:val="1F497D"/>
          <w:sz w:val="18"/>
          <w:szCs w:val="20"/>
        </w:rPr>
        <w:t xml:space="preserve">Source: </w:t>
      </w:r>
      <w:r w:rsidRPr="00E85033">
        <w:rPr>
          <w:i/>
          <w:iCs/>
          <w:color w:val="1F497D"/>
          <w:sz w:val="18"/>
          <w:szCs w:val="20"/>
        </w:rPr>
        <w:fldChar w:fldCharType="begin"/>
      </w:r>
      <w:r w:rsidRPr="00E85033">
        <w:rPr>
          <w:i/>
          <w:iCs/>
          <w:color w:val="1F497D"/>
          <w:sz w:val="18"/>
          <w:szCs w:val="20"/>
        </w:rPr>
        <w:instrText xml:space="preserve"> ADDIN ZOTERO_ITEM CSL_CITATION {"citationID":"M4gVZTWZ","properties":{"formattedCitation":"[31]","plainCitation":"[31]","noteIndex":0},"citationItems":[{"id":85,"uris":["http://zotero.org/users/7475840/items/DAXDKQVR"],"uri":["http://zotero.org/users/7475840/items/DAXDKQVR"],"itemData":{"id":85,"type":"webpage","abstract":"In neural networks, Convolutional neural network (ConvNets or CNNs) is one of the main categories to do images recognition, images…","container-title":"Medium","language":"en","title":"Understanding of Convolutional Neural Network (CNN) — Deep Learning","URL":"https://medium.com/@RaghavPrabhu/understanding-of-convolutional-neural-network-cnn-deep-learning-99760835f148","author":[{"family":"Prabhu","given":""}],"accessed":{"date-parts":[["2021",5,5]]},"issued":{"date-parts":[["2019",11,21]]}}}],"schema":"https://github.com/citation-style-language/schema/raw/master/csl-citation.json"} </w:instrText>
      </w:r>
      <w:r w:rsidRPr="00E85033">
        <w:rPr>
          <w:i/>
          <w:iCs/>
          <w:color w:val="1F497D"/>
          <w:sz w:val="18"/>
          <w:szCs w:val="20"/>
        </w:rPr>
        <w:fldChar w:fldCharType="separate"/>
      </w:r>
      <w:r w:rsidRPr="00E85033">
        <w:rPr>
          <w:i/>
          <w:iCs/>
          <w:color w:val="1F497D"/>
          <w:sz w:val="18"/>
          <w:szCs w:val="20"/>
        </w:rPr>
        <w:t>[31]</w:t>
      </w:r>
      <w:r w:rsidRPr="00E85033">
        <w:rPr>
          <w:i/>
          <w:iCs/>
          <w:color w:val="1F497D"/>
          <w:sz w:val="18"/>
          <w:szCs w:val="20"/>
        </w:rPr>
        <w:fldChar w:fldCharType="end"/>
      </w:r>
    </w:p>
    <w:p w14:paraId="3F995B83" w14:textId="77777777" w:rsidR="00180ACA" w:rsidRPr="005D4752" w:rsidRDefault="00DC109E">
      <w:pPr>
        <w:pStyle w:val="Heading3"/>
      </w:pPr>
      <w:bookmarkStart w:id="63" w:name="_Toc70975950"/>
      <w:bookmarkStart w:id="64" w:name="_Toc71112323"/>
      <w:bookmarkStart w:id="65" w:name="_Toc71731616"/>
      <w:r w:rsidRPr="005D4752">
        <w:t>Overall Configuration</w:t>
      </w:r>
      <w:bookmarkEnd w:id="63"/>
      <w:bookmarkEnd w:id="64"/>
      <w:bookmarkEnd w:id="65"/>
    </w:p>
    <w:p w14:paraId="79587F09" w14:textId="29F7AB8E" w:rsidR="00180ACA" w:rsidRPr="00054D7A" w:rsidRDefault="00DC109E">
      <w:r w:rsidRPr="00054D7A">
        <w:t>The small details of a CNN can vary greatly for different projects; however, the standard building blocks are usually used universally in a set order. This standard configuration is as follows:</w:t>
      </w:r>
      <w:r w:rsidR="006255CF" w:rsidRPr="00054D7A">
        <w:t xml:space="preserve"> </w:t>
      </w:r>
    </w:p>
    <w:p w14:paraId="530E834A" w14:textId="77777777" w:rsidR="00180ACA" w:rsidRPr="00054D7A" w:rsidRDefault="00DC109E">
      <w:pPr>
        <w:pStyle w:val="ListParagraph"/>
        <w:numPr>
          <w:ilvl w:val="0"/>
          <w:numId w:val="5"/>
        </w:numPr>
      </w:pPr>
      <w:r w:rsidRPr="00054D7A">
        <w:t>Input layer</w:t>
      </w:r>
    </w:p>
    <w:p w14:paraId="6ECF9402" w14:textId="77777777" w:rsidR="00180ACA" w:rsidRPr="00054D7A" w:rsidRDefault="00DC109E">
      <w:pPr>
        <w:pStyle w:val="ListParagraph"/>
        <w:numPr>
          <w:ilvl w:val="0"/>
          <w:numId w:val="5"/>
        </w:numPr>
      </w:pPr>
      <w:r w:rsidRPr="00054D7A">
        <w:t>Convolutional and Pooling Layers alternated</w:t>
      </w:r>
    </w:p>
    <w:p w14:paraId="2C6E00AC" w14:textId="77777777" w:rsidR="00180ACA" w:rsidRPr="00054D7A" w:rsidRDefault="00DC109E">
      <w:pPr>
        <w:pStyle w:val="ListParagraph"/>
        <w:numPr>
          <w:ilvl w:val="0"/>
          <w:numId w:val="5"/>
        </w:numPr>
      </w:pPr>
      <w:r w:rsidRPr="00054D7A">
        <w:t>Flattening for input to Fully Connected Layers</w:t>
      </w:r>
    </w:p>
    <w:p w14:paraId="131C8859" w14:textId="77777777" w:rsidR="00180ACA" w:rsidRPr="00054D7A" w:rsidRDefault="00DC109E">
      <w:pPr>
        <w:pStyle w:val="ListParagraph"/>
        <w:numPr>
          <w:ilvl w:val="0"/>
          <w:numId w:val="5"/>
        </w:numPr>
      </w:pPr>
      <w:r w:rsidRPr="00054D7A">
        <w:t xml:space="preserve">Output Layer with a </w:t>
      </w:r>
      <w:proofErr w:type="spellStart"/>
      <w:r w:rsidRPr="00054D7A">
        <w:t>softmax</w:t>
      </w:r>
      <w:proofErr w:type="spellEnd"/>
      <w:r w:rsidRPr="00054D7A">
        <w:t xml:space="preserve"> or linear activation depending on the task</w:t>
      </w:r>
    </w:p>
    <w:p w14:paraId="48A78B35" w14:textId="77777777" w:rsidR="00180ACA" w:rsidRPr="00054D7A" w:rsidRDefault="00180ACA"/>
    <w:p w14:paraId="7C01F455" w14:textId="2FBDC5C6" w:rsidR="00180ACA" w:rsidRPr="00054D7A" w:rsidRDefault="00DC109E">
      <w:pPr>
        <w:jc w:val="left"/>
      </w:pPr>
      <w:r w:rsidRPr="00054D7A">
        <w:t xml:space="preserve">This chapter has tried to explain the workings of a convolutional neural network in enough detail for the purposes of this project. However, if more information is required, there are many easily accessible papers and articles written on the subject, including </w:t>
      </w:r>
      <w:r w:rsidR="000818AD" w:rsidRPr="00054D7A">
        <w:fldChar w:fldCharType="begin"/>
      </w:r>
      <w:r w:rsidR="009E63F3">
        <w:instrText xml:space="preserve"> ADDIN ZOTERO_ITEM CSL_CITATION {"citationID":"Qwn7EKI7","properties":{"formattedCitation":"[30]","plainCitation":"[30]","noteIndex":0},"citationItems":[{"id":87,"uris":["http://zotero.org/users/7475840/items/HZJB2LUD"],"uri":["http://zotero.org/users/7475840/items/HZJB2LUD"],"itemData":{"id":87,"type":"webpage","abstract":"Introduction to how CNNs work","container-title":"Medium","language":"en","title":"Introduction to how CNNs Work","URL":"https://medium.datadriveninvestor.com/introduction-to-how-cnns-work-77e0e4cde99b","author":[{"family":"Bansari","given":"Simran"}],"accessed":{"date-parts":[["2021",5,5]]},"issued":{"date-parts":[["2019",4,30]]}}}],"schema":"https://github.com/citation-style-language/schema/raw/master/csl-citation.json"} </w:instrText>
      </w:r>
      <w:r w:rsidR="000818AD" w:rsidRPr="00054D7A">
        <w:fldChar w:fldCharType="separate"/>
      </w:r>
      <w:r w:rsidR="009E63F3" w:rsidRPr="009E63F3">
        <w:t>[30]</w:t>
      </w:r>
      <w:r w:rsidR="000818AD" w:rsidRPr="00054D7A">
        <w:fldChar w:fldCharType="end"/>
      </w:r>
      <w:r w:rsidRPr="00054D7A">
        <w:t xml:space="preserve"> and </w:t>
      </w:r>
      <w:r w:rsidR="004E614D" w:rsidRPr="00054D7A">
        <w:fldChar w:fldCharType="begin"/>
      </w:r>
      <w:r w:rsidR="00A25E65">
        <w:instrText xml:space="preserve"> ADDIN ZOTERO_ITEM CSL_CITATION {"citationID":"4azXINeo","properties":{"formattedCitation":"[32]","plainCitation":"[32]","noteIndex":0},"citationItems":[{"id":111,"uris":["http://zotero.org/users/7475840/items/WMEULKHD"],"uri":["http://zotero.org/users/7475840/items/WMEULKHD"],"itemData":{"id":111,"type":"article-journal","language":"en","page":"31","source":"Zotero","title":"Introduction to Convolutional Neural Networks","author":[{"family":"Wu","given":"Jianxin"}]}}],"schema":"https://github.com/citation-style-language/schema/raw/master/csl-citation.json"} </w:instrText>
      </w:r>
      <w:r w:rsidR="004E614D" w:rsidRPr="00054D7A">
        <w:fldChar w:fldCharType="separate"/>
      </w:r>
      <w:r w:rsidR="00A25E65" w:rsidRPr="00A25E65">
        <w:t>[32]</w:t>
      </w:r>
      <w:r w:rsidR="004E614D" w:rsidRPr="00054D7A">
        <w:fldChar w:fldCharType="end"/>
      </w:r>
      <w:r w:rsidRPr="00054D7A">
        <w:t>.</w:t>
      </w:r>
    </w:p>
    <w:p w14:paraId="72076161" w14:textId="5C71B2E4" w:rsidR="00D84DEF" w:rsidRPr="005D4752" w:rsidRDefault="00DC109E" w:rsidP="00E84A18">
      <w:pPr>
        <w:pStyle w:val="Heading2"/>
      </w:pPr>
      <w:bookmarkStart w:id="66" w:name="_Toc71112324"/>
      <w:bookmarkStart w:id="67" w:name="_Toc71731617"/>
      <w:r w:rsidRPr="005D4752">
        <w:t>S</w:t>
      </w:r>
      <w:bookmarkStart w:id="68" w:name="_Toc70975951"/>
      <w:bookmarkEnd w:id="68"/>
      <w:r w:rsidRPr="005D4752">
        <w:t>CW</w:t>
      </w:r>
      <w:bookmarkEnd w:id="66"/>
      <w:bookmarkEnd w:id="67"/>
    </w:p>
    <w:p w14:paraId="10E8CAD8" w14:textId="16301EEC" w:rsidR="00D84DEF" w:rsidRPr="00054D7A" w:rsidRDefault="00D84DEF" w:rsidP="00D84DEF">
      <w:r w:rsidRPr="00054D7A">
        <w:t xml:space="preserve">This project has been </w:t>
      </w:r>
      <w:r w:rsidR="004474FB" w:rsidRPr="00054D7A">
        <w:t>given access to the Supercomputing Wales</w:t>
      </w:r>
      <w:r w:rsidR="0038163F" w:rsidRPr="00054D7A">
        <w:t xml:space="preserve"> </w:t>
      </w:r>
      <w:r w:rsidR="00FB1F18" w:rsidRPr="00054D7A">
        <w:t>(SCW)</w:t>
      </w:r>
      <w:r w:rsidR="00B04219" w:rsidRPr="00054D7A">
        <w:t xml:space="preserve"> </w:t>
      </w:r>
      <w:r w:rsidR="00B97039" w:rsidRPr="00054D7A">
        <w:fldChar w:fldCharType="begin"/>
      </w:r>
      <w:r w:rsidR="00A25E65">
        <w:instrText xml:space="preserve"> ADDIN ZOTERO_ITEM CSL_CITATION {"citationID":"1uizJMw7","properties":{"formattedCitation":"[33]","plainCitation":"[33]","noteIndex":0},"citationItems":[{"id":101,"uris":["http://zotero.org/users/7475840/items/E6NI6DL4"],"uri":["http://zotero.org/users/7475840/items/E6NI6DL4"],"itemData":{"id":101,"type":"webpage","container-title":"Supercomputing Wales","language":"en-GB","title":"SCW","URL":"https://www.supercomputing.wales/","accessed":{"date-parts":[["2021",5,5]]}}}],"schema":"https://github.com/citation-style-language/schema/raw/master/csl-citation.json"} </w:instrText>
      </w:r>
      <w:r w:rsidR="00B97039" w:rsidRPr="00054D7A">
        <w:fldChar w:fldCharType="separate"/>
      </w:r>
      <w:r w:rsidR="00A25E65" w:rsidRPr="00A25E65">
        <w:t>[33]</w:t>
      </w:r>
      <w:r w:rsidR="00B97039" w:rsidRPr="00054D7A">
        <w:fldChar w:fldCharType="end"/>
      </w:r>
      <w:r w:rsidR="004474FB" w:rsidRPr="00054D7A">
        <w:t xml:space="preserve"> cluster, in order to train the network</w:t>
      </w:r>
      <w:r w:rsidR="00DA26E4" w:rsidRPr="00054D7A">
        <w:t xml:space="preserve">. </w:t>
      </w:r>
      <w:r w:rsidR="001C1F2B" w:rsidRPr="00054D7A">
        <w:t xml:space="preserve">The reason this has been granted is that CNNs </w:t>
      </w:r>
      <w:r w:rsidR="780ACF74" w:rsidRPr="00054D7A">
        <w:t>require a significant amount of training</w:t>
      </w:r>
      <w:r w:rsidR="0083156E" w:rsidRPr="00054D7A">
        <w:t xml:space="preserve"> and data</w:t>
      </w:r>
      <w:r w:rsidR="006F4F3F" w:rsidRPr="00054D7A">
        <w:t>, which means they are computationally intensive.</w:t>
      </w:r>
      <w:r w:rsidR="00B925C1" w:rsidRPr="00054D7A">
        <w:t xml:space="preserve"> This project therefore required more computing power than was initially available</w:t>
      </w:r>
      <w:r w:rsidR="00F55622" w:rsidRPr="00054D7A">
        <w:t xml:space="preserve"> locally</w:t>
      </w:r>
      <w:r w:rsidR="0038163F" w:rsidRPr="00054D7A">
        <w:t xml:space="preserve">. The process to use this service will be discussed further in </w:t>
      </w:r>
      <w:r w:rsidR="0038163F" w:rsidRPr="00054D7A">
        <w:rPr>
          <w:i/>
          <w:iCs/>
        </w:rPr>
        <w:t>Chapter 4.4</w:t>
      </w:r>
      <w:r w:rsidR="0038163F" w:rsidRPr="00054D7A">
        <w:t>.</w:t>
      </w:r>
    </w:p>
    <w:p w14:paraId="78728553" w14:textId="77777777" w:rsidR="00D84DEF" w:rsidRPr="005D4752" w:rsidRDefault="00D84DEF">
      <w:pPr>
        <w:suppressAutoHyphens w:val="0"/>
        <w:jc w:val="left"/>
        <w:rPr>
          <w:rFonts w:eastAsia="MS Gothic"/>
          <w:b/>
          <w:bCs/>
          <w:color w:val="365F91"/>
          <w:sz w:val="28"/>
          <w:szCs w:val="28"/>
        </w:rPr>
      </w:pPr>
      <w:r w:rsidRPr="005D4752">
        <w:br w:type="page"/>
      </w:r>
    </w:p>
    <w:p w14:paraId="46B65F47" w14:textId="77777777" w:rsidR="00E84A18" w:rsidRPr="005D4752" w:rsidRDefault="00E84A18" w:rsidP="00E84A18">
      <w:pPr>
        <w:pStyle w:val="Heading2"/>
        <w:sectPr w:rsidR="00E84A18" w:rsidRPr="005D4752">
          <w:headerReference w:type="default" r:id="rId45"/>
          <w:pgSz w:w="11906" w:h="16838"/>
          <w:pgMar w:top="1428" w:right="1800" w:bottom="1440" w:left="1800" w:header="708" w:footer="708" w:gutter="0"/>
          <w:cols w:space="720"/>
        </w:sectPr>
      </w:pPr>
    </w:p>
    <w:p w14:paraId="202FB3DC" w14:textId="77777777" w:rsidR="00180ACA" w:rsidRPr="005D4752" w:rsidRDefault="00DC109E">
      <w:pPr>
        <w:pStyle w:val="Heading1"/>
      </w:pPr>
      <w:bookmarkStart w:id="69" w:name="_Toc70975952"/>
      <w:bookmarkStart w:id="70" w:name="_Toc71112325"/>
      <w:bookmarkStart w:id="71" w:name="_Toc71731618"/>
      <w:r w:rsidRPr="005D4752">
        <w:lastRenderedPageBreak/>
        <w:t>Experiment Methods</w:t>
      </w:r>
      <w:bookmarkStart w:id="72" w:name="_Toc192777708"/>
      <w:bookmarkEnd w:id="69"/>
      <w:bookmarkEnd w:id="70"/>
      <w:bookmarkEnd w:id="71"/>
    </w:p>
    <w:p w14:paraId="6113CEDE" w14:textId="77777777" w:rsidR="00180ACA" w:rsidRPr="00054D7A" w:rsidRDefault="00DC109E">
      <w:r w:rsidRPr="00054D7A">
        <w:t xml:space="preserve">This project poses the question: can robotic grasps be successfully learnt by using a deep learning algorithm? </w:t>
      </w:r>
      <w:r w:rsidRPr="00054D7A">
        <w:rPr>
          <w:i/>
          <w:iCs/>
        </w:rPr>
        <w:t>Chapter 3</w:t>
      </w:r>
      <w:r w:rsidRPr="00054D7A">
        <w:t xml:space="preserve"> will outline the original hypothesis made at the start of the process, and the experiments that were designed to evaluate the </w:t>
      </w:r>
      <w:proofErr w:type="gramStart"/>
      <w:r w:rsidRPr="00054D7A">
        <w:t>aforementioned hypothesis</w:t>
      </w:r>
      <w:proofErr w:type="gramEnd"/>
      <w:r w:rsidRPr="00054D7A">
        <w:t xml:space="preserve"> and the success of the project. The supporting software design will be covered in </w:t>
      </w:r>
      <w:r w:rsidRPr="00054D7A">
        <w:rPr>
          <w:i/>
          <w:iCs/>
        </w:rPr>
        <w:t>Chapter 4</w:t>
      </w:r>
      <w:r w:rsidRPr="00054D7A">
        <w:t>.</w:t>
      </w:r>
    </w:p>
    <w:p w14:paraId="4D6C2005" w14:textId="11CE6FAB" w:rsidR="2D3A10C1" w:rsidRPr="00B66A5D" w:rsidRDefault="00DC109E" w:rsidP="2D3A10C1">
      <w:pPr>
        <w:pStyle w:val="Heading2"/>
      </w:pPr>
      <w:bookmarkStart w:id="73" w:name="_Toc70975953"/>
      <w:bookmarkStart w:id="74" w:name="_Toc71112326"/>
      <w:bookmarkStart w:id="75" w:name="_Toc71731619"/>
      <w:r w:rsidRPr="005D4752">
        <w:t>Experiment Hypothesis</w:t>
      </w:r>
      <w:bookmarkEnd w:id="73"/>
      <w:bookmarkEnd w:id="74"/>
      <w:bookmarkEnd w:id="75"/>
    </w:p>
    <w:p w14:paraId="34AFAE31" w14:textId="0C4779EA" w:rsidR="00180ACA" w:rsidRPr="00054D7A" w:rsidRDefault="00DC109E">
      <w:r w:rsidRPr="00054D7A">
        <w:t>The hypothesis being investigated in this project is that if a deep convolutional neural network can learn to predict grasps from images, then the trained network can be used to grasp novel objects in simulation. This functionality is trying to mimic the human intuition and experience that enables us</w:t>
      </w:r>
      <w:r w:rsidR="00D54208" w:rsidRPr="00054D7A">
        <w:t>,</w:t>
      </w:r>
      <w:r w:rsidRPr="00054D7A">
        <w:t xml:space="preserve"> as a species</w:t>
      </w:r>
      <w:r w:rsidR="33470812" w:rsidRPr="00054D7A">
        <w:t>,</w:t>
      </w:r>
      <w:r w:rsidRPr="00054D7A">
        <w:t xml:space="preserve"> to pick up objects that we may have never encountered. This hypothesis has been tested in other papers, as mentioned in </w:t>
      </w:r>
      <w:r w:rsidRPr="00054D7A">
        <w:rPr>
          <w:i/>
          <w:iCs/>
        </w:rPr>
        <w:t>Chapter 1</w:t>
      </w:r>
      <w:r w:rsidRPr="00054D7A">
        <w:t xml:space="preserve">, with some reports quoting success rates of up to </w:t>
      </w:r>
      <w:r w:rsidR="0053155C" w:rsidRPr="0053155C">
        <w:rPr>
          <w:color w:val="7030A0"/>
        </w:rPr>
        <w:t>8</w:t>
      </w:r>
      <w:r w:rsidR="00671F93">
        <w:rPr>
          <w:color w:val="7030A0"/>
        </w:rPr>
        <w:t>9</w:t>
      </w:r>
      <w:r w:rsidR="0053155C" w:rsidRPr="0053155C">
        <w:rPr>
          <w:color w:val="7030A0"/>
        </w:rPr>
        <w:t xml:space="preserve">% in </w:t>
      </w:r>
      <w:r w:rsidR="0053155C">
        <w:rPr>
          <w:color w:val="7030A0"/>
        </w:rPr>
        <w:t>Lenz et al</w:t>
      </w:r>
      <w:r w:rsidR="00AA3C1C">
        <w:rPr>
          <w:color w:val="7030A0"/>
        </w:rPr>
        <w:t>.</w:t>
      </w:r>
      <w:r w:rsidR="0053155C">
        <w:rPr>
          <w:color w:val="7030A0"/>
        </w:rPr>
        <w:t xml:space="preserve"> pap</w:t>
      </w:r>
      <w:r w:rsidR="00861988">
        <w:rPr>
          <w:color w:val="7030A0"/>
        </w:rPr>
        <w:t xml:space="preserve">er </w:t>
      </w:r>
      <w:r w:rsidR="00861988">
        <w:rPr>
          <w:color w:val="7030A0"/>
        </w:rPr>
        <w:fldChar w:fldCharType="begin"/>
      </w:r>
      <w:r w:rsidR="00861988">
        <w:rPr>
          <w:color w:val="7030A0"/>
        </w:rPr>
        <w:instrText xml:space="preserve"> ADDIN ZOTERO_ITEM CSL_CITATION {"citationID":"wxFGfFqW","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861988">
        <w:rPr>
          <w:color w:val="7030A0"/>
        </w:rPr>
        <w:fldChar w:fldCharType="separate"/>
      </w:r>
      <w:r w:rsidR="00861988" w:rsidRPr="00861988">
        <w:t>[3]</w:t>
      </w:r>
      <w:r w:rsidR="00861988">
        <w:rPr>
          <w:color w:val="7030A0"/>
        </w:rPr>
        <w:fldChar w:fldCharType="end"/>
      </w:r>
      <w:r w:rsidR="00671F93">
        <w:rPr>
          <w:color w:val="7030A0"/>
        </w:rPr>
        <w:t xml:space="preserve"> and between 70% and 92% in </w:t>
      </w:r>
      <w:r w:rsidR="00547902">
        <w:rPr>
          <w:color w:val="7030A0"/>
        </w:rPr>
        <w:t>Schm</w:t>
      </w:r>
      <w:r w:rsidR="00AA3C1C">
        <w:rPr>
          <w:color w:val="7030A0"/>
        </w:rPr>
        <w:t>i</w:t>
      </w:r>
      <w:r w:rsidR="00547902">
        <w:rPr>
          <w:color w:val="7030A0"/>
        </w:rPr>
        <w:t xml:space="preserve">dt et al. paper </w:t>
      </w:r>
      <w:r w:rsidR="00547902">
        <w:rPr>
          <w:color w:val="7030A0"/>
        </w:rPr>
        <w:fldChar w:fldCharType="begin"/>
      </w:r>
      <w:r w:rsidR="00547902">
        <w:rPr>
          <w:color w:val="7030A0"/>
        </w:rPr>
        <w:instrText xml:space="preserve"> ADDIN ZOTERO_ITEM CSL_CITATION {"citationID":"FVUqkjbc","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547902">
        <w:rPr>
          <w:color w:val="7030A0"/>
        </w:rPr>
        <w:fldChar w:fldCharType="separate"/>
      </w:r>
      <w:r w:rsidR="00547902" w:rsidRPr="00547902">
        <w:t>[9]</w:t>
      </w:r>
      <w:r w:rsidR="00547902">
        <w:rPr>
          <w:color w:val="7030A0"/>
        </w:rPr>
        <w:fldChar w:fldCharType="end"/>
      </w:r>
      <w:r w:rsidR="00AA3C1C">
        <w:rPr>
          <w:color w:val="7030A0"/>
        </w:rPr>
        <w:t>.</w:t>
      </w:r>
      <w:r w:rsidR="00CD1ECD">
        <w:t xml:space="preserve"> </w:t>
      </w:r>
      <w:r w:rsidRPr="00054D7A">
        <w:t xml:space="preserve"> This project is not necessarily searching for the most accurate neural network or the most successful grasps; due to time and technical limitations imposed due to the nature of the project (discussed further in </w:t>
      </w:r>
      <w:r w:rsidRPr="00054D7A">
        <w:rPr>
          <w:i/>
          <w:iCs/>
        </w:rPr>
        <w:t>Chapter 4</w:t>
      </w:r>
      <w:r w:rsidRPr="00054D7A">
        <w:t xml:space="preserve">). However, the expected outcome is </w:t>
      </w:r>
      <w:r w:rsidR="2F421417" w:rsidRPr="00054D7A">
        <w:t>possibly</w:t>
      </w:r>
      <w:r w:rsidRPr="00054D7A">
        <w:t xml:space="preserve"> a proof of concept</w:t>
      </w:r>
      <w:r w:rsidR="4C75E6C4" w:rsidRPr="00054D7A">
        <w:t>,</w:t>
      </w:r>
      <w:r w:rsidRPr="00054D7A">
        <w:t xml:space="preserve"> that could be further refined to produce better results.</w:t>
      </w:r>
    </w:p>
    <w:p w14:paraId="52BA55E2" w14:textId="77777777" w:rsidR="00180ACA" w:rsidRPr="005D4752" w:rsidRDefault="00DC109E">
      <w:pPr>
        <w:pStyle w:val="Heading2"/>
      </w:pPr>
      <w:bookmarkStart w:id="76" w:name="_Toc70975954"/>
      <w:bookmarkStart w:id="77" w:name="_Toc71112327"/>
      <w:bookmarkStart w:id="78" w:name="_Toc71731620"/>
      <w:r w:rsidRPr="005D4752">
        <w:t>Experiment Design</w:t>
      </w:r>
      <w:bookmarkEnd w:id="76"/>
      <w:bookmarkEnd w:id="77"/>
      <w:bookmarkEnd w:id="78"/>
    </w:p>
    <w:p w14:paraId="517D8EE6" w14:textId="77777777" w:rsidR="00180ACA" w:rsidRPr="005D4752" w:rsidRDefault="00DC109E">
      <w:pPr>
        <w:pStyle w:val="Heading3"/>
      </w:pPr>
      <w:bookmarkStart w:id="79" w:name="_Toc70975955"/>
      <w:bookmarkStart w:id="80" w:name="_Toc71112328"/>
      <w:bookmarkStart w:id="81" w:name="_Toc71731621"/>
      <w:r w:rsidRPr="005D4752">
        <w:t>Experiment Outline</w:t>
      </w:r>
      <w:bookmarkEnd w:id="79"/>
      <w:bookmarkEnd w:id="80"/>
      <w:bookmarkEnd w:id="81"/>
    </w:p>
    <w:p w14:paraId="58DFF88D" w14:textId="787AB1B5" w:rsidR="00180ACA" w:rsidRPr="00054D7A" w:rsidRDefault="00DC109E" w:rsidP="00D54208">
      <w:r w:rsidRPr="00054D7A">
        <w:t xml:space="preserve">The aim of this project is to test this hypothesis through experimentation in simulation. This will involve writing software and handling different data, further discussed in </w:t>
      </w:r>
      <w:r w:rsidRPr="00054D7A">
        <w:rPr>
          <w:i/>
          <w:iCs/>
        </w:rPr>
        <w:t>Chapter 4</w:t>
      </w:r>
      <w:r w:rsidRPr="00054D7A">
        <w:t>. The software and data will be used to test the hypothesis by taking the following two measurements:</w:t>
      </w:r>
      <w:r w:rsidRPr="00054D7A">
        <w:br/>
      </w:r>
    </w:p>
    <w:p w14:paraId="234F21C0" w14:textId="77777777" w:rsidR="00180ACA" w:rsidRPr="00054D7A" w:rsidRDefault="00DC109E">
      <w:pPr>
        <w:pStyle w:val="ListParagraph"/>
        <w:numPr>
          <w:ilvl w:val="0"/>
          <w:numId w:val="2"/>
        </w:numPr>
      </w:pPr>
      <w:r w:rsidRPr="00054D7A">
        <w:t>Evaluation of the ground truth.</w:t>
      </w:r>
    </w:p>
    <w:p w14:paraId="2DCE8523" w14:textId="77777777" w:rsidR="00180ACA" w:rsidRPr="00054D7A" w:rsidRDefault="00DC109E">
      <w:pPr>
        <w:pStyle w:val="ListParagraph"/>
        <w:numPr>
          <w:ilvl w:val="0"/>
          <w:numId w:val="2"/>
        </w:numPr>
      </w:pPr>
      <w:r w:rsidRPr="00054D7A">
        <w:t>Evaluation of the trained network.</w:t>
      </w:r>
    </w:p>
    <w:p w14:paraId="66D66701" w14:textId="77777777" w:rsidR="00180ACA" w:rsidRPr="00054D7A" w:rsidRDefault="00180ACA"/>
    <w:p w14:paraId="4A3A82A8" w14:textId="735C5552" w:rsidR="00180ACA" w:rsidRPr="00054D7A" w:rsidRDefault="00DC109E">
      <w:r w:rsidRPr="00054D7A">
        <w:t>Before describing the experiments to take these two measurements, I must define two things within the scope of this project:</w:t>
      </w:r>
      <w:r w:rsidRPr="00054D7A">
        <w:br/>
      </w:r>
    </w:p>
    <w:p w14:paraId="41B33315" w14:textId="77777777" w:rsidR="00180ACA" w:rsidRPr="00054D7A" w:rsidRDefault="00DC109E">
      <w:pPr>
        <w:pStyle w:val="ListParagraph"/>
        <w:numPr>
          <w:ilvl w:val="0"/>
          <w:numId w:val="2"/>
        </w:numPr>
      </w:pPr>
      <w:r w:rsidRPr="00054D7A">
        <w:t>What is a successful grasp?</w:t>
      </w:r>
    </w:p>
    <w:p w14:paraId="12BB947C" w14:textId="77777777" w:rsidR="00180ACA" w:rsidRPr="00054D7A" w:rsidRDefault="00DC109E">
      <w:pPr>
        <w:pStyle w:val="ListParagraph"/>
        <w:numPr>
          <w:ilvl w:val="0"/>
          <w:numId w:val="2"/>
        </w:numPr>
      </w:pPr>
      <w:r w:rsidRPr="00054D7A">
        <w:t>What is a ground truth?</w:t>
      </w:r>
    </w:p>
    <w:p w14:paraId="413C0315" w14:textId="77777777" w:rsidR="00180ACA" w:rsidRPr="00054D7A" w:rsidRDefault="00180ACA"/>
    <w:p w14:paraId="364F12A6" w14:textId="3501E7E8" w:rsidR="00180ACA" w:rsidRPr="00054D7A" w:rsidRDefault="00DC109E">
      <w:r w:rsidRPr="00054D7A">
        <w:t xml:space="preserve">Perhaps most importantly, for the purpose of this project, I will be defining a successful grasp as a combination of two factors. Furthermore, I will also be recording semi-successful grasps that come close to picking up the object (e.g., if the object is thrown to the side). The two factors that are going to be considered for grasp success are: gripper closure and object movement within the camera frame. This will be further </w:t>
      </w:r>
      <w:r w:rsidR="00FF347A" w:rsidRPr="00054D7A">
        <w:t>elaborated</w:t>
      </w:r>
      <w:r w:rsidRPr="00054D7A">
        <w:t xml:space="preserve"> in </w:t>
      </w:r>
      <w:r w:rsidR="001B4230" w:rsidRPr="00054D7A">
        <w:t xml:space="preserve">the Iteration 4 </w:t>
      </w:r>
      <w:r w:rsidRPr="00054D7A">
        <w:t xml:space="preserve">section of </w:t>
      </w:r>
      <w:r w:rsidRPr="00054D7A">
        <w:rPr>
          <w:i/>
          <w:iCs/>
        </w:rPr>
        <w:t>Chapter 4</w:t>
      </w:r>
      <w:r w:rsidRPr="00054D7A">
        <w:t>.</w:t>
      </w:r>
    </w:p>
    <w:p w14:paraId="128B31DD" w14:textId="77777777" w:rsidR="00180ACA" w:rsidRPr="005D4752" w:rsidRDefault="00180ACA">
      <w:pPr>
        <w:rPr>
          <w:color w:val="7030A0"/>
        </w:rPr>
      </w:pPr>
    </w:p>
    <w:p w14:paraId="0104B0AC" w14:textId="18A155BF" w:rsidR="00180ACA" w:rsidRPr="00915058" w:rsidRDefault="00DC109E">
      <w:r w:rsidRPr="00915058">
        <w:t>A ground truth in the field of machine learning is the ‘reality’ that the model is attempting to predict</w:t>
      </w:r>
      <w:r w:rsidR="510E435C" w:rsidRPr="00915058">
        <w:t>;</w:t>
      </w:r>
      <w:r w:rsidRPr="00915058">
        <w:t xml:space="preserve"> in this case the ground truths are successful grasp patterns for specific objects. The ground truth is dictated by the input data for a model; hence, the capability and efficacy of all machine learning models is directly linked </w:t>
      </w:r>
      <w:r w:rsidRPr="00915058">
        <w:lastRenderedPageBreak/>
        <w:t xml:space="preserve">to the quality of the ground truth. This project is making use of the ACRONYM dataset, as discussed in </w:t>
      </w:r>
      <w:r w:rsidRPr="00915058">
        <w:rPr>
          <w:i/>
          <w:iCs/>
        </w:rPr>
        <w:t>Chapter 1.3</w:t>
      </w:r>
      <w:r w:rsidRPr="00915058">
        <w:t xml:space="preserve">, which contains grasp and object information in relation to the </w:t>
      </w:r>
      <w:proofErr w:type="spellStart"/>
      <w:r w:rsidRPr="00915058">
        <w:t>ShapeNetSem</w:t>
      </w:r>
      <w:proofErr w:type="spellEnd"/>
      <w:r w:rsidRPr="00915058">
        <w:t xml:space="preserve"> object database. This grasp dataset is then considered to be the ground truth for these experiments.</w:t>
      </w:r>
    </w:p>
    <w:p w14:paraId="2BFA719B" w14:textId="77777777" w:rsidR="00180ACA" w:rsidRPr="00915058" w:rsidRDefault="00180ACA"/>
    <w:p w14:paraId="41E506D9" w14:textId="366ABCD2" w:rsidR="00180ACA" w:rsidRPr="00915058" w:rsidRDefault="00DC109E">
      <w:r w:rsidRPr="00915058">
        <w:t xml:space="preserve">As stated before, the training data for a neural network directly impacts the trained output; therefore, it is necessary to determine the quality of the dataset that is being used. The ACRONYM grasp dataset does contain information on the success of each grasp from their physics simulator; however, this does not necessarily mean </w:t>
      </w:r>
      <w:r w:rsidR="7ACB7317" w:rsidRPr="00915058">
        <w:t xml:space="preserve">that </w:t>
      </w:r>
      <w:r w:rsidRPr="00915058">
        <w:t>the labelled grasps will work in this project’s simulation. Therefore, it is essential to conduct an experiment to ascertain the accuracy of the grasps stated in the dataset within the project simulation environment, evaluating the ground truth of the scenario, thus allowing a comparison to the accuracy of the neural network.</w:t>
      </w:r>
    </w:p>
    <w:p w14:paraId="0A449960" w14:textId="77777777" w:rsidR="00180ACA" w:rsidRPr="005D4752" w:rsidRDefault="00180ACA">
      <w:pPr>
        <w:rPr>
          <w:color w:val="7030A0"/>
        </w:rPr>
      </w:pPr>
    </w:p>
    <w:p w14:paraId="04BCAE47" w14:textId="77777777" w:rsidR="00180ACA" w:rsidRPr="005D4752" w:rsidRDefault="00DC109E">
      <w:pPr>
        <w:pStyle w:val="Heading3"/>
      </w:pPr>
      <w:bookmarkStart w:id="82" w:name="_Toc70975956"/>
      <w:bookmarkStart w:id="83" w:name="_Toc71112329"/>
      <w:bookmarkStart w:id="84" w:name="_Toc71731622"/>
      <w:r w:rsidRPr="005D4752">
        <w:t>Ground Truth Evaluation</w:t>
      </w:r>
      <w:bookmarkEnd w:id="82"/>
      <w:bookmarkEnd w:id="83"/>
      <w:bookmarkEnd w:id="84"/>
    </w:p>
    <w:p w14:paraId="55768853" w14:textId="53CA345F" w:rsidR="00180ACA" w:rsidRPr="00915058" w:rsidRDefault="00DC109E">
      <w:r w:rsidRPr="00915058">
        <w:t xml:space="preserve">The ground truth experiment will be simple. </w:t>
      </w:r>
      <w:r w:rsidR="00B40C29">
        <w:t>A subset of the</w:t>
      </w:r>
      <w:r w:rsidRPr="00915058">
        <w:t xml:space="preserve"> objects named in the dataset (a description of how this is produced is in </w:t>
      </w:r>
      <w:r w:rsidRPr="00915058">
        <w:rPr>
          <w:i/>
          <w:iCs/>
        </w:rPr>
        <w:t>Chapter 4</w:t>
      </w:r>
      <w:r w:rsidRPr="00915058">
        <w:t xml:space="preserve">) will be spawned into the Gazebo environment and each grasp labelled for that object will be attempted three times. Repeating the test enables an average success rate to be taken for both the different objects and the </w:t>
      </w:r>
      <w:proofErr w:type="gramStart"/>
      <w:r w:rsidRPr="00915058">
        <w:t>dataset as a whole</w:t>
      </w:r>
      <w:proofErr w:type="gramEnd"/>
      <w:r w:rsidRPr="00915058">
        <w:t>.</w:t>
      </w:r>
      <w:r w:rsidR="00B40C29">
        <w:t xml:space="preserve"> A subset is used </w:t>
      </w:r>
      <w:r w:rsidR="00CF1C91">
        <w:t xml:space="preserve">to be more time efficient and the result of this can be extrapolated </w:t>
      </w:r>
      <w:r w:rsidR="002A6506">
        <w:t>to create a picture of the success of the whole dataset.</w:t>
      </w:r>
    </w:p>
    <w:p w14:paraId="47891C44" w14:textId="77777777" w:rsidR="00180ACA" w:rsidRPr="005D4752" w:rsidRDefault="00180ACA"/>
    <w:p w14:paraId="720E3890" w14:textId="77777777" w:rsidR="00180ACA" w:rsidRPr="005D4752" w:rsidRDefault="00DC109E">
      <w:pPr>
        <w:pStyle w:val="Heading3"/>
      </w:pPr>
      <w:bookmarkStart w:id="85" w:name="_Toc70975957"/>
      <w:bookmarkStart w:id="86" w:name="_Toc71112330"/>
      <w:bookmarkStart w:id="87" w:name="_Toc71731623"/>
      <w:r w:rsidRPr="005D4752">
        <w:t>Trained Neural Network Evaluation</w:t>
      </w:r>
      <w:bookmarkEnd w:id="85"/>
      <w:bookmarkEnd w:id="86"/>
      <w:bookmarkEnd w:id="87"/>
    </w:p>
    <w:p w14:paraId="269CE0AE" w14:textId="77777777" w:rsidR="00180ACA" w:rsidRPr="002A6506" w:rsidRDefault="00DC109E">
      <w:r w:rsidRPr="002A6506">
        <w:t>Firstly, while training the model it is possible to assess the accuracy of the network by viewing the loss metrics. This will evaluate how close the predictions of the model are to their ground truth labels. It will also be possible to conduct tests on unseen data to check for overfitting during the training. However, this value will not necessarily indicate whether the network will work well in the simulation. Therefore, this loss metric will not be used to assess the network in this report.</w:t>
      </w:r>
    </w:p>
    <w:p w14:paraId="6B642A22" w14:textId="77777777" w:rsidR="00180ACA" w:rsidRPr="002A6506" w:rsidRDefault="00180ACA"/>
    <w:p w14:paraId="7CB139A8" w14:textId="16DD0D42" w:rsidR="00180ACA" w:rsidRPr="002A6506" w:rsidRDefault="00DC109E">
      <w:r w:rsidRPr="002A6506">
        <w:t xml:space="preserve">The main experiments to evaluate the efficacy of the trained neural network model will be </w:t>
      </w:r>
      <w:proofErr w:type="gramStart"/>
      <w:r w:rsidRPr="002A6506">
        <w:t>similar to</w:t>
      </w:r>
      <w:proofErr w:type="gramEnd"/>
      <w:r w:rsidRPr="002A6506">
        <w:t xml:space="preserve"> that of the ground truth data. The pipeline for this evaluation is shown in F</w:t>
      </w:r>
      <w:r w:rsidRPr="002A6506">
        <w:rPr>
          <w:i/>
          <w:iCs/>
        </w:rPr>
        <w:t xml:space="preserve">igure </w:t>
      </w:r>
      <w:r w:rsidR="0053290B" w:rsidRPr="002A6506">
        <w:rPr>
          <w:i/>
          <w:iCs/>
        </w:rPr>
        <w:t>3.</w:t>
      </w:r>
      <w:r w:rsidRPr="002A6506">
        <w:rPr>
          <w:i/>
          <w:iCs/>
        </w:rPr>
        <w:t>1</w:t>
      </w:r>
      <w:r w:rsidRPr="002A6506">
        <w:t xml:space="preserve">. Firstly, a random model from the </w:t>
      </w:r>
      <w:proofErr w:type="spellStart"/>
      <w:r w:rsidRPr="002A6506">
        <w:t>ShapeNetSem</w:t>
      </w:r>
      <w:proofErr w:type="spellEnd"/>
      <w:r w:rsidRPr="002A6506">
        <w:t xml:space="preserve"> database is spawned into the Gazebo simulation. An image of the object will be generated from the camera in the environment and fed into the trained model, outputting the predicted grasp. This prediction will define a transform from the object, which will then be used to attempt the grasp. The grasp success will be monitored and </w:t>
      </w:r>
      <w:r w:rsidR="003A73E1" w:rsidRPr="002A6506">
        <w:t>recorded,</w:t>
      </w:r>
      <w:r w:rsidRPr="002A6506">
        <w:t xml:space="preserve"> looking for partial gripper closure and the object to be moving up in the camera frame for a fully successful grasp. This pipeline, as in the ground truth evaluation, will be repeated three times to enable the taking of an average, thus decreasing the likelihood of outliers in the results.</w:t>
      </w:r>
    </w:p>
    <w:p w14:paraId="35FDE408" w14:textId="03A22133" w:rsidR="00180ACA" w:rsidRPr="005D4752" w:rsidRDefault="004739E4">
      <w:r w:rsidRPr="005D4752">
        <w:rPr>
          <w:noProof/>
        </w:rPr>
        <w:lastRenderedPageBreak/>
        <mc:AlternateContent>
          <mc:Choice Requires="wpg">
            <w:drawing>
              <wp:anchor distT="0" distB="0" distL="114300" distR="114300" simplePos="0" relativeHeight="251650055" behindDoc="0" locked="0" layoutInCell="1" allowOverlap="1" wp14:anchorId="7DE048B6" wp14:editId="67E36D50">
                <wp:simplePos x="0" y="0"/>
                <wp:positionH relativeFrom="column">
                  <wp:posOffset>57150</wp:posOffset>
                </wp:positionH>
                <wp:positionV relativeFrom="paragraph">
                  <wp:posOffset>302895</wp:posOffset>
                </wp:positionV>
                <wp:extent cx="5154295" cy="2001520"/>
                <wp:effectExtent l="0" t="0" r="27305" b="0"/>
                <wp:wrapTopAndBottom/>
                <wp:docPr id="53" name="Group 53"/>
                <wp:cNvGraphicFramePr/>
                <a:graphic xmlns:a="http://schemas.openxmlformats.org/drawingml/2006/main">
                  <a:graphicData uri="http://schemas.microsoft.com/office/word/2010/wordprocessingGroup">
                    <wpg:wgp>
                      <wpg:cNvGrpSpPr/>
                      <wpg:grpSpPr>
                        <a:xfrm>
                          <a:off x="0" y="0"/>
                          <a:ext cx="5154295" cy="2001520"/>
                          <a:chOff x="0" y="0"/>
                          <a:chExt cx="5154673" cy="2001520"/>
                        </a:xfrm>
                      </wpg:grpSpPr>
                      <wps:wsp>
                        <wps:cNvPr id="52" name="Text Box 52"/>
                        <wps:cNvSpPr txBox="1"/>
                        <wps:spPr>
                          <a:xfrm>
                            <a:off x="0" y="1741805"/>
                            <a:ext cx="5153660" cy="259715"/>
                          </a:xfrm>
                          <a:prstGeom prst="rect">
                            <a:avLst/>
                          </a:prstGeom>
                          <a:solidFill>
                            <a:prstClr val="white"/>
                          </a:solidFill>
                          <a:ln>
                            <a:noFill/>
                          </a:ln>
                        </wps:spPr>
                        <wps:txbx>
                          <w:txbxContent>
                            <w:p w14:paraId="74C8EEEC" w14:textId="383E2238" w:rsidR="004739E4" w:rsidRPr="00680409" w:rsidRDefault="004739E4" w:rsidP="004739E4">
                              <w:pPr>
                                <w:pStyle w:val="Caption"/>
                                <w:jc w:val="center"/>
                                <w:rPr>
                                  <w:noProof/>
                                  <w:szCs w:val="24"/>
                                </w:rPr>
                              </w:pPr>
                              <w:bookmarkStart w:id="88" w:name="_Toc71731676"/>
                              <w:r>
                                <w:t xml:space="preserve">Figure </w:t>
                              </w:r>
                              <w:fldSimple w:instr=" STYLEREF 1 \s ">
                                <w:r w:rsidR="00006A32">
                                  <w:rPr>
                                    <w:noProof/>
                                  </w:rPr>
                                  <w:t>3</w:t>
                                </w:r>
                              </w:fldSimple>
                              <w:r w:rsidR="00006A32">
                                <w:t>.</w:t>
                              </w:r>
                              <w:fldSimple w:instr=" SEQ Figure \* ARABIC \s 1 ">
                                <w:r w:rsidR="00006A32">
                                  <w:rPr>
                                    <w:noProof/>
                                  </w:rPr>
                                  <w:t>1</w:t>
                                </w:r>
                              </w:fldSimple>
                              <w:r w:rsidRPr="00B70390">
                                <w:t>: The pipeline for evaluating the trained neural network in simulatio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 name="Group 17"/>
                        <wpg:cNvGrpSpPr/>
                        <wpg:grpSpPr>
                          <a:xfrm>
                            <a:off x="0" y="0"/>
                            <a:ext cx="5154673" cy="1648018"/>
                            <a:chOff x="0" y="0"/>
                            <a:chExt cx="5154837" cy="1648087"/>
                          </a:xfrm>
                        </wpg:grpSpPr>
                        <wpg:grpSp>
                          <wpg:cNvPr id="18" name="Group 18"/>
                          <wpg:cNvGrpSpPr/>
                          <wpg:grpSpPr>
                            <a:xfrm>
                              <a:off x="0" y="0"/>
                              <a:ext cx="3292909" cy="1647721"/>
                              <a:chOff x="0" y="0"/>
                              <a:chExt cx="3292909" cy="1647721"/>
                            </a:xfrm>
                          </wpg:grpSpPr>
                          <wpg:grpSp>
                            <wpg:cNvPr id="19" name="Group 19"/>
                            <wpg:cNvGrpSpPr/>
                            <wpg:grpSpPr>
                              <a:xfrm>
                                <a:off x="0" y="0"/>
                                <a:ext cx="3292909" cy="651601"/>
                                <a:chOff x="0" y="0"/>
                                <a:chExt cx="3292909" cy="651601"/>
                              </a:xfrm>
                            </wpg:grpSpPr>
                            <wpg:grpSp>
                              <wpg:cNvPr id="20" name="Group 20"/>
                              <wpg:cNvGrpSpPr/>
                              <wpg:grpSpPr>
                                <a:xfrm>
                                  <a:off x="0" y="0"/>
                                  <a:ext cx="1858672" cy="651601"/>
                                  <a:chOff x="0" y="0"/>
                                  <a:chExt cx="1858672" cy="651601"/>
                                </a:xfrm>
                              </wpg:grpSpPr>
                              <wps:wsp>
                                <wps:cNvPr id="21" name="Rectangle: Rounded Corners 21"/>
                                <wps:cNvSpPr/>
                                <wps:spPr>
                                  <a:xfrm>
                                    <a:off x="0" y="0"/>
                                    <a:ext cx="1434602"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20709EBF" w14:textId="77777777" w:rsidR="00180ACA" w:rsidRDefault="00DC109E">
                                      <w:pPr>
                                        <w:overflowPunct w:val="0"/>
                                        <w:jc w:val="center"/>
                                      </w:pPr>
                                      <w:r>
                                        <w:rPr>
                                          <w:rFonts w:ascii="Cambria" w:hAnsi="Cambria" w:cs="Cambria"/>
                                          <w:color w:val="0F243E"/>
                                          <w:szCs w:val="22"/>
                                        </w:rPr>
                                        <w:t>Spawn a random model</w:t>
                                      </w:r>
                                    </w:p>
                                  </w:txbxContent>
                                </wps:txbx>
                                <wps:bodyPr vert="horz" wrap="square" lIns="90004" tIns="44997" rIns="90004" bIns="44997" anchor="ctr" anchorCtr="0" compatLnSpc="0">
                                  <a:noAutofit/>
                                </wps:bodyPr>
                              </wps:wsp>
                              <wps:wsp>
                                <wps:cNvPr id="22" name="Freeform: Shape 22"/>
                                <wps:cNvSpPr/>
                                <wps:spPr>
                                  <a:xfrm>
                                    <a:off x="1437116" y="326880"/>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g:grpSp>
                            <wps:wsp>
                              <wps:cNvPr id="23" name="Rectangle: Rounded Corners 23"/>
                              <wps:cNvSpPr/>
                              <wps:spPr>
                                <a:xfrm>
                                  <a:off x="1859752" y="0"/>
                                  <a:ext cx="1433157"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wps:txbx>
                              <wps:bodyPr vert="horz" wrap="square" lIns="90004" tIns="44997" rIns="90004" bIns="44997" anchor="ctr" anchorCtr="0" compatLnSpc="0">
                                <a:noAutofit/>
                              </wps:bodyPr>
                            </wps:wsp>
                          </wpg:grpSp>
                          <wps:wsp>
                            <wps:cNvPr id="24" name="Freeform: Shape 24"/>
                            <wps:cNvSpPr/>
                            <wps:spPr>
                              <a:xfrm>
                                <a:off x="2579394" y="654126"/>
                                <a:ext cx="722" cy="338401"/>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5" name="Rectangle: Rounded Corners 25"/>
                            <wps:cNvSpPr/>
                            <wps:spPr>
                              <a:xfrm>
                                <a:off x="1859752" y="995041"/>
                                <a:ext cx="1433157" cy="652680"/>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47721FC" w14:textId="77777777" w:rsidR="00180ACA" w:rsidRDefault="00DC109E">
                                  <w:pPr>
                                    <w:overflowPunct w:val="0"/>
                                    <w:jc w:val="center"/>
                                  </w:pPr>
                                  <w:r>
                                    <w:rPr>
                                      <w:rFonts w:ascii="Cambria" w:hAnsi="Cambria" w:cs="Cambria"/>
                                      <w:color w:val="0F243E"/>
                                      <w:szCs w:val="22"/>
                                    </w:rPr>
                                    <w:t>Attempt the grasp</w:t>
                                  </w:r>
                                </w:p>
                              </w:txbxContent>
                            </wps:txbx>
                            <wps:bodyPr vert="horz" wrap="square" lIns="90004" tIns="44997" rIns="90004" bIns="44997" anchor="ctr" anchorCtr="0" compatLnSpc="0">
                              <a:noAutofit/>
                            </wps:bodyPr>
                          </wps:wsp>
                        </wpg:grpSp>
                        <wps:wsp>
                          <wps:cNvPr id="26" name="Freeform: Shape 26"/>
                          <wps:cNvSpPr/>
                          <wps:spPr>
                            <a:xfrm>
                              <a:off x="3296156" y="1322643"/>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7" name="Rectangle: Rounded Corners 27"/>
                          <wps:cNvSpPr/>
                          <wps:spPr>
                            <a:xfrm>
                              <a:off x="3720958" y="995764"/>
                              <a:ext cx="1433879" cy="652323"/>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wps:txbx>
                          <wps:bodyPr vert="horz" wrap="square" lIns="90004" tIns="44997" rIns="90004" bIns="44997" anchor="ctr" anchorCtr="0" compatLnSpc="0">
                            <a:noAutofit/>
                          </wps:bodyPr>
                        </wps:wsp>
                      </wpg:grpSp>
                    </wpg:wgp>
                  </a:graphicData>
                </a:graphic>
                <wp14:sizeRelV relativeFrom="margin">
                  <wp14:pctHeight>0</wp14:pctHeight>
                </wp14:sizeRelV>
              </wp:anchor>
            </w:drawing>
          </mc:Choice>
          <mc:Fallback>
            <w:pict>
              <v:group w14:anchorId="7DE048B6" id="Group 53" o:spid="_x0000_s1041" style="position:absolute;left:0;text-align:left;margin-left:4.5pt;margin-top:23.85pt;width:405.85pt;height:157.6pt;z-index:251650055;mso-height-relative:margin" coordsize="51546,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">
                <v:shape id="Text Box 52" o:spid="_x0000_s1042" type="#_x0000_t202" style="position:absolute;top:17418;width:5153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14:paraId="74C8EEEC" w14:textId="383E2238" w:rsidR="004739E4" w:rsidRPr="00680409" w:rsidRDefault="004739E4" w:rsidP="004739E4">
                        <w:pPr>
                          <w:pStyle w:val="Caption"/>
                          <w:jc w:val="center"/>
                          <w:rPr>
                            <w:noProof/>
                            <w:szCs w:val="24"/>
                          </w:rPr>
                        </w:pPr>
                        <w:bookmarkStart w:id="89" w:name="_Toc71731676"/>
                        <w:r>
                          <w:t xml:space="preserve">Figure </w:t>
                        </w:r>
                        <w:fldSimple w:instr=" STYLEREF 1 \s ">
                          <w:r w:rsidR="00006A32">
                            <w:rPr>
                              <w:noProof/>
                            </w:rPr>
                            <w:t>3</w:t>
                          </w:r>
                        </w:fldSimple>
                        <w:r w:rsidR="00006A32">
                          <w:t>.</w:t>
                        </w:r>
                        <w:fldSimple w:instr=" SEQ Figure \* ARABIC \s 1 ">
                          <w:r w:rsidR="00006A32">
                            <w:rPr>
                              <w:noProof/>
                            </w:rPr>
                            <w:t>1</w:t>
                          </w:r>
                        </w:fldSimple>
                        <w:r w:rsidRPr="00B70390">
                          <w:t>: The pipeline for evaluating the trained neural network in simulation.</w:t>
                        </w:r>
                        <w:bookmarkEnd w:id="89"/>
                      </w:p>
                    </w:txbxContent>
                  </v:textbox>
                </v:shape>
                <v:group id="Group 17" o:spid="_x0000_s1043" style="position:absolute;width:51546;height:16480" coordsize="51548,1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44" style="position:absolute;width:32929;height:16477" coordsize="32929,1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5" style="position:absolute;width:32929;height:6516" coordsize="32929,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46" style="position:absolute;width:18586;height:6516" coordsize="18586,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Rectangle: Rounded Corners 21" o:spid="_x0000_s1047" style="position:absolute;width:14346;height:6516;visibility:visible;mso-wrap-style:square;v-text-anchor:middle" coordsize="1434602,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" adj="-11796480,,5400" path="m108600,at,,217200,217200,108600,,,108600l,543001at,434401,217200,651601,,543001,108600,651601l1326002,651601at1217402,434401,1434602,651601,1326002,651601,1434602,543001l1434602,108600at1217402,,1434602,217200,1434602,108600,1326002,l108600,xe" fillcolor="#dce6f2" strokecolor="#376092" strokeweight=".26467mm">
                          <v:stroke joinstyle="round"/>
                          <v:shadow on="t" color="black" opacity="22937f" origin="-.5,-.5" offset="0,.63881mm"/>
                          <v:formulas/>
                          <v:path arrowok="t" o:connecttype="custom" o:connectlocs="717301,0;1434602,325801;717301,651601;0,325801" o:connectangles="270,0,90,180" textboxrect="31809,31809,1402793,619792"/>
                          <v:textbox inset="2.50011mm,1.2499mm,2.50011mm,1.2499mm">
                            <w:txbxContent>
                              <w:p w14:paraId="20709EBF" w14:textId="77777777" w:rsidR="00180ACA" w:rsidRDefault="00DC109E">
                                <w:pPr>
                                  <w:overflowPunct w:val="0"/>
                                  <w:jc w:val="center"/>
                                </w:pPr>
                                <w:r>
                                  <w:rPr>
                                    <w:rFonts w:ascii="Cambria" w:hAnsi="Cambria" w:cs="Cambria"/>
                                    <w:color w:val="0F243E"/>
                                    <w:szCs w:val="22"/>
                                  </w:rPr>
                                  <w:t>Spawn a random model</w:t>
                                </w:r>
                              </w:p>
                            </w:txbxContent>
                          </v:textbox>
                        </v:shape>
                        <v:shape id="Freeform: Shape 22" o:spid="_x0000_s1048" style="position:absolute;left:14371;top:3268;width:4215;height: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group>
                      <v:shape id="Rectangle: Rounded Corners 23" o:spid="_x0000_s1049" style="position:absolute;left:18597;width:14332;height:6516;visibility:visible;mso-wrap-style:square;v-text-anchor:middle" coordsize="1433157,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" adj="-11796480,,5400" path="m108600,at,,217200,217200,108600,,,108600l,543001at,434401,217200,651601,,543001,108600,651601l1324557,651601at1215957,434401,1433157,651601,1324557,651601,1433157,543001l1433157,108600at1215957,,1433157,217200,1433157,108600,1324557,l108600,xe" fillcolor="#dce6f2" strokecolor="#376092" strokeweight=".26467mm">
                        <v:stroke joinstyle="round"/>
                        <v:shadow on="t" color="black" opacity="22937f" origin="-.5,-.5" offset="0,.63881mm"/>
                        <v:formulas/>
                        <v:path arrowok="t" o:connecttype="custom" o:connectlocs="716579,0;1433157,325801;716579,651601;0,325801" o:connectangles="270,0,90,180" textboxrect="31809,31809,1401348,619792"/>
                        <v:textbox inset="2.50011mm,1.2499mm,2.50011mm,1.2499mm">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v:textbox>
                      </v:shape>
                    </v:group>
                    <v:shape id="Freeform: Shape 24" o:spid="_x0000_s1050" style="position:absolute;left:25793;top:6541;width:8;height:3384;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361,0;722,169201;361,338401;0,169201" o:connectangles="270,0,90,180" textboxrect="0,0,21600,21600"/>
                    </v:shape>
                    <v:shape id="Rectangle: Rounded Corners 25" o:spid="_x0000_s1051" style="position:absolute;left:18597;top:9950;width:14332;height:6527;visibility:visible;mso-wrap-style:square;v-text-anchor:middle" coordsize="1433157,652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" adj="-11796480,,5400" path="m108780,at,,217560,217560,108780,,,108780l,543900at,435120,217560,652680,,543900,108780,652680l1324377,652680at1215597,435120,1433157,652680,1324377,652680,1433157,543900l1433157,108780at1215597,,1433157,217560,1433157,108780,1324377,l108780,xe" fillcolor="#dce6f2" strokecolor="#376092" strokeweight=".26467mm">
                      <v:stroke joinstyle="round"/>
                      <v:shadow on="t" color="black" opacity="22937f" origin="-.5,-.5" offset="0,.63881mm"/>
                      <v:formulas/>
                      <v:path arrowok="t" o:connecttype="custom" o:connectlocs="716579,0;1433157,326340;716579,652680;0,326340" o:connectangles="270,0,90,180" textboxrect="31862,31862,1401295,620818"/>
                      <v:textbox inset="2.50011mm,1.2499mm,2.50011mm,1.2499mm">
                        <w:txbxContent>
                          <w:p w14:paraId="047721FC" w14:textId="77777777" w:rsidR="00180ACA" w:rsidRDefault="00DC109E">
                            <w:pPr>
                              <w:overflowPunct w:val="0"/>
                              <w:jc w:val="center"/>
                            </w:pPr>
                            <w:r>
                              <w:rPr>
                                <w:rFonts w:ascii="Cambria" w:hAnsi="Cambria" w:cs="Cambria"/>
                                <w:color w:val="0F243E"/>
                                <w:szCs w:val="22"/>
                              </w:rPr>
                              <w:t>Attempt the grasp</w:t>
                            </w:r>
                          </w:p>
                        </w:txbxContent>
                      </v:textbox>
                    </v:shape>
                  </v:group>
                  <v:shape id="Freeform: Shape 26" o:spid="_x0000_s1052" style="position:absolute;left:32961;top:13226;width:4216;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shape id="Rectangle: Rounded Corners 27" o:spid="_x0000_s1053" style="position:absolute;left:37209;top:9957;width:14339;height:6523;visibility:visible;mso-wrap-style:square;v-text-anchor:middle" coordsize="1433879,6523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" adj="-11796480,,5400" path="m108721,at,,217442,217442,108721,,,108721l,543603at,434882,217442,652324,,543603,108721,652324l1325159,652323at1216438,434881,1433880,652323,1325159,652323,1433880,543602l1433879,108721at1216437,,1433879,217442,1433879,108721,1325158,l108721,xe" fillcolor="#dce6f2" strokecolor="#376092" strokeweight=".26467mm">
                    <v:stroke joinstyle="round"/>
                    <v:shadow on="t" color="black" opacity="22937f" origin="-.5,-.5" offset="0,.63881mm"/>
                    <v:formulas/>
                    <v:path arrowok="t" o:connecttype="custom" o:connectlocs="716940,0;1433879,326162;716940,652323;0,326162" o:connectangles="270,0,90,180" textboxrect="31844,31844,1402035,620479"/>
                    <v:textbox inset="2.50011mm,1.2499mm,2.50011mm,1.2499mm">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v:textbox>
                  </v:shape>
                </v:group>
                <w10:wrap type="topAndBottom"/>
              </v:group>
            </w:pict>
          </mc:Fallback>
        </mc:AlternateContent>
      </w:r>
    </w:p>
    <w:p w14:paraId="6821E670" w14:textId="77777777" w:rsidR="00180ACA" w:rsidRPr="005D4752" w:rsidRDefault="00DC109E">
      <w:pPr>
        <w:pStyle w:val="Heading3"/>
      </w:pPr>
      <w:bookmarkStart w:id="90" w:name="_Toc70975958"/>
      <w:bookmarkStart w:id="91" w:name="_Toc71112331"/>
      <w:bookmarkStart w:id="92" w:name="_Toc71731624"/>
      <w:r w:rsidRPr="005D4752">
        <w:t>Experiment Results</w:t>
      </w:r>
      <w:bookmarkEnd w:id="90"/>
      <w:bookmarkEnd w:id="91"/>
      <w:bookmarkEnd w:id="92"/>
    </w:p>
    <w:p w14:paraId="7792473A" w14:textId="77777777" w:rsidR="00AF1DEE" w:rsidRPr="002A6506" w:rsidRDefault="00DC109E" w:rsidP="00AF1DEE">
      <w:r w:rsidRPr="002A6506">
        <w:t>There will be two ways to evaluate the results of the project’s experiments:</w:t>
      </w:r>
    </w:p>
    <w:p w14:paraId="1273FC75" w14:textId="21EEFFF7" w:rsidR="455F3E62" w:rsidRPr="002A6506" w:rsidRDefault="455F3E62" w:rsidP="455F3E62"/>
    <w:p w14:paraId="41C37587" w14:textId="77777777" w:rsidR="00180ACA" w:rsidRPr="002A6506" w:rsidRDefault="00DC109E">
      <w:pPr>
        <w:pStyle w:val="ListParagraph"/>
        <w:numPr>
          <w:ilvl w:val="0"/>
          <w:numId w:val="6"/>
        </w:numPr>
      </w:pPr>
      <w:r w:rsidRPr="002A6506">
        <w:t>Looking at the average success rate of all objects.</w:t>
      </w:r>
    </w:p>
    <w:p w14:paraId="0280A6D2" w14:textId="2C002AEA" w:rsidR="00180ACA" w:rsidRPr="002A6506" w:rsidRDefault="00DC109E">
      <w:pPr>
        <w:pStyle w:val="ListParagraph"/>
        <w:numPr>
          <w:ilvl w:val="0"/>
          <w:numId w:val="6"/>
        </w:numPr>
      </w:pPr>
      <w:r w:rsidRPr="002A6506">
        <w:t xml:space="preserve">Looking at the category of object </w:t>
      </w:r>
      <w:r w:rsidR="07B4FE19" w:rsidRPr="002A6506">
        <w:t xml:space="preserve">where </w:t>
      </w:r>
      <w:r w:rsidRPr="002A6506">
        <w:t>the model performs best.</w:t>
      </w:r>
    </w:p>
    <w:p w14:paraId="1C8C738C" w14:textId="77777777" w:rsidR="00180ACA" w:rsidRPr="002A6506" w:rsidRDefault="00180ACA"/>
    <w:p w14:paraId="5339909C" w14:textId="7A1283E9" w:rsidR="00180ACA" w:rsidRPr="002A6506" w:rsidRDefault="00DC109E">
      <w:r w:rsidRPr="002A6506">
        <w:t xml:space="preserve">The first of these two options best </w:t>
      </w:r>
      <w:r w:rsidR="251F8DDF" w:rsidRPr="002A6506">
        <w:t>evaluate</w:t>
      </w:r>
      <w:r w:rsidRPr="002A6506">
        <w:t xml:space="preserve"> the initial hypothesis laid out originally, as it </w:t>
      </w:r>
      <w:r w:rsidR="604DF223" w:rsidRPr="002A6506">
        <w:t>focuses</w:t>
      </w:r>
      <w:r w:rsidRPr="002A6506">
        <w:t xml:space="preserve"> on the generalisation of the model and its ability to predict grasps for all kinds of objects. A high average success rate would show that the model (or a similar one) could be robust enough to be applied in many scenarios. On the other hand, a low success rate could be the result of </w:t>
      </w:r>
      <w:r w:rsidR="0B23F891" w:rsidRPr="002A6506">
        <w:t>several factors</w:t>
      </w:r>
      <w:r w:rsidRPr="002A6506">
        <w:t>, such as: a low-quality ground truth, an incorrectly setup simulation environment, or a poorly built convolutional neural network.</w:t>
      </w:r>
    </w:p>
    <w:p w14:paraId="626D9DD7" w14:textId="77777777" w:rsidR="00180ACA" w:rsidRPr="002A6506" w:rsidRDefault="00180ACA"/>
    <w:p w14:paraId="224D33E6" w14:textId="3575EB4C" w:rsidR="00180ACA" w:rsidRPr="002A6506" w:rsidRDefault="00DC109E">
      <w:r w:rsidRPr="002A6506">
        <w:t>The second option could p</w:t>
      </w:r>
      <w:r w:rsidR="647FACDC" w:rsidRPr="002A6506">
        <w:t>ossibly</w:t>
      </w:r>
      <w:r w:rsidRPr="002A6506">
        <w:t xml:space="preserve"> be more interesting in the situation where the grasp success rate is mid-ranged (</w:t>
      </w:r>
      <w:proofErr w:type="gramStart"/>
      <w:r w:rsidRPr="002A6506">
        <w:t>i.e.</w:t>
      </w:r>
      <w:proofErr w:type="gramEnd"/>
      <w:r w:rsidRPr="002A6506">
        <w:t xml:space="preserve"> 40% - 60%). This is because in this situation the model appears to be working well to some degree; however, we might assume that some types of objects are holding it back. Looking at the success rate of the different category of objects could enable this to be fixed in future iterations of the project. There could be many reasons why some objects have a higher grasping rate than others, for example, the object is bigger or more complicated; therefore, will naturally be harder and more awkward to pick up. The object could even be too large for the gripper on the robot, though this can be mostly mitigated during this project due to its simulated nature.</w:t>
      </w:r>
    </w:p>
    <w:p w14:paraId="06CCBC86" w14:textId="77777777" w:rsidR="00180ACA" w:rsidRPr="002A6506" w:rsidRDefault="00180ACA"/>
    <w:p w14:paraId="77691C78" w14:textId="77777777" w:rsidR="00180ACA" w:rsidRPr="002A6506" w:rsidRDefault="00DC109E">
      <w:pPr>
        <w:sectPr w:rsidR="00180ACA" w:rsidRPr="002A6506">
          <w:headerReference w:type="default" r:id="rId46"/>
          <w:footerReference w:type="default" r:id="rId47"/>
          <w:pgSz w:w="11906" w:h="16838"/>
          <w:pgMar w:top="1428" w:right="1800" w:bottom="1440" w:left="1800" w:header="708" w:footer="708" w:gutter="0"/>
          <w:cols w:space="720"/>
        </w:sectPr>
      </w:pPr>
      <w:r w:rsidRPr="002A6506">
        <w:t xml:space="preserve">By using </w:t>
      </w:r>
      <w:proofErr w:type="gramStart"/>
      <w:r w:rsidRPr="002A6506">
        <w:t>both of these</w:t>
      </w:r>
      <w:proofErr w:type="gramEnd"/>
      <w:r w:rsidRPr="002A6506">
        <w:t xml:space="preserve"> evaluation methods, we can generate a good assessment of how successful the model is performing, how it can possibly be improved, and how correct the original experiment hypothesis was.</w:t>
      </w:r>
    </w:p>
    <w:p w14:paraId="167625DA" w14:textId="77777777" w:rsidR="00180ACA" w:rsidRPr="005D4752" w:rsidRDefault="00DC109E">
      <w:pPr>
        <w:pStyle w:val="Heading1"/>
      </w:pPr>
      <w:bookmarkStart w:id="93" w:name="_Toc222978602"/>
      <w:bookmarkStart w:id="94" w:name="_Toc70975959"/>
      <w:bookmarkStart w:id="95" w:name="_Toc71112332"/>
      <w:bookmarkStart w:id="96" w:name="_Toc71731625"/>
      <w:r w:rsidRPr="005D4752">
        <w:lastRenderedPageBreak/>
        <w:t>Software Design and Implementation</w:t>
      </w:r>
      <w:bookmarkEnd w:id="72"/>
      <w:bookmarkEnd w:id="93"/>
      <w:bookmarkEnd w:id="94"/>
      <w:bookmarkEnd w:id="95"/>
      <w:bookmarkEnd w:id="96"/>
    </w:p>
    <w:p w14:paraId="6D7E49BB" w14:textId="39B7C1AE" w:rsidR="00180ACA" w:rsidRPr="00C509DE" w:rsidRDefault="00DC109E">
      <w:r w:rsidRPr="00C509DE">
        <w:t xml:space="preserve">This chapter merges the discussion of the design and implementation of the project, due to the decision to follow a feature-driven-development-like methodology in </w:t>
      </w:r>
      <w:r w:rsidRPr="00C509DE">
        <w:rPr>
          <w:i/>
          <w:iCs/>
        </w:rPr>
        <w:t>Chapter 1.4</w:t>
      </w:r>
      <w:r w:rsidRPr="00C509DE">
        <w:t>. A subsection in this chapter has been dedicated to the design and implementation of each iteration in the project</w:t>
      </w:r>
      <w:r w:rsidR="00C509DE" w:rsidRPr="00C509DE">
        <w:t>.</w:t>
      </w:r>
    </w:p>
    <w:p w14:paraId="20DF8CB6" w14:textId="0ADD26FE" w:rsidR="00180ACA" w:rsidRPr="005D4752" w:rsidRDefault="00DC109E">
      <w:pPr>
        <w:pStyle w:val="Heading2"/>
      </w:pPr>
      <w:bookmarkStart w:id="97" w:name="_Toc70975960"/>
      <w:bookmarkStart w:id="98" w:name="_Toc71112333"/>
      <w:bookmarkStart w:id="99" w:name="_Toc71731626"/>
      <w:r w:rsidRPr="005D4752">
        <w:t>Iteration 0</w:t>
      </w:r>
      <w:bookmarkEnd w:id="97"/>
      <w:bookmarkEnd w:id="98"/>
      <w:bookmarkEnd w:id="99"/>
    </w:p>
    <w:p w14:paraId="3B25ECAC" w14:textId="77777777" w:rsidR="00401825" w:rsidRPr="00C509DE" w:rsidRDefault="00DC109E" w:rsidP="00401825">
      <w:r w:rsidRPr="00C509DE">
        <w:t>As part of the FDD methodology, the first iteration always includes creating an initial model that encompasses the overall design. This model is then updated during each following iteration. Iteration 0 will also include the development of a feature list, the setup of the workspace environment, and the development of a rough plan to help manage time.</w:t>
      </w:r>
    </w:p>
    <w:p w14:paraId="24071365" w14:textId="4AAA7AE3" w:rsidR="49AF01EB" w:rsidRPr="00C509DE" w:rsidRDefault="49AF01EB" w:rsidP="49AF01EB"/>
    <w:p w14:paraId="38F5520F" w14:textId="77777777" w:rsidR="00180ACA" w:rsidRPr="00C509DE" w:rsidRDefault="00DC109E">
      <w:r w:rsidRPr="00C509DE">
        <w:t>So, the work for Iteration 0 is as follows:</w:t>
      </w:r>
    </w:p>
    <w:p w14:paraId="3659DF8B" w14:textId="77777777" w:rsidR="00180ACA" w:rsidRPr="00C509DE" w:rsidRDefault="00DC109E">
      <w:pPr>
        <w:pStyle w:val="ListParagraph"/>
        <w:numPr>
          <w:ilvl w:val="0"/>
          <w:numId w:val="8"/>
        </w:numPr>
      </w:pPr>
      <w:r w:rsidRPr="00C509DE">
        <w:t>Initial workspace setup</w:t>
      </w:r>
    </w:p>
    <w:p w14:paraId="30E1A606" w14:textId="77777777" w:rsidR="00180ACA" w:rsidRPr="00C509DE" w:rsidRDefault="00DC109E">
      <w:pPr>
        <w:pStyle w:val="ListParagraph"/>
        <w:numPr>
          <w:ilvl w:val="0"/>
          <w:numId w:val="8"/>
        </w:numPr>
      </w:pPr>
      <w:r w:rsidRPr="00C509DE">
        <w:t>Feature list</w:t>
      </w:r>
    </w:p>
    <w:p w14:paraId="5BAAF571" w14:textId="77777777" w:rsidR="00180ACA" w:rsidRPr="00C509DE" w:rsidRDefault="00DC109E">
      <w:pPr>
        <w:pStyle w:val="ListParagraph"/>
        <w:numPr>
          <w:ilvl w:val="0"/>
          <w:numId w:val="8"/>
        </w:numPr>
      </w:pPr>
      <w:r w:rsidRPr="00C509DE">
        <w:t>Create plan (rough Gantt chart to manage time)</w:t>
      </w:r>
    </w:p>
    <w:p w14:paraId="4896D1E8" w14:textId="77777777" w:rsidR="00180ACA" w:rsidRPr="00C509DE" w:rsidRDefault="00DC109E">
      <w:pPr>
        <w:pStyle w:val="ListParagraph"/>
        <w:numPr>
          <w:ilvl w:val="0"/>
          <w:numId w:val="8"/>
        </w:numPr>
      </w:pPr>
      <w:r w:rsidRPr="00C509DE">
        <w:t>Overall model of the project</w:t>
      </w:r>
    </w:p>
    <w:p w14:paraId="5CFF93A9" w14:textId="77777777" w:rsidR="00180ACA" w:rsidRPr="005D4752" w:rsidRDefault="00180ACA">
      <w:pPr>
        <w:rPr>
          <w:color w:val="7030A0"/>
        </w:rPr>
      </w:pPr>
    </w:p>
    <w:p w14:paraId="53D0A731" w14:textId="0CD99D4B" w:rsidR="00180ACA" w:rsidRPr="005D4752" w:rsidRDefault="00DC109E">
      <w:pPr>
        <w:pStyle w:val="Heading3"/>
      </w:pPr>
      <w:bookmarkStart w:id="100" w:name="_Toc70975961"/>
      <w:bookmarkStart w:id="101" w:name="_Toc71112334"/>
      <w:bookmarkStart w:id="102" w:name="_Toc71731627"/>
      <w:r w:rsidRPr="005D4752">
        <w:t>Feature List</w:t>
      </w:r>
      <w:bookmarkEnd w:id="100"/>
      <w:bookmarkEnd w:id="101"/>
      <w:bookmarkEnd w:id="102"/>
    </w:p>
    <w:p w14:paraId="06AAD2C1" w14:textId="77777777" w:rsidR="00401825" w:rsidRPr="00C509DE" w:rsidRDefault="00DC109E" w:rsidP="00401825">
      <w:r w:rsidRPr="00C509DE">
        <w:t>As stated in the project analysis (</w:t>
      </w:r>
      <w:r w:rsidRPr="00C509DE">
        <w:rPr>
          <w:i/>
          <w:iCs/>
        </w:rPr>
        <w:t>Chapter 1.3</w:t>
      </w:r>
      <w:r w:rsidRPr="00C509DE">
        <w:t>), the project has been split into three fundamental tasks:</w:t>
      </w:r>
    </w:p>
    <w:p w14:paraId="605D4D47" w14:textId="335DD8E3" w:rsidR="49AF01EB" w:rsidRPr="00C509DE" w:rsidRDefault="49AF01EB" w:rsidP="49AF01EB"/>
    <w:p w14:paraId="6263E252" w14:textId="77777777" w:rsidR="00180ACA" w:rsidRPr="00C509DE" w:rsidRDefault="00DC109E">
      <w:pPr>
        <w:pStyle w:val="ListParagraph"/>
        <w:numPr>
          <w:ilvl w:val="0"/>
          <w:numId w:val="9"/>
        </w:numPr>
      </w:pPr>
      <w:r w:rsidRPr="00C509DE">
        <w:t>Generating an image – grasp dataset.</w:t>
      </w:r>
    </w:p>
    <w:p w14:paraId="2CEE4413" w14:textId="77777777" w:rsidR="00180ACA" w:rsidRPr="00C509DE" w:rsidRDefault="00DC109E">
      <w:pPr>
        <w:pStyle w:val="ListParagraph"/>
        <w:numPr>
          <w:ilvl w:val="0"/>
          <w:numId w:val="9"/>
        </w:numPr>
      </w:pPr>
      <w:r w:rsidRPr="00C509DE">
        <w:t>Training a CNN to predict grasps from images.</w:t>
      </w:r>
    </w:p>
    <w:p w14:paraId="4BB6500A" w14:textId="77777777" w:rsidR="00180ACA" w:rsidRPr="00C509DE" w:rsidRDefault="00DC109E">
      <w:pPr>
        <w:pStyle w:val="ListParagraph"/>
        <w:numPr>
          <w:ilvl w:val="0"/>
          <w:numId w:val="9"/>
        </w:numPr>
      </w:pPr>
      <w:r w:rsidRPr="00C509DE">
        <w:t>Building a simulation environment that will be used to run experiments.</w:t>
      </w:r>
    </w:p>
    <w:p w14:paraId="2C295FE2" w14:textId="77777777" w:rsidR="00180ACA" w:rsidRPr="00C509DE" w:rsidRDefault="00180ACA"/>
    <w:p w14:paraId="444BE5E7" w14:textId="77777777" w:rsidR="0062555E" w:rsidRDefault="00DC109E" w:rsidP="0062555E">
      <w:r w:rsidRPr="00C509DE">
        <w:t xml:space="preserve">By analysing these tasks and the experiments outlined in </w:t>
      </w:r>
      <w:r w:rsidRPr="00C509DE">
        <w:rPr>
          <w:i/>
          <w:iCs/>
        </w:rPr>
        <w:t>Chapter 3</w:t>
      </w:r>
      <w:r w:rsidRPr="00C509DE">
        <w:t xml:space="preserve">, a list of basic requirements or features can be established. These features can be viewed in more detail as a table in </w:t>
      </w:r>
      <w:r w:rsidRPr="00C509DE">
        <w:rPr>
          <w:i/>
          <w:iCs/>
        </w:rPr>
        <w:t>Figure 1.1</w:t>
      </w:r>
      <w:r w:rsidRPr="00C509DE">
        <w:t>.</w:t>
      </w:r>
      <w:bookmarkStart w:id="103" w:name="_Toc70975962"/>
      <w:bookmarkStart w:id="104" w:name="_Toc71112335"/>
    </w:p>
    <w:p w14:paraId="01F5B903" w14:textId="75E0989E" w:rsidR="00180ACA" w:rsidRPr="005D4752" w:rsidRDefault="00DC109E" w:rsidP="0062555E">
      <w:pPr>
        <w:pStyle w:val="Heading3"/>
      </w:pPr>
      <w:bookmarkStart w:id="105" w:name="_Toc71731628"/>
      <w:r w:rsidRPr="005D4752">
        <w:t>Overall Model</w:t>
      </w:r>
      <w:bookmarkEnd w:id="103"/>
      <w:bookmarkEnd w:id="104"/>
      <w:bookmarkEnd w:id="105"/>
    </w:p>
    <w:p w14:paraId="3EF7F2E2" w14:textId="77777777" w:rsidR="00F0627E" w:rsidRPr="00F0627E" w:rsidRDefault="00DC109E">
      <w:r w:rsidRPr="00F0627E">
        <w:t>The nature of this project does not necessarily lend itself to one overall model for all software – there are many unconnected parts of software to design and implement the designs for which will be left to later iterations. However, it is still possible to create an overview of how the data will be transferred between the sections. In other words, how the output of one task becomes the input to the next.</w:t>
      </w:r>
    </w:p>
    <w:p w14:paraId="76908D62" w14:textId="77777777" w:rsidR="00F0627E" w:rsidRPr="00F0627E" w:rsidRDefault="00F0627E"/>
    <w:p w14:paraId="4AC76A41" w14:textId="0FBC7AB5" w:rsidR="00180ACA" w:rsidRPr="00F0627E" w:rsidRDefault="00DC109E">
      <w:r w:rsidRPr="00F0627E">
        <w:t xml:space="preserve">This initial design can be seen in </w:t>
      </w:r>
      <w:r w:rsidRPr="00F0627E">
        <w:rPr>
          <w:i/>
          <w:iCs/>
        </w:rPr>
        <w:t>Figure 4.1</w:t>
      </w:r>
      <w:r w:rsidRPr="00F0627E">
        <w:t xml:space="preserve"> as a UML case diagram. The tasks listed above form the cases in the diagram, which also shows how the tasks link together.</w:t>
      </w:r>
    </w:p>
    <w:p w14:paraId="5F44105F" w14:textId="5DDE0838" w:rsidR="00180ACA" w:rsidRPr="005D4752" w:rsidRDefault="00F0627E">
      <w:pPr>
        <w:pStyle w:val="Heading4"/>
        <w:rPr>
          <w:rFonts w:ascii="Trebuchet MS" w:hAnsi="Trebuchet MS"/>
        </w:rPr>
      </w:pPr>
      <w:r w:rsidRPr="005D4752">
        <w:rPr>
          <w:noProof/>
          <w:color w:val="7030A0"/>
        </w:rPr>
        <w:lastRenderedPageBreak/>
        <mc:AlternateContent>
          <mc:Choice Requires="wpg">
            <w:drawing>
              <wp:anchor distT="0" distB="0" distL="114300" distR="114300" simplePos="0" relativeHeight="251650057" behindDoc="0" locked="0" layoutInCell="1" allowOverlap="1" wp14:anchorId="3C0FC2B6" wp14:editId="1AE57D8B">
                <wp:simplePos x="0" y="0"/>
                <wp:positionH relativeFrom="column">
                  <wp:posOffset>1290955</wp:posOffset>
                </wp:positionH>
                <wp:positionV relativeFrom="paragraph">
                  <wp:posOffset>132548</wp:posOffset>
                </wp:positionV>
                <wp:extent cx="2677795" cy="2165350"/>
                <wp:effectExtent l="0" t="0" r="8255" b="6350"/>
                <wp:wrapTopAndBottom/>
                <wp:docPr id="49" name="Group 49"/>
                <wp:cNvGraphicFramePr/>
                <a:graphic xmlns:a="http://schemas.openxmlformats.org/drawingml/2006/main">
                  <a:graphicData uri="http://schemas.microsoft.com/office/word/2010/wordprocessingGroup">
                    <wpg:wgp>
                      <wpg:cNvGrpSpPr/>
                      <wpg:grpSpPr>
                        <a:xfrm>
                          <a:off x="0" y="0"/>
                          <a:ext cx="2677795" cy="2165350"/>
                          <a:chOff x="0" y="0"/>
                          <a:chExt cx="2677795" cy="2165350"/>
                        </a:xfrm>
                      </wpg:grpSpPr>
                      <wps:wsp>
                        <wps:cNvPr id="48" name="Text Box 48"/>
                        <wps:cNvSpPr txBox="1"/>
                        <wps:spPr>
                          <a:xfrm>
                            <a:off x="0" y="1905635"/>
                            <a:ext cx="2677795" cy="259715"/>
                          </a:xfrm>
                          <a:prstGeom prst="rect">
                            <a:avLst/>
                          </a:prstGeom>
                          <a:solidFill>
                            <a:prstClr val="white"/>
                          </a:solidFill>
                          <a:ln>
                            <a:noFill/>
                          </a:ln>
                        </wps:spPr>
                        <wps:txbx>
                          <w:txbxContent>
                            <w:p w14:paraId="44039C49" w14:textId="076D6B91" w:rsidR="0069481C" w:rsidRPr="000C0151" w:rsidRDefault="0069481C" w:rsidP="0069481C">
                              <w:pPr>
                                <w:pStyle w:val="Caption"/>
                                <w:jc w:val="center"/>
                                <w:rPr>
                                  <w:noProof/>
                                  <w:color w:val="7030A0"/>
                                  <w:szCs w:val="24"/>
                                </w:rPr>
                              </w:pPr>
                              <w:bookmarkStart w:id="106" w:name="_Toc71731677"/>
                              <w:r>
                                <w:t xml:space="preserve">Figure </w:t>
                              </w:r>
                              <w:fldSimple w:instr=" STYLEREF 1 \s ">
                                <w:r w:rsidR="00006A32">
                                  <w:rPr>
                                    <w:noProof/>
                                  </w:rPr>
                                  <w:t>4</w:t>
                                </w:r>
                              </w:fldSimple>
                              <w:r w:rsidR="00006A32">
                                <w:t>.</w:t>
                              </w:r>
                              <w:fldSimple w:instr=" SEQ Figure \* ARABIC \s 1 ">
                                <w:r w:rsidR="00006A32">
                                  <w:rPr>
                                    <w:noProof/>
                                  </w:rPr>
                                  <w:t>1</w:t>
                                </w:r>
                              </w:fldSimple>
                              <w:r w:rsidRPr="004C3D39">
                                <w:t>: Initial ROS Graph.</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Picture 33"/>
                          <pic:cNvPicPr>
                            <a:picLocks noChangeAspect="1"/>
                          </pic:cNvPicPr>
                        </pic:nvPicPr>
                        <pic:blipFill>
                          <a:blip r:embed="rId48"/>
                          <a:srcRect r="1844" b="2302"/>
                          <a:stretch>
                            <a:fillRect/>
                          </a:stretch>
                        </pic:blipFill>
                        <pic:spPr>
                          <a:xfrm>
                            <a:off x="0" y="0"/>
                            <a:ext cx="2677795" cy="1848485"/>
                          </a:xfrm>
                          <a:prstGeom prst="rect">
                            <a:avLst/>
                          </a:prstGeom>
                          <a:noFill/>
                          <a:ln>
                            <a:noFill/>
                            <a:prstDash/>
                          </a:ln>
                        </pic:spPr>
                      </pic:pic>
                    </wpg:wgp>
                  </a:graphicData>
                </a:graphic>
              </wp:anchor>
            </w:drawing>
          </mc:Choice>
          <mc:Fallback>
            <w:pict>
              <v:group w14:anchorId="3C0FC2B6" id="Group 49" o:spid="_x0000_s1054" style="position:absolute;left:0;text-align:left;margin-left:101.65pt;margin-top:10.45pt;width:210.85pt;height:170.5pt;z-index:251650057" coordsize="26777,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">
                <v:shape id="Text Box 48" o:spid="_x0000_s1055" type="#_x0000_t202" style="position:absolute;top:19056;width:26777;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4039C49" w14:textId="076D6B91" w:rsidR="0069481C" w:rsidRPr="000C0151" w:rsidRDefault="0069481C" w:rsidP="0069481C">
                        <w:pPr>
                          <w:pStyle w:val="Caption"/>
                          <w:jc w:val="center"/>
                          <w:rPr>
                            <w:noProof/>
                            <w:color w:val="7030A0"/>
                            <w:szCs w:val="24"/>
                          </w:rPr>
                        </w:pPr>
                        <w:bookmarkStart w:id="107" w:name="_Toc71731677"/>
                        <w:r>
                          <w:t xml:space="preserve">Figure </w:t>
                        </w:r>
                        <w:fldSimple w:instr=" STYLEREF 1 \s ">
                          <w:r w:rsidR="00006A32">
                            <w:rPr>
                              <w:noProof/>
                            </w:rPr>
                            <w:t>4</w:t>
                          </w:r>
                        </w:fldSimple>
                        <w:r w:rsidR="00006A32">
                          <w:t>.</w:t>
                        </w:r>
                        <w:fldSimple w:instr=" SEQ Figure \* ARABIC \s 1 ">
                          <w:r w:rsidR="00006A32">
                            <w:rPr>
                              <w:noProof/>
                            </w:rPr>
                            <w:t>1</w:t>
                          </w:r>
                        </w:fldSimple>
                        <w:r w:rsidRPr="004C3D39">
                          <w:t>: Initial ROS Graph.</w:t>
                        </w:r>
                        <w:bookmarkEnd w:id="107"/>
                      </w:p>
                    </w:txbxContent>
                  </v:textbox>
                </v:shape>
                <v:shape id="Picture 33" o:spid="_x0000_s1056" type="#_x0000_t75" style="position:absolute;width:26777;height:18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">
                  <v:imagedata r:id="rId49" o:title="" cropbottom="1509f" cropright="1208f"/>
                </v:shape>
                <w10:wrap type="topAndBottom"/>
              </v:group>
            </w:pict>
          </mc:Fallback>
        </mc:AlternateContent>
      </w:r>
      <w:r w:rsidR="00DC109E" w:rsidRPr="005D4752">
        <w:rPr>
          <w:rFonts w:ascii="Trebuchet MS" w:hAnsi="Trebuchet MS"/>
        </w:rPr>
        <w:t>Initial ROS Graph</w:t>
      </w:r>
    </w:p>
    <w:p w14:paraId="7A1EC6B2" w14:textId="608EB5B7" w:rsidR="00180ACA" w:rsidRPr="00F0627E" w:rsidRDefault="00F0627E">
      <w:r w:rsidRPr="00F0627E">
        <w:rPr>
          <w:noProof/>
        </w:rPr>
        <mc:AlternateContent>
          <mc:Choice Requires="wpg">
            <w:drawing>
              <wp:anchor distT="0" distB="0" distL="114300" distR="114300" simplePos="0" relativeHeight="251650056" behindDoc="0" locked="0" layoutInCell="1" allowOverlap="1" wp14:anchorId="5291F487" wp14:editId="710DEB0D">
                <wp:simplePos x="0" y="0"/>
                <wp:positionH relativeFrom="margin">
                  <wp:posOffset>1132205</wp:posOffset>
                </wp:positionH>
                <wp:positionV relativeFrom="paragraph">
                  <wp:posOffset>247590</wp:posOffset>
                </wp:positionV>
                <wp:extent cx="3007360" cy="2284095"/>
                <wp:effectExtent l="0" t="0" r="2540" b="1905"/>
                <wp:wrapTopAndBottom/>
                <wp:docPr id="51" name="Group 51"/>
                <wp:cNvGraphicFramePr/>
                <a:graphic xmlns:a="http://schemas.openxmlformats.org/drawingml/2006/main">
                  <a:graphicData uri="http://schemas.microsoft.com/office/word/2010/wordprocessingGroup">
                    <wpg:wgp>
                      <wpg:cNvGrpSpPr/>
                      <wpg:grpSpPr>
                        <a:xfrm>
                          <a:off x="0" y="0"/>
                          <a:ext cx="3007360" cy="2284095"/>
                          <a:chOff x="0" y="0"/>
                          <a:chExt cx="3007360" cy="2284095"/>
                        </a:xfrm>
                      </wpg:grpSpPr>
                      <wps:wsp>
                        <wps:cNvPr id="50" name="Text Box 50"/>
                        <wps:cNvSpPr txBox="1"/>
                        <wps:spPr>
                          <a:xfrm>
                            <a:off x="0" y="2024380"/>
                            <a:ext cx="3007360" cy="259715"/>
                          </a:xfrm>
                          <a:prstGeom prst="rect">
                            <a:avLst/>
                          </a:prstGeom>
                          <a:solidFill>
                            <a:prstClr val="white"/>
                          </a:solidFill>
                          <a:ln>
                            <a:noFill/>
                          </a:ln>
                        </wps:spPr>
                        <wps:txbx>
                          <w:txbxContent>
                            <w:p w14:paraId="1CE5CFBC" w14:textId="54E56FC7" w:rsidR="0069481C" w:rsidRPr="00A92283" w:rsidRDefault="0069481C" w:rsidP="004739E4">
                              <w:pPr>
                                <w:pStyle w:val="Caption"/>
                                <w:jc w:val="center"/>
                                <w:rPr>
                                  <w:noProof/>
                                  <w:color w:val="7030A0"/>
                                  <w:szCs w:val="24"/>
                                </w:rPr>
                              </w:pPr>
                              <w:bookmarkStart w:id="108" w:name="_Toc71731678"/>
                              <w:r>
                                <w:t xml:space="preserve">Figure </w:t>
                              </w:r>
                              <w:fldSimple w:instr=" STYLEREF 1 \s ">
                                <w:r w:rsidR="00006A32">
                                  <w:rPr>
                                    <w:noProof/>
                                  </w:rPr>
                                  <w:t>4</w:t>
                                </w:r>
                              </w:fldSimple>
                              <w:r w:rsidR="00006A32">
                                <w:t>.</w:t>
                              </w:r>
                              <w:fldSimple w:instr=" SEQ Figure \* ARABIC \s 1 ">
                                <w:r w:rsidR="00006A32">
                                  <w:rPr>
                                    <w:noProof/>
                                  </w:rPr>
                                  <w:t>2</w:t>
                                </w:r>
                              </w:fldSimple>
                              <w:r w:rsidRPr="00AE4CDB">
                                <w:t>: UML Case diagram showing initial desig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50"/>
                          <a:stretch>
                            <a:fillRect/>
                          </a:stretch>
                        </pic:blipFill>
                        <pic:spPr>
                          <a:xfrm>
                            <a:off x="0" y="0"/>
                            <a:ext cx="3007360" cy="1965960"/>
                          </a:xfrm>
                          <a:prstGeom prst="rect">
                            <a:avLst/>
                          </a:prstGeom>
                          <a:noFill/>
                          <a:ln>
                            <a:noFill/>
                            <a:prstDash/>
                          </a:ln>
                        </pic:spPr>
                      </pic:pic>
                    </wpg:wgp>
                  </a:graphicData>
                </a:graphic>
              </wp:anchor>
            </w:drawing>
          </mc:Choice>
          <mc:Fallback>
            <w:pict>
              <v:group w14:anchorId="5291F487" id="Group 51" o:spid="_x0000_s1057" style="position:absolute;left:0;text-align:left;margin-left:89.15pt;margin-top:19.5pt;width:236.8pt;height:179.85pt;z-index:251650056;mso-position-horizontal-relative:margin" coordsize="30073,22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">
                <v:shape id="Text Box 50" o:spid="_x0000_s1058" type="#_x0000_t202" style="position:absolute;top:20243;width:30073;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1CE5CFBC" w14:textId="54E56FC7" w:rsidR="0069481C" w:rsidRPr="00A92283" w:rsidRDefault="0069481C" w:rsidP="004739E4">
                        <w:pPr>
                          <w:pStyle w:val="Caption"/>
                          <w:jc w:val="center"/>
                          <w:rPr>
                            <w:noProof/>
                            <w:color w:val="7030A0"/>
                            <w:szCs w:val="24"/>
                          </w:rPr>
                        </w:pPr>
                        <w:bookmarkStart w:id="109" w:name="_Toc71731678"/>
                        <w:r>
                          <w:t xml:space="preserve">Figure </w:t>
                        </w:r>
                        <w:fldSimple w:instr=" STYLEREF 1 \s ">
                          <w:r w:rsidR="00006A32">
                            <w:rPr>
                              <w:noProof/>
                            </w:rPr>
                            <w:t>4</w:t>
                          </w:r>
                        </w:fldSimple>
                        <w:r w:rsidR="00006A32">
                          <w:t>.</w:t>
                        </w:r>
                        <w:fldSimple w:instr=" SEQ Figure \* ARABIC \s 1 ">
                          <w:r w:rsidR="00006A32">
                            <w:rPr>
                              <w:noProof/>
                            </w:rPr>
                            <w:t>2</w:t>
                          </w:r>
                        </w:fldSimple>
                        <w:r w:rsidRPr="00AE4CDB">
                          <w:t>: UML Case diagram showing initial design.</w:t>
                        </w:r>
                        <w:bookmarkEnd w:id="109"/>
                      </w:p>
                    </w:txbxContent>
                  </v:textbox>
                </v:shape>
                <v:shape id="Picture 30" o:spid="_x0000_s1059" type="#_x0000_t75" style="position:absolute;width:30073;height:19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">
                  <v:imagedata r:id="rId51" o:title=""/>
                </v:shape>
                <w10:wrap type="topAndBottom" anchorx="margin"/>
              </v:group>
            </w:pict>
          </mc:Fallback>
        </mc:AlternateContent>
      </w:r>
      <w:r w:rsidR="00DC109E" w:rsidRPr="00F0627E">
        <w:t xml:space="preserve">As part of the initial design, a basic plan for the structure of the ROS nodes was created. This simple overview of the ROS structure is shown in </w:t>
      </w:r>
      <w:r w:rsidR="00DC109E" w:rsidRPr="00F0627E">
        <w:rPr>
          <w:i/>
          <w:iCs/>
        </w:rPr>
        <w:t>Figure 4.2</w:t>
      </w:r>
      <w:r w:rsidR="00DC109E" w:rsidRPr="00F0627E">
        <w:t>.</w:t>
      </w:r>
    </w:p>
    <w:p w14:paraId="2D100F82" w14:textId="17B455C9" w:rsidR="00180ACA" w:rsidRPr="00F0627E" w:rsidRDefault="00DC109E">
      <w:r w:rsidRPr="00F0627E">
        <w:t xml:space="preserve">It demonstrates the possible connections between the nodes to create the functionality for running the experiments defined in </w:t>
      </w:r>
      <w:r w:rsidRPr="00F0627E">
        <w:rPr>
          <w:i/>
          <w:iCs/>
        </w:rPr>
        <w:t>Chapter 3</w:t>
      </w:r>
      <w:r w:rsidRPr="00F0627E">
        <w:t>. The details of this structure will be further designed in future iterations</w:t>
      </w:r>
      <w:r w:rsidR="00BF0B2A" w:rsidRPr="00F0627E">
        <w:t>.</w:t>
      </w:r>
    </w:p>
    <w:p w14:paraId="5C2FB64E" w14:textId="77777777" w:rsidR="00180ACA" w:rsidRPr="005D4752" w:rsidRDefault="00DC109E">
      <w:pPr>
        <w:pStyle w:val="Heading3"/>
      </w:pPr>
      <w:bookmarkStart w:id="110" w:name="_Toc70975963"/>
      <w:bookmarkStart w:id="111" w:name="_Toc71112336"/>
      <w:bookmarkStart w:id="112" w:name="_Toc71731629"/>
      <w:r w:rsidRPr="005D4752">
        <w:t>Workspace Initialisation</w:t>
      </w:r>
      <w:bookmarkEnd w:id="110"/>
      <w:bookmarkEnd w:id="111"/>
      <w:bookmarkEnd w:id="112"/>
    </w:p>
    <w:p w14:paraId="2D71C480" w14:textId="77777777" w:rsidR="005D1300" w:rsidRPr="00F0627E" w:rsidRDefault="00DC109E" w:rsidP="005D1300">
      <w:r w:rsidRPr="00F0627E">
        <w:t>At the beginning of the project, time was spent to setup the three main elements of the workspace. The tools setup during this Iteration were:</w:t>
      </w:r>
    </w:p>
    <w:p w14:paraId="008C2723" w14:textId="77777777" w:rsidR="00180ACA" w:rsidRPr="00F0627E" w:rsidRDefault="00DC109E">
      <w:pPr>
        <w:pStyle w:val="ListParagraph"/>
        <w:numPr>
          <w:ilvl w:val="0"/>
          <w:numId w:val="8"/>
        </w:numPr>
      </w:pPr>
      <w:r w:rsidRPr="00F0627E">
        <w:t>GitHub</w:t>
      </w:r>
    </w:p>
    <w:p w14:paraId="1BC62BE1" w14:textId="77777777" w:rsidR="00180ACA" w:rsidRPr="00F0627E" w:rsidRDefault="00DC109E">
      <w:pPr>
        <w:pStyle w:val="ListParagraph"/>
        <w:numPr>
          <w:ilvl w:val="0"/>
          <w:numId w:val="8"/>
        </w:numPr>
      </w:pPr>
      <w:r w:rsidRPr="00F0627E">
        <w:t>Catkin workspace / ROS</w:t>
      </w:r>
    </w:p>
    <w:p w14:paraId="1C8E1921" w14:textId="7FC735AC" w:rsidR="00180ACA" w:rsidRPr="00F0627E" w:rsidRDefault="00DC109E">
      <w:pPr>
        <w:pStyle w:val="ListParagraph"/>
        <w:numPr>
          <w:ilvl w:val="0"/>
          <w:numId w:val="8"/>
        </w:numPr>
      </w:pPr>
      <w:r w:rsidRPr="00F0627E">
        <w:t>PyCharm</w:t>
      </w:r>
      <w:r w:rsidR="008F3AC3" w:rsidRPr="00F0627E">
        <w:t xml:space="preserve"> </w:t>
      </w:r>
      <w:r w:rsidR="008F3AC3" w:rsidRPr="00F0627E">
        <w:fldChar w:fldCharType="begin"/>
      </w:r>
      <w:r w:rsidR="00A25E65">
        <w:instrText xml:space="preserve"> ADDIN ZOTERO_ITEM CSL_CITATION {"citationID":"zGB0kTbr","properties":{"formattedCitation":"[34]","plainCitation":"[34]","noteIndex":0},"citationItems":[{"id":114,"uris":["http://zotero.org/users/7475840/items/VLGH33WE"],"uri":["http://zotero.org/users/7475840/items/VLGH33WE"],"itemData":{"id":114,"type":"webpage","abstract":"The Python &amp; Django IDE with intelligent code completion, on-the-fly error checking, quick-fixes, and much more...","container-title":"JetBrains","language":"en","title":"PyCharm: the Python IDE for Professional Developers by JetBrains","title-short":"PyCharm","URL":"https://www.jetbrains.com/pycharm/","accessed":{"date-parts":[["2021",5,8]]}}}],"schema":"https://github.com/citation-style-language/schema/raw/master/csl-citation.json"} </w:instrText>
      </w:r>
      <w:r w:rsidR="008F3AC3" w:rsidRPr="00F0627E">
        <w:fldChar w:fldCharType="separate"/>
      </w:r>
      <w:r w:rsidR="00A25E65" w:rsidRPr="00A25E65">
        <w:t>[34]</w:t>
      </w:r>
      <w:r w:rsidR="008F3AC3" w:rsidRPr="00F0627E">
        <w:fldChar w:fldCharType="end"/>
      </w:r>
      <w:r w:rsidRPr="00F0627E">
        <w:t xml:space="preserve"> and </w:t>
      </w:r>
      <w:proofErr w:type="spellStart"/>
      <w:r w:rsidRPr="00F0627E">
        <w:t>VSCode</w:t>
      </w:r>
      <w:proofErr w:type="spellEnd"/>
      <w:r w:rsidR="003D1E3C" w:rsidRPr="00F0627E">
        <w:t xml:space="preserve"> </w:t>
      </w:r>
      <w:r w:rsidR="002B187A" w:rsidRPr="00F0627E">
        <w:fldChar w:fldCharType="begin"/>
      </w:r>
      <w:r w:rsidR="00A25E65">
        <w:instrText xml:space="preserve"> ADDIN ZOTERO_ITEM CSL_CITATION {"citationID":"DQGA1jm2","properties":{"formattedCitation":"[35]","plainCitation":"[35]","noteIndex":0},"citationItems":[{"id":112,"uris":["http://zotero.org/users/7475840/items/8I2VEMPZ"],"uri":["http://zotero.org/users/7475840/items/8I2VEMPZ"],"itemData":{"id":112,"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1",5,8]]}}}],"schema":"https://github.com/citation-style-language/schema/raw/master/csl-citation.json"} </w:instrText>
      </w:r>
      <w:r w:rsidR="002B187A" w:rsidRPr="00F0627E">
        <w:fldChar w:fldCharType="separate"/>
      </w:r>
      <w:r w:rsidR="00A25E65" w:rsidRPr="00A25E65">
        <w:t>[35]</w:t>
      </w:r>
      <w:r w:rsidR="002B187A" w:rsidRPr="00F0627E">
        <w:fldChar w:fldCharType="end"/>
      </w:r>
    </w:p>
    <w:p w14:paraId="1266C36C" w14:textId="77777777" w:rsidR="00180ACA" w:rsidRPr="005D4752" w:rsidRDefault="00DC109E">
      <w:pPr>
        <w:pStyle w:val="Heading4"/>
        <w:rPr>
          <w:rFonts w:ascii="Trebuchet MS" w:hAnsi="Trebuchet MS"/>
        </w:rPr>
      </w:pPr>
      <w:r w:rsidRPr="005D4752">
        <w:rPr>
          <w:rFonts w:ascii="Trebuchet MS" w:hAnsi="Trebuchet MS"/>
        </w:rPr>
        <w:t>GitHub</w:t>
      </w:r>
    </w:p>
    <w:p w14:paraId="0B63B974" w14:textId="77777777" w:rsidR="00180ACA" w:rsidRPr="00F0627E" w:rsidRDefault="00DC109E">
      <w:r w:rsidRPr="00F0627E">
        <w:t>GitHub is used to create a private online git repository. This repository was used as a project management and version control tool. Two branches were used in the repository, a master and development branch. At the end of each iteration, the development branch will be merged with the master branch so that the next iteration can be developed.</w:t>
      </w:r>
    </w:p>
    <w:p w14:paraId="0BCE3D3F" w14:textId="77777777" w:rsidR="00180ACA" w:rsidRPr="005D4752" w:rsidRDefault="00DC109E">
      <w:pPr>
        <w:pStyle w:val="Heading4"/>
        <w:rPr>
          <w:rFonts w:ascii="Trebuchet MS" w:hAnsi="Trebuchet MS"/>
        </w:rPr>
      </w:pPr>
      <w:r w:rsidRPr="005D4752">
        <w:rPr>
          <w:rFonts w:ascii="Trebuchet MS" w:hAnsi="Trebuchet MS"/>
        </w:rPr>
        <w:t>Catkin Workspace</w:t>
      </w:r>
    </w:p>
    <w:p w14:paraId="02104829" w14:textId="77777777" w:rsidR="00180ACA" w:rsidRPr="00F0627E" w:rsidRDefault="00DC109E">
      <w:r w:rsidRPr="00F0627E">
        <w:t xml:space="preserve">A catkin workspace is required for ROS development, as it enables the building of the C++ source code. As part of the catkin setup, the requirements for the project </w:t>
      </w:r>
      <w:r w:rsidRPr="00F0627E">
        <w:lastRenderedPageBreak/>
        <w:t>are established, though more libraries can be added later in the process if required. This process also creates a tidy filesystem, making working with the files easy.</w:t>
      </w:r>
    </w:p>
    <w:p w14:paraId="45ACF372" w14:textId="77777777" w:rsidR="00180ACA" w:rsidRPr="005D4752" w:rsidRDefault="00DC109E">
      <w:pPr>
        <w:pStyle w:val="Heading4"/>
        <w:rPr>
          <w:rFonts w:ascii="Trebuchet MS" w:hAnsi="Trebuchet MS"/>
        </w:rPr>
      </w:pPr>
      <w:r w:rsidRPr="005D4752">
        <w:rPr>
          <w:rFonts w:ascii="Trebuchet MS" w:hAnsi="Trebuchet MS"/>
        </w:rPr>
        <w:t xml:space="preserve">PyCharm and </w:t>
      </w:r>
      <w:proofErr w:type="spellStart"/>
      <w:r w:rsidRPr="005D4752">
        <w:rPr>
          <w:rFonts w:ascii="Trebuchet MS" w:hAnsi="Trebuchet MS"/>
        </w:rPr>
        <w:t>VSCode</w:t>
      </w:r>
      <w:proofErr w:type="spellEnd"/>
    </w:p>
    <w:p w14:paraId="175EB74B" w14:textId="656C3431" w:rsidR="00180ACA" w:rsidRPr="00F0627E" w:rsidRDefault="00DC109E">
      <w:r w:rsidRPr="00F0627E">
        <w:t xml:space="preserve">Most features </w:t>
      </w:r>
      <w:r w:rsidR="4A0FC29C" w:rsidRPr="00F0627E">
        <w:t>within</w:t>
      </w:r>
      <w:r w:rsidRPr="00F0627E">
        <w:t xml:space="preserve"> this project require programming. It was decided during the initial analysis that this would be split between two languages, </w:t>
      </w:r>
      <w:proofErr w:type="gramStart"/>
      <w:r w:rsidRPr="00F0627E">
        <w:t>C++</w:t>
      </w:r>
      <w:proofErr w:type="gramEnd"/>
      <w:r w:rsidRPr="00F0627E">
        <w:t xml:space="preserve"> and Python. Therefore, it is necessary to setup an IDE for each of these languages. PyCharm will be used to develop the Python scripts for generating the dataset and building the Tensorflow CNN. </w:t>
      </w:r>
      <w:proofErr w:type="spellStart"/>
      <w:r w:rsidRPr="00F0627E">
        <w:t>VSCode</w:t>
      </w:r>
      <w:proofErr w:type="spellEnd"/>
      <w:r w:rsidRPr="00F0627E">
        <w:t xml:space="preserve"> will be used entirely for the ROS development, predominantly in C++ with some Python code written as well.</w:t>
      </w:r>
    </w:p>
    <w:p w14:paraId="27AA72D8" w14:textId="77777777" w:rsidR="00180ACA" w:rsidRPr="005D4752" w:rsidRDefault="00DC109E">
      <w:pPr>
        <w:pStyle w:val="Heading2"/>
      </w:pPr>
      <w:bookmarkStart w:id="113" w:name="_Toc70975964"/>
      <w:bookmarkStart w:id="114" w:name="_Toc71112337"/>
      <w:bookmarkStart w:id="115" w:name="_Toc71731630"/>
      <w:r w:rsidRPr="005D4752">
        <w:t>Iteration 1</w:t>
      </w:r>
      <w:bookmarkEnd w:id="113"/>
      <w:bookmarkEnd w:id="114"/>
      <w:bookmarkEnd w:id="115"/>
    </w:p>
    <w:p w14:paraId="51047D98" w14:textId="13F34178" w:rsidR="00180ACA" w:rsidRPr="00F0627E" w:rsidRDefault="00DC109E">
      <w:r w:rsidRPr="00F0627E">
        <w:t xml:space="preserve">Iteration 1 </w:t>
      </w:r>
      <w:r w:rsidR="2827B5B8" w:rsidRPr="00F0627E">
        <w:t>focuses</w:t>
      </w:r>
      <w:r w:rsidRPr="00F0627E">
        <w:t xml:space="preserve"> mainly on the understanding of the ACRONYM dataset </w:t>
      </w:r>
      <w:proofErr w:type="gramStart"/>
      <w:r w:rsidRPr="00F0627E">
        <w:t>in order to</w:t>
      </w:r>
      <w:proofErr w:type="gramEnd"/>
      <w:r w:rsidRPr="00F0627E">
        <w:t xml:space="preserve"> generate usable data to train the network on. The simulation environment is also designed in this iteration.</w:t>
      </w:r>
    </w:p>
    <w:p w14:paraId="345301BE" w14:textId="77777777" w:rsidR="00180ACA" w:rsidRPr="005D4752" w:rsidRDefault="00DC109E">
      <w:pPr>
        <w:pStyle w:val="Heading3"/>
      </w:pPr>
      <w:bookmarkStart w:id="116" w:name="_Toc70975965"/>
      <w:bookmarkStart w:id="117" w:name="_Toc71112338"/>
      <w:bookmarkStart w:id="118" w:name="_Toc71731631"/>
      <w:r w:rsidRPr="005D4752">
        <w:t>Feature 1 – Visualise Dataset</w:t>
      </w:r>
      <w:bookmarkEnd w:id="116"/>
      <w:bookmarkEnd w:id="117"/>
      <w:bookmarkEnd w:id="118"/>
    </w:p>
    <w:p w14:paraId="6F76A179" w14:textId="77777777" w:rsidR="00180ACA" w:rsidRPr="005D4752" w:rsidRDefault="00DC109E">
      <w:pPr>
        <w:jc w:val="center"/>
        <w:rPr>
          <w:rFonts w:eastAsia="Times New Roman"/>
          <w:i/>
          <w:iCs/>
          <w:color w:val="1F497D"/>
          <w:szCs w:val="22"/>
          <w:lang w:eastAsia="en-GB"/>
        </w:rPr>
      </w:pPr>
      <w:r w:rsidRPr="005D4752">
        <w:rPr>
          <w:rFonts w:eastAsia="Times New Roman"/>
          <w:i/>
          <w:iCs/>
          <w:color w:val="1F497D"/>
          <w:szCs w:val="22"/>
          <w:lang w:eastAsia="en-GB"/>
        </w:rPr>
        <w:t>Visualise the data provided by ACRONYM to get a better understanding.</w:t>
      </w:r>
    </w:p>
    <w:p w14:paraId="351D9BCA" w14:textId="77777777" w:rsidR="00180ACA" w:rsidRPr="005D4752" w:rsidRDefault="00180ACA">
      <w:pPr>
        <w:rPr>
          <w:color w:val="7030A0"/>
        </w:rPr>
      </w:pPr>
    </w:p>
    <w:p w14:paraId="4BEE5F89" w14:textId="253B3C65" w:rsidR="00461D80" w:rsidRPr="00F0627E" w:rsidRDefault="00DC109E" w:rsidP="00461D80">
      <w:r w:rsidRPr="00F0627E">
        <w:t xml:space="preserve">Feature 1 did not require any major design, due to the fact that the ACRONYM dataset comes with tools </w:t>
      </w:r>
      <w:r w:rsidR="00710E2B" w:rsidRPr="00F0627E">
        <w:fldChar w:fldCharType="begin"/>
      </w:r>
      <w:r w:rsidR="00A25E65">
        <w:instrText xml:space="preserve"> ADDIN ZOTERO_ITEM CSL_CITATION {"citationID":"8sDCZ9q9","properties":{"formattedCitation":"[36]","plainCitation":"[36]","noteIndex":0},"citationItems":[{"id":93,"uris":["http://zotero.org/users/7475840/items/E4V67ZQQ"],"uri":["http://zotero.org/users/7475840/items/E4V67ZQQ"],"itemData":{"id":93,"type":"book","abstract":"This repository contains a sample of the grasping dataset and tools to visualize grasps, generate random scenes, and render observations. The two sample files are in the HDF5 format.","genre":"Python","note":"original-date: 2020-11-18T18:22:15Z","publisher":"NVIDIA Research Projects","source":"GitHub","title":"NVlabs/acronym","URL":"https://github.com/NVlabs/acronym","accessed":{"date-parts":[["2021",5,5]]},"issued":{"date-parts":[["2021",5,4]]}}}],"schema":"https://github.com/citation-style-language/schema/raw/master/csl-citation.json"} </w:instrText>
      </w:r>
      <w:r w:rsidR="00710E2B" w:rsidRPr="00F0627E">
        <w:fldChar w:fldCharType="separate"/>
      </w:r>
      <w:r w:rsidR="00A25E65" w:rsidRPr="00A25E65">
        <w:t>[36]</w:t>
      </w:r>
      <w:r w:rsidR="00710E2B" w:rsidRPr="00F0627E">
        <w:fldChar w:fldCharType="end"/>
      </w:r>
      <w:r w:rsidRPr="00F0627E">
        <w:t xml:space="preserve"> that enable the visualisation of the data. However, to enable the reading of the object files by these tools, I was required to use the Manifold </w:t>
      </w:r>
      <w:r w:rsidR="008F15BB" w:rsidRPr="00F0627E">
        <w:fldChar w:fldCharType="begin"/>
      </w:r>
      <w:r w:rsidR="00A25E65">
        <w:instrText xml:space="preserve"> ADDIN ZOTERO_ITEM CSL_CITATION {"citationID":"FFXy9DdN","properties":{"formattedCitation":"[37]","plainCitation":"[37]","noteIndex":0},"citationItems":[{"id":95,"uris":["http://zotero.org/users/7475840/items/LPU5YIGG"],"uri":["http://zotero.org/users/7475840/items/LPU5YIGG"],"itemData":{"id":95,"type":"article-journal","abstract":"In this paper, we describe a robust algorithm for 2-Manifold generation of various kinds of ShapeNet Models. The input of our pipeline is a triangle mesh, with a set of vertices and triangular faces. The output of our pipeline is a 2-Manifold with vertices roughly uniformly distributed on the geometry surface. Our algorithm uses an octree to represent the original mesh, and construct the surface by isosurface extraction. Finally, we project the vertices to the original mesh to achieve high precision. As a result, our method can be adopted efficiently to all ShapeNet models with the guarantee of correct 2-Manifold topology.","container-title":"arXiv:1802.01698 [cs]","note":"arXiv: 1802.01698","source":"arXiv.org","title":"Robust Watertight Manifold Surface Generation Method for ShapeNet Models","URL":"http://arxiv.org/abs/1802.01698","author":[{"family":"Huang","given":"Jingwei"},{"family":"Su","given":"Hao"},{"family":"Guibas","given":"Leonidas"}],"accessed":{"date-parts":[["2021",5,5]]},"issued":{"date-parts":[["2018",2,5]]}}}],"schema":"https://github.com/citation-style-language/schema/raw/master/csl-citation.json"} </w:instrText>
      </w:r>
      <w:r w:rsidR="008F15BB" w:rsidRPr="00F0627E">
        <w:fldChar w:fldCharType="separate"/>
      </w:r>
      <w:r w:rsidR="00A25E65" w:rsidRPr="00A25E65">
        <w:t>[37]</w:t>
      </w:r>
      <w:r w:rsidR="008F15BB" w:rsidRPr="00F0627E">
        <w:fldChar w:fldCharType="end"/>
      </w:r>
      <w:r w:rsidRPr="00F0627E">
        <w:t xml:space="preserve"> library to create watertight models. By integrating the Manifold code into a Python script (‘ACRONYM OBJ WATERTIGHT FILES.PY’), I was able to format each of the </w:t>
      </w:r>
      <w:proofErr w:type="spellStart"/>
      <w:r w:rsidRPr="00F0627E">
        <w:t>ShapeNetSem</w:t>
      </w:r>
      <w:proofErr w:type="spellEnd"/>
      <w:r w:rsidRPr="00F0627E">
        <w:t xml:space="preserve"> object files.</w:t>
      </w:r>
    </w:p>
    <w:p w14:paraId="480A89CB" w14:textId="5D992FCB" w:rsidR="76950010" w:rsidRDefault="76950010" w:rsidP="76950010">
      <w:pPr>
        <w:rPr>
          <w:color w:val="7030A0"/>
        </w:rPr>
      </w:pPr>
    </w:p>
    <w:p w14:paraId="31C7564E" w14:textId="080739D9" w:rsidR="00E654B9" w:rsidRPr="005D4752" w:rsidRDefault="004139A0">
      <w:pPr>
        <w:rPr>
          <w:color w:val="7030A0"/>
        </w:rPr>
      </w:pPr>
      <w:r w:rsidRPr="005D4752">
        <w:rPr>
          <w:noProof/>
          <w:color w:val="7030A0"/>
        </w:rPr>
        <mc:AlternateContent>
          <mc:Choice Requires="wpg">
            <w:drawing>
              <wp:anchor distT="0" distB="0" distL="114300" distR="114300" simplePos="0" relativeHeight="251650059" behindDoc="0" locked="0" layoutInCell="1" allowOverlap="1" wp14:anchorId="11DE4705" wp14:editId="3DFF3C59">
                <wp:simplePos x="0" y="0"/>
                <wp:positionH relativeFrom="column">
                  <wp:posOffset>74221</wp:posOffset>
                </wp:positionH>
                <wp:positionV relativeFrom="paragraph">
                  <wp:posOffset>241234</wp:posOffset>
                </wp:positionV>
                <wp:extent cx="5118265" cy="1644015"/>
                <wp:effectExtent l="19050" t="19050" r="25400" b="0"/>
                <wp:wrapTopAndBottom/>
                <wp:docPr id="9" name="Group 9"/>
                <wp:cNvGraphicFramePr/>
                <a:graphic xmlns:a="http://schemas.openxmlformats.org/drawingml/2006/main">
                  <a:graphicData uri="http://schemas.microsoft.com/office/word/2010/wordprocessingGroup">
                    <wpg:wgp>
                      <wpg:cNvGrpSpPr/>
                      <wpg:grpSpPr>
                        <a:xfrm>
                          <a:off x="0" y="0"/>
                          <a:ext cx="5118265" cy="1644015"/>
                          <a:chOff x="0" y="0"/>
                          <a:chExt cx="5118265" cy="1644015"/>
                        </a:xfrm>
                      </wpg:grpSpPr>
                      <wpg:grpSp>
                        <wpg:cNvPr id="6" name="Group 6"/>
                        <wpg:cNvGrpSpPr/>
                        <wpg:grpSpPr>
                          <a:xfrm>
                            <a:off x="1237" y="0"/>
                            <a:ext cx="5117028" cy="1196975"/>
                            <a:chOff x="0" y="0"/>
                            <a:chExt cx="5117028" cy="1197908"/>
                          </a:xfrm>
                        </wpg:grpSpPr>
                        <pic:pic xmlns:pic="http://schemas.openxmlformats.org/drawingml/2006/picture">
                          <pic:nvPicPr>
                            <pic:cNvPr id="4" name="Picture 4" descr="A picture containing chart&#10;&#10;Description automatically generated"/>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3734790" y="5935"/>
                              <a:ext cx="1382238" cy="1191973"/>
                            </a:xfrm>
                            <a:prstGeom prst="rect">
                              <a:avLst/>
                            </a:prstGeom>
                            <a:ln w="3175">
                              <a:solidFill>
                                <a:schemeClr val="accent1">
                                  <a:lumMod val="75000"/>
                                </a:schemeClr>
                              </a:solidFill>
                            </a:ln>
                          </pic:spPr>
                        </pic:pic>
                        <pic:pic xmlns:pic="http://schemas.openxmlformats.org/drawingml/2006/picture">
                          <pic:nvPicPr>
                            <pic:cNvPr id="3" name="Picture 3" descr="Chart, histogram&#10;&#10;Description automatically generated"/>
                            <pic:cNvPicPr>
                              <a:picLocks noChangeAspect="1"/>
                            </pic:cNvPicPr>
                          </pic:nvPicPr>
                          <pic:blipFill rotWithShape="1">
                            <a:blip r:embed="rId53" cstate="print">
                              <a:extLst>
                                <a:ext uri="{28A0092B-C50C-407E-A947-70E740481C1C}">
                                  <a14:useLocalDpi xmlns:a14="http://schemas.microsoft.com/office/drawing/2010/main" val="0"/>
                                </a:ext>
                              </a:extLst>
                            </a:blip>
                            <a:srcRect l="1350" t="19363" r="649" b="16677"/>
                            <a:stretch/>
                          </pic:blipFill>
                          <pic:spPr bwMode="auto">
                            <a:xfrm>
                              <a:off x="0" y="0"/>
                              <a:ext cx="3667760" cy="1196975"/>
                            </a:xfrm>
                            <a:prstGeom prst="rect">
                              <a:avLst/>
                            </a:prstGeom>
                            <a:ln w="3175">
                              <a:solidFill>
                                <a:schemeClr val="accent1">
                                  <a:lumMod val="75000"/>
                                </a:schemeClr>
                              </a:solidFill>
                            </a:ln>
                            <a:extLst>
                              <a:ext uri="{53640926-AAD7-44D8-BBD7-CCE9431645EC}">
                                <a14:shadowObscured xmlns:a14="http://schemas.microsoft.com/office/drawing/2010/main"/>
                              </a:ext>
                            </a:extLst>
                          </pic:spPr>
                        </pic:pic>
                      </wpg:grpSp>
                      <wps:wsp>
                        <wps:cNvPr id="7" name="Text Box 7"/>
                        <wps:cNvSpPr txBox="1"/>
                        <wps:spPr>
                          <a:xfrm>
                            <a:off x="0" y="1251585"/>
                            <a:ext cx="5116830" cy="392430"/>
                          </a:xfrm>
                          <a:prstGeom prst="rect">
                            <a:avLst/>
                          </a:prstGeom>
                          <a:solidFill>
                            <a:prstClr val="white"/>
                          </a:solidFill>
                          <a:ln>
                            <a:noFill/>
                          </a:ln>
                        </wps:spPr>
                        <wps:txbx>
                          <w:txbxContent>
                            <w:p w14:paraId="0CF7341F" w14:textId="2C71CE74" w:rsidR="00A8252B" w:rsidRPr="00C93786" w:rsidRDefault="00A8252B" w:rsidP="00C93786">
                              <w:pPr>
                                <w:pStyle w:val="Caption"/>
                                <w:jc w:val="center"/>
                              </w:pPr>
                              <w:bookmarkStart w:id="119" w:name="_Toc71731679"/>
                              <w:r>
                                <w:t xml:space="preserve">Figure </w:t>
                              </w:r>
                              <w:fldSimple w:instr=" STYLEREF 1 \s ">
                                <w:r w:rsidR="00006A32">
                                  <w:rPr>
                                    <w:noProof/>
                                  </w:rPr>
                                  <w:t>4</w:t>
                                </w:r>
                              </w:fldSimple>
                              <w:r w:rsidR="00006A32">
                                <w:t>.</w:t>
                              </w:r>
                              <w:fldSimple w:instr=" SEQ Figure \* ARABIC \s 1 ">
                                <w:r w:rsidR="00006A32">
                                  <w:rPr>
                                    <w:noProof/>
                                  </w:rPr>
                                  <w:t>3</w:t>
                                </w:r>
                              </w:fldSimple>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DE4705" id="Group 9" o:spid="_x0000_s1060" style="position:absolute;left:0;text-align:left;margin-left:5.85pt;margin-top:19pt;width:403pt;height:129.45pt;z-index:251650059" coordsize="51182,16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">
                <v:group id="Group 6" o:spid="_x0000_s1061" style="position:absolute;left:12;width:51170;height:11969" coordsize="51170,1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4" o:spid="_x0000_s1062" type="#_x0000_t75" alt="A picture containing chart&#10;&#10;Description automatically generated" style="position:absolute;left:37347;top:59;width:13823;height:1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" stroked="t" strokecolor="#2f5496 [2404]" strokeweight=".25pt">
                    <v:imagedata r:id="rId54" o:title="A picture containing chart&#10;&#10;Description automatically generated"/>
                    <v:path arrowok="t"/>
                  </v:shape>
                  <v:shape id="Picture 3" o:spid="_x0000_s1063" type="#_x0000_t75" alt="Chart, histogram&#10;&#10;Description automatically generated" style="position:absolute;width:36677;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" stroked="t" strokecolor="#2f5496 [2404]" strokeweight=".25pt">
                    <v:imagedata r:id="rId55" o:title="Chart, histogram&#10;&#10;Description automatically generated" croptop="12690f" cropbottom="10929f" cropleft="885f" cropright="425f"/>
                    <v:path arrowok="t"/>
                  </v:shape>
                </v:group>
                <v:shape id="Text Box 7" o:spid="_x0000_s1064" type="#_x0000_t202" style="position:absolute;top:12515;width:51168;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CF7341F" w14:textId="2C71CE74" w:rsidR="00A8252B" w:rsidRPr="00C93786" w:rsidRDefault="00A8252B" w:rsidP="00C93786">
                        <w:pPr>
                          <w:pStyle w:val="Caption"/>
                          <w:jc w:val="center"/>
                        </w:pPr>
                        <w:bookmarkStart w:id="120" w:name="_Toc71731679"/>
                        <w:r>
                          <w:t xml:space="preserve">Figure </w:t>
                        </w:r>
                        <w:fldSimple w:instr=" STYLEREF 1 \s ">
                          <w:r w:rsidR="00006A32">
                            <w:rPr>
                              <w:noProof/>
                            </w:rPr>
                            <w:t>4</w:t>
                          </w:r>
                        </w:fldSimple>
                        <w:r w:rsidR="00006A32">
                          <w:t>.</w:t>
                        </w:r>
                        <w:fldSimple w:instr=" SEQ Figure \* ARABIC \s 1 ">
                          <w:r w:rsidR="00006A32">
                            <w:rPr>
                              <w:noProof/>
                            </w:rPr>
                            <w:t>3</w:t>
                          </w:r>
                        </w:fldSimple>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20"/>
                      </w:p>
                    </w:txbxContent>
                  </v:textbox>
                </v:shape>
                <w10:wrap type="topAndBottom"/>
              </v:group>
            </w:pict>
          </mc:Fallback>
        </mc:AlternateContent>
      </w:r>
    </w:p>
    <w:p w14:paraId="377CA21D" w14:textId="4020CD37" w:rsidR="00180ACA" w:rsidRPr="00F0627E" w:rsidRDefault="00DC109E">
      <w:r w:rsidRPr="00F0627E">
        <w:t>The ACRONYM tools provide three command-line interfaces to interact with the models: visualising the model, visualising the grasps, and generating a random scene with grasps that are not in collision. The</w:t>
      </w:r>
      <w:r w:rsidR="00487F9F" w:rsidRPr="00F0627E">
        <w:t xml:space="preserve"> image rendering and grasp visualisation</w:t>
      </w:r>
      <w:r w:rsidRPr="00F0627E">
        <w:t xml:space="preserve"> tools are demonstrated in </w:t>
      </w:r>
      <w:r w:rsidRPr="00F0627E">
        <w:rPr>
          <w:i/>
          <w:iCs/>
        </w:rPr>
        <w:t>Figure 4.3</w:t>
      </w:r>
      <w:r w:rsidRPr="00F0627E">
        <w:t>.</w:t>
      </w:r>
      <w:r w:rsidR="00C367A6" w:rsidRPr="00F0627E">
        <w:t xml:space="preserve"> </w:t>
      </w:r>
      <w:r w:rsidRPr="00F0627E">
        <w:t>The implementation of these visualisations enables an analysis of the information provided in the dataset. It will also be of use when designing Feature 2.</w:t>
      </w:r>
    </w:p>
    <w:p w14:paraId="4363FD8A" w14:textId="77777777" w:rsidR="00180ACA" w:rsidRPr="005D4752" w:rsidRDefault="00DC109E">
      <w:pPr>
        <w:pStyle w:val="Heading3"/>
      </w:pPr>
      <w:bookmarkStart w:id="121" w:name="_Toc70975966"/>
      <w:bookmarkStart w:id="122" w:name="_Toc71112339"/>
      <w:bookmarkStart w:id="123" w:name="_Toc71731632"/>
      <w:r w:rsidRPr="005D4752">
        <w:t>Feature 2 – Generate Dataset</w:t>
      </w:r>
      <w:bookmarkEnd w:id="121"/>
      <w:bookmarkEnd w:id="122"/>
      <w:bookmarkEnd w:id="123"/>
    </w:p>
    <w:p w14:paraId="6E026A27" w14:textId="77777777" w:rsidR="00180ACA" w:rsidRPr="005D4752" w:rsidRDefault="00DC109E">
      <w:pPr>
        <w:jc w:val="center"/>
        <w:rPr>
          <w:i/>
          <w:iCs/>
          <w:color w:val="1F497D"/>
        </w:rPr>
      </w:pPr>
      <w:r w:rsidRPr="005D4752">
        <w:rPr>
          <w:i/>
          <w:iCs/>
          <w:color w:val="1F497D"/>
        </w:rPr>
        <w:t>Using the ACRONYM data and modified scripts, generate images linked to grasps in .csv files.</w:t>
      </w:r>
    </w:p>
    <w:p w14:paraId="6DAF3DE5" w14:textId="77777777" w:rsidR="00180ACA" w:rsidRPr="005D4752" w:rsidRDefault="00180ACA">
      <w:pPr>
        <w:rPr>
          <w:color w:val="7030A0"/>
        </w:rPr>
      </w:pPr>
    </w:p>
    <w:p w14:paraId="76E67166" w14:textId="77CECB39" w:rsidR="00180ACA" w:rsidRPr="005D4752" w:rsidRDefault="00DC109E">
      <w:pPr>
        <w:rPr>
          <w:color w:val="7030A0"/>
        </w:rPr>
      </w:pPr>
      <w:r w:rsidRPr="00F0627E">
        <w:t>Feature 2 required some thought for the initial design, as it is vital in any deep learning task that there is enough data to train on. The ACRONYM dataset certainly provides enough data (17.7M grasps on 8,872 objects</w:t>
      </w:r>
      <w:r w:rsidR="00857A01">
        <w:t xml:space="preserve"> generated in a physics </w:t>
      </w:r>
      <w:r w:rsidR="00857A01">
        <w:lastRenderedPageBreak/>
        <w:t>simulator</w:t>
      </w:r>
      <w:r w:rsidRPr="00F0627E">
        <w:t>), but how it is presented to the machine learning model is important. For this project, it was decided that each object would be randomly placed into a scene fifty times</w:t>
      </w:r>
      <w:r w:rsidR="0603166D" w:rsidRPr="00F0627E">
        <w:t>,</w:t>
      </w:r>
      <w:r w:rsidRPr="00F0627E">
        <w:t xml:space="preserve"> with an image of the scene generated and </w:t>
      </w:r>
      <w:r w:rsidR="2634405C" w:rsidRPr="00F0627E">
        <w:t xml:space="preserve">with </w:t>
      </w:r>
      <w:r w:rsidRPr="00F0627E">
        <w:t xml:space="preserve">ten of the available successful grasps </w:t>
      </w:r>
      <w:r w:rsidR="7A03DDB2" w:rsidRPr="00F0627E">
        <w:t xml:space="preserve">being </w:t>
      </w:r>
      <w:r w:rsidRPr="00F0627E">
        <w:t xml:space="preserve">stored. The dataset provides each grasp as a 4x4 transformation matrix from what is estimated to be the centre of the object. Using this as a label for the object images would be computationally inefficient, requiring the data to be simplified into a six-dimensional format (x, y, z, roll, pitch, yaw). This was accomplished by using </w:t>
      </w:r>
      <w:r w:rsidR="7B687133" w:rsidRPr="00F0627E">
        <w:t>the transformations</w:t>
      </w:r>
      <w:r w:rsidRPr="00F0627E">
        <w:t xml:space="preserve"> library provided by </w:t>
      </w:r>
      <w:proofErr w:type="spellStart"/>
      <w:r w:rsidRPr="00F0627E">
        <w:t>tf</w:t>
      </w:r>
      <w:proofErr w:type="spellEnd"/>
      <w:r w:rsidRPr="00F0627E">
        <w:t>. It was decided that the dataset would have the following structure:</w:t>
      </w:r>
    </w:p>
    <w:p w14:paraId="019955F6" w14:textId="77777777" w:rsidR="00180ACA" w:rsidRPr="005D4752" w:rsidRDefault="00180ACA">
      <w:pPr>
        <w:rPr>
          <w:color w:val="7030A0"/>
        </w:rPr>
      </w:pPr>
    </w:p>
    <w:tbl>
      <w:tblPr>
        <w:tblW w:w="8289" w:type="dxa"/>
        <w:tblCellMar>
          <w:left w:w="10" w:type="dxa"/>
          <w:right w:w="10" w:type="dxa"/>
        </w:tblCellMar>
        <w:tblLook w:val="0000" w:firstRow="0" w:lastRow="0" w:firstColumn="0" w:lastColumn="0" w:noHBand="0" w:noVBand="0"/>
      </w:tblPr>
      <w:tblGrid>
        <w:gridCol w:w="1185"/>
        <w:gridCol w:w="1184"/>
        <w:gridCol w:w="1184"/>
        <w:gridCol w:w="1179"/>
        <w:gridCol w:w="1184"/>
        <w:gridCol w:w="1187"/>
        <w:gridCol w:w="1186"/>
      </w:tblGrid>
      <w:tr w:rsidR="00180ACA" w:rsidRPr="005D4752" w14:paraId="42540942" w14:textId="77777777">
        <w:tc>
          <w:tcPr>
            <w:tcW w:w="1185"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7283743D" w14:textId="77777777" w:rsidR="00180ACA" w:rsidRPr="00A66BEB" w:rsidRDefault="00DC109E">
            <w:pPr>
              <w:jc w:val="center"/>
              <w:rPr>
                <w:color w:val="1F3864" w:themeColor="accent1" w:themeShade="80"/>
              </w:rPr>
            </w:pPr>
            <w:r w:rsidRPr="00A66BEB">
              <w:rPr>
                <w:color w:val="1F3864" w:themeColor="accent1" w:themeShade="80"/>
              </w:rPr>
              <w:t>X</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80F3901" w14:textId="77777777" w:rsidR="00180ACA" w:rsidRPr="00A66BEB" w:rsidRDefault="00DC109E">
            <w:pPr>
              <w:jc w:val="center"/>
              <w:rPr>
                <w:color w:val="1F3864" w:themeColor="accent1" w:themeShade="80"/>
              </w:rPr>
            </w:pPr>
            <w:r w:rsidRPr="00A66BEB">
              <w:rPr>
                <w:color w:val="1F3864" w:themeColor="accent1" w:themeShade="80"/>
              </w:rPr>
              <w:t>Y</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B0AAF82" w14:textId="77777777" w:rsidR="00180ACA" w:rsidRPr="00A66BEB" w:rsidRDefault="00DC109E">
            <w:pPr>
              <w:jc w:val="center"/>
              <w:rPr>
                <w:color w:val="1F3864" w:themeColor="accent1" w:themeShade="80"/>
              </w:rPr>
            </w:pPr>
            <w:r w:rsidRPr="00A66BEB">
              <w:rPr>
                <w:color w:val="1F3864" w:themeColor="accent1" w:themeShade="80"/>
              </w:rPr>
              <w:t>Z</w:t>
            </w:r>
          </w:p>
        </w:tc>
        <w:tc>
          <w:tcPr>
            <w:tcW w:w="1179"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3FBE765" w14:textId="77777777" w:rsidR="00180ACA" w:rsidRPr="00A66BEB" w:rsidRDefault="00DC109E">
            <w:pPr>
              <w:jc w:val="center"/>
              <w:rPr>
                <w:color w:val="1F3864" w:themeColor="accent1" w:themeShade="80"/>
              </w:rPr>
            </w:pPr>
            <w:r w:rsidRPr="00A66BEB">
              <w:rPr>
                <w:color w:val="1F3864" w:themeColor="accent1" w:themeShade="80"/>
              </w:rPr>
              <w:t>ROLL</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11E8C704" w14:textId="77777777" w:rsidR="00180ACA" w:rsidRPr="00A66BEB" w:rsidRDefault="00DC109E">
            <w:pPr>
              <w:jc w:val="center"/>
              <w:rPr>
                <w:color w:val="1F3864" w:themeColor="accent1" w:themeShade="80"/>
              </w:rPr>
            </w:pPr>
            <w:r w:rsidRPr="00A66BEB">
              <w:rPr>
                <w:color w:val="1F3864" w:themeColor="accent1" w:themeShade="80"/>
              </w:rPr>
              <w:t>PITCH</w:t>
            </w:r>
          </w:p>
        </w:tc>
        <w:tc>
          <w:tcPr>
            <w:tcW w:w="1187"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A279635" w14:textId="77777777" w:rsidR="00180ACA" w:rsidRPr="00A66BEB" w:rsidRDefault="00DC109E">
            <w:pPr>
              <w:jc w:val="center"/>
              <w:rPr>
                <w:color w:val="1F3864" w:themeColor="accent1" w:themeShade="80"/>
              </w:rPr>
            </w:pPr>
            <w:r w:rsidRPr="00A66BEB">
              <w:rPr>
                <w:color w:val="1F3864" w:themeColor="accent1" w:themeShade="80"/>
              </w:rPr>
              <w:t>YAW</w:t>
            </w:r>
          </w:p>
        </w:tc>
        <w:tc>
          <w:tcPr>
            <w:tcW w:w="1186"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4BBA3A1B" w14:textId="77777777" w:rsidR="00180ACA" w:rsidRPr="00A66BEB" w:rsidRDefault="00DC109E">
            <w:pPr>
              <w:jc w:val="center"/>
              <w:rPr>
                <w:color w:val="1F3864" w:themeColor="accent1" w:themeShade="80"/>
              </w:rPr>
            </w:pPr>
            <w:r w:rsidRPr="00A66BEB">
              <w:rPr>
                <w:color w:val="1F3864" w:themeColor="accent1" w:themeShade="80"/>
              </w:rPr>
              <w:t>IMAGE</w:t>
            </w:r>
          </w:p>
        </w:tc>
      </w:tr>
    </w:tbl>
    <w:p w14:paraId="2CF3EE96" w14:textId="77777777" w:rsidR="00180ACA" w:rsidRPr="005D4752" w:rsidRDefault="00180ACA">
      <w:pPr>
        <w:rPr>
          <w:color w:val="7030A0"/>
        </w:rPr>
      </w:pPr>
    </w:p>
    <w:p w14:paraId="2514C084" w14:textId="609621B5" w:rsidR="00081F65" w:rsidRPr="00081F65" w:rsidRDefault="0069481C" w:rsidP="00081F65">
      <w:pPr>
        <w:rPr>
          <w:color w:val="7030A0"/>
        </w:rPr>
      </w:pPr>
      <w:r w:rsidRPr="00F0627E">
        <w:rPr>
          <w:noProof/>
        </w:rPr>
        <mc:AlternateContent>
          <mc:Choice Requires="wpg">
            <w:drawing>
              <wp:anchor distT="0" distB="0" distL="114300" distR="114300" simplePos="0" relativeHeight="251650058" behindDoc="0" locked="0" layoutInCell="1" allowOverlap="1" wp14:anchorId="7A97FB29" wp14:editId="03BAE818">
                <wp:simplePos x="0" y="0"/>
                <wp:positionH relativeFrom="column">
                  <wp:posOffset>2540</wp:posOffset>
                </wp:positionH>
                <wp:positionV relativeFrom="paragraph">
                  <wp:posOffset>600933</wp:posOffset>
                </wp:positionV>
                <wp:extent cx="5272558" cy="3509645"/>
                <wp:effectExtent l="0" t="0" r="4445" b="0"/>
                <wp:wrapTopAndBottom/>
                <wp:docPr id="47" name="Group 47"/>
                <wp:cNvGraphicFramePr/>
                <a:graphic xmlns:a="http://schemas.openxmlformats.org/drawingml/2006/main">
                  <a:graphicData uri="http://schemas.microsoft.com/office/word/2010/wordprocessingGroup">
                    <wpg:wgp>
                      <wpg:cNvGrpSpPr/>
                      <wpg:grpSpPr>
                        <a:xfrm>
                          <a:off x="0" y="0"/>
                          <a:ext cx="5272558" cy="3509645"/>
                          <a:chOff x="0" y="0"/>
                          <a:chExt cx="5272558" cy="3509645"/>
                        </a:xfrm>
                      </wpg:grpSpPr>
                      <wps:wsp>
                        <wps:cNvPr id="46" name="Text Box 46"/>
                        <wps:cNvSpPr txBox="1"/>
                        <wps:spPr>
                          <a:xfrm>
                            <a:off x="0" y="3117215"/>
                            <a:ext cx="5272405" cy="392430"/>
                          </a:xfrm>
                          <a:prstGeom prst="rect">
                            <a:avLst/>
                          </a:prstGeom>
                          <a:solidFill>
                            <a:prstClr val="white"/>
                          </a:solidFill>
                          <a:ln>
                            <a:noFill/>
                          </a:ln>
                        </wps:spPr>
                        <wps:txbx>
                          <w:txbxContent>
                            <w:p w14:paraId="498D0D13" w14:textId="040197BA" w:rsidR="0069481C" w:rsidRPr="007F6E04" w:rsidRDefault="0069481C" w:rsidP="0069481C">
                              <w:pPr>
                                <w:pStyle w:val="Caption"/>
                                <w:jc w:val="center"/>
                                <w:rPr>
                                  <w:noProof/>
                                  <w:color w:val="7030A0"/>
                                  <w:szCs w:val="24"/>
                                </w:rPr>
                              </w:pPr>
                              <w:bookmarkStart w:id="124" w:name="_Toc71731680"/>
                              <w:r>
                                <w:t xml:space="preserve">Figure </w:t>
                              </w:r>
                              <w:fldSimple w:instr=" STYLEREF 1 \s ">
                                <w:r w:rsidR="00006A32">
                                  <w:rPr>
                                    <w:noProof/>
                                  </w:rPr>
                                  <w:t>4</w:t>
                                </w:r>
                              </w:fldSimple>
                              <w:r w:rsidR="00006A32">
                                <w:t>.</w:t>
                              </w:r>
                              <w:fldSimple w:instr=" SEQ Figure \* ARABIC \s 1 ">
                                <w:r w:rsidR="00006A32">
                                  <w:rPr>
                                    <w:noProof/>
                                  </w:rPr>
                                  <w:t>4</w:t>
                                </w:r>
                              </w:fldSimple>
                              <w:r w:rsidRPr="0073311F">
                                <w:t>: Two diagrams - first a simple break down of the feature - second a UML Sequence diagram showing the interaction between the script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6" name="Group 36"/>
                        <wpg:cNvGrpSpPr/>
                        <wpg:grpSpPr>
                          <a:xfrm>
                            <a:off x="0" y="0"/>
                            <a:ext cx="5272558" cy="3063239"/>
                            <a:chOff x="0" y="0"/>
                            <a:chExt cx="5272558" cy="3063239"/>
                          </a:xfrm>
                        </wpg:grpSpPr>
                        <pic:pic xmlns:pic="http://schemas.openxmlformats.org/drawingml/2006/picture">
                          <pic:nvPicPr>
                            <pic:cNvPr id="37" name="Picture 37"/>
                            <pic:cNvPicPr>
                              <a:picLocks noChangeAspect="1"/>
                            </pic:cNvPicPr>
                          </pic:nvPicPr>
                          <pic:blipFill>
                            <a:blip r:embed="rId56"/>
                            <a:srcRect l="2437" t="4730"/>
                            <a:stretch>
                              <a:fillRect/>
                            </a:stretch>
                          </pic:blipFill>
                          <pic:spPr>
                            <a:xfrm>
                              <a:off x="1387447" y="0"/>
                              <a:ext cx="2491922" cy="961555"/>
                            </a:xfrm>
                            <a:prstGeom prst="rect">
                              <a:avLst/>
                            </a:prstGeom>
                            <a:noFill/>
                            <a:ln>
                              <a:noFill/>
                              <a:prstDash/>
                            </a:ln>
                          </pic:spPr>
                        </pic:pic>
                        <pic:pic xmlns:pic="http://schemas.openxmlformats.org/drawingml/2006/picture">
                          <pic:nvPicPr>
                            <pic:cNvPr id="38" name="Picture 38"/>
                            <pic:cNvPicPr>
                              <a:picLocks noChangeAspect="1"/>
                            </pic:cNvPicPr>
                          </pic:nvPicPr>
                          <pic:blipFill>
                            <a:blip r:embed="rId57"/>
                            <a:stretch>
                              <a:fillRect/>
                            </a:stretch>
                          </pic:blipFill>
                          <pic:spPr>
                            <a:xfrm>
                              <a:off x="0" y="1137239"/>
                              <a:ext cx="5272558" cy="1926000"/>
                            </a:xfrm>
                            <a:prstGeom prst="rect">
                              <a:avLst/>
                            </a:prstGeom>
                            <a:noFill/>
                            <a:ln>
                              <a:noFill/>
                              <a:prstDash/>
                            </a:ln>
                          </pic:spPr>
                        </pic:pic>
                      </wpg:grpSp>
                    </wpg:wgp>
                  </a:graphicData>
                </a:graphic>
              </wp:anchor>
            </w:drawing>
          </mc:Choice>
          <mc:Fallback>
            <w:pict>
              <v:group w14:anchorId="7A97FB29" id="Group 47" o:spid="_x0000_s1065" style="position:absolute;left:0;text-align:left;margin-left:.2pt;margin-top:47.3pt;width:415.15pt;height:276.35pt;z-index:251650058" coordsize="52725,3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">
                <v:shape id="Text Box 46" o:spid="_x0000_s1066" type="#_x0000_t202" style="position:absolute;top:31172;width:52724;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498D0D13" w14:textId="040197BA" w:rsidR="0069481C" w:rsidRPr="007F6E04" w:rsidRDefault="0069481C" w:rsidP="0069481C">
                        <w:pPr>
                          <w:pStyle w:val="Caption"/>
                          <w:jc w:val="center"/>
                          <w:rPr>
                            <w:noProof/>
                            <w:color w:val="7030A0"/>
                            <w:szCs w:val="24"/>
                          </w:rPr>
                        </w:pPr>
                        <w:bookmarkStart w:id="125" w:name="_Toc71731680"/>
                        <w:r>
                          <w:t xml:space="preserve">Figure </w:t>
                        </w:r>
                        <w:fldSimple w:instr=" STYLEREF 1 \s ">
                          <w:r w:rsidR="00006A32">
                            <w:rPr>
                              <w:noProof/>
                            </w:rPr>
                            <w:t>4</w:t>
                          </w:r>
                        </w:fldSimple>
                        <w:r w:rsidR="00006A32">
                          <w:t>.</w:t>
                        </w:r>
                        <w:fldSimple w:instr=" SEQ Figure \* ARABIC \s 1 ">
                          <w:r w:rsidR="00006A32">
                            <w:rPr>
                              <w:noProof/>
                            </w:rPr>
                            <w:t>4</w:t>
                          </w:r>
                        </w:fldSimple>
                        <w:r w:rsidRPr="0073311F">
                          <w:t>: Two diagrams - first a simple break down of the feature - second a UML Sequence diagram showing the interaction between the scripts.</w:t>
                        </w:r>
                        <w:bookmarkEnd w:id="125"/>
                      </w:p>
                    </w:txbxContent>
                  </v:textbox>
                </v:shape>
                <v:group id="Group 36" o:spid="_x0000_s1067" style="position:absolute;width:52725;height:30632" coordsize="52725,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68" type="#_x0000_t75" style="position:absolute;left:13874;width:24919;height: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">
                    <v:imagedata r:id="rId58" o:title="" croptop="3100f" cropleft="1597f"/>
                  </v:shape>
                  <v:shape id="Picture 38" o:spid="_x0000_s1069" type="#_x0000_t75" style="position:absolute;top:11372;width:52725;height:1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">
                    <v:imagedata r:id="rId59" o:title=""/>
                  </v:shape>
                </v:group>
                <w10:wrap type="topAndBottom"/>
              </v:group>
            </w:pict>
          </mc:Fallback>
        </mc:AlternateContent>
      </w:r>
      <w:r w:rsidR="00DC109E" w:rsidRPr="00F0627E">
        <w:t xml:space="preserve">Once that was determined, the scripts to generate the dataset could be designed. This design is shown in </w:t>
      </w:r>
      <w:r w:rsidR="00DC109E" w:rsidRPr="00F0627E">
        <w:rPr>
          <w:i/>
          <w:iCs/>
        </w:rPr>
        <w:t>Figure 4.4</w:t>
      </w:r>
      <w:r w:rsidR="00DC109E" w:rsidRPr="00F0627E">
        <w:t xml:space="preserve"> and includes a combination of modified ACRONYM tool scripts and new scripts.</w:t>
      </w:r>
    </w:p>
    <w:p w14:paraId="146A9776" w14:textId="347F4E36" w:rsidR="1A6F77D8" w:rsidRDefault="1A6F77D8" w:rsidP="1A6F77D8">
      <w:pPr>
        <w:rPr>
          <w:color w:val="7030A0"/>
        </w:rPr>
      </w:pPr>
    </w:p>
    <w:p w14:paraId="282A617F" w14:textId="2FA72416" w:rsidR="00180ACA" w:rsidRPr="00A66BEB" w:rsidRDefault="00DC109E">
      <w:r w:rsidRPr="00A66BEB">
        <w:t xml:space="preserve">This series of scripts produces </w:t>
      </w:r>
      <w:r w:rsidR="2848D89C" w:rsidRPr="00A66BEB">
        <w:t xml:space="preserve">both </w:t>
      </w:r>
      <w:r w:rsidRPr="00A66BEB">
        <w:t>a .</w:t>
      </w:r>
      <w:proofErr w:type="spellStart"/>
      <w:r w:rsidRPr="00A66BEB">
        <w:t>png</w:t>
      </w:r>
      <w:proofErr w:type="spellEnd"/>
      <w:r w:rsidRPr="00A66BEB">
        <w:t xml:space="preserve"> image and a .csv </w:t>
      </w:r>
      <w:r w:rsidR="4A2365E0" w:rsidRPr="00A66BEB">
        <w:t xml:space="preserve">file </w:t>
      </w:r>
      <w:r w:rsidRPr="00A66BEB">
        <w:t>containing the selected grasps. The image and corresponding grasp files share a name, meaning another Python script (‘load_dataset.py’) can match the two files to create one large .csv file with the structure mentioned above. The image column in the resulting table is a string that corresponds to the image file name.</w:t>
      </w:r>
    </w:p>
    <w:p w14:paraId="7CEAFAEF" w14:textId="77777777" w:rsidR="00180ACA" w:rsidRPr="00A66BEB" w:rsidRDefault="00180ACA"/>
    <w:p w14:paraId="5DA98CB2" w14:textId="77777777" w:rsidR="00180ACA" w:rsidRPr="00A66BEB" w:rsidRDefault="00DC109E">
      <w:r w:rsidRPr="00A66BEB">
        <w:t xml:space="preserve">The implementation of this caused some issues due to different Python versions being required by the </w:t>
      </w:r>
      <w:proofErr w:type="gramStart"/>
      <w:r w:rsidRPr="00A66BEB">
        <w:t>transformations</w:t>
      </w:r>
      <w:proofErr w:type="gramEnd"/>
      <w:r w:rsidRPr="00A66BEB">
        <w:t xml:space="preserve"> library and the ACRONYM tools. This problem was solved by using the python subprocess module that enabled a Python 2 to be called from Python 3. While this is probably not the most computationally efficient way to do this, it was the quickest solution enabling the feature to be produced as quickly as possible. It also meant that no existing libraries had to be re-written for the purpose of this project.</w:t>
      </w:r>
    </w:p>
    <w:p w14:paraId="4C877BD4" w14:textId="77777777" w:rsidR="00180ACA" w:rsidRPr="005D4752" w:rsidRDefault="00DC109E">
      <w:pPr>
        <w:pStyle w:val="Heading3"/>
      </w:pPr>
      <w:bookmarkStart w:id="126" w:name="_Toc70975967"/>
      <w:bookmarkStart w:id="127" w:name="_Toc71112340"/>
      <w:bookmarkStart w:id="128" w:name="_Toc71731633"/>
      <w:r w:rsidRPr="005D4752">
        <w:lastRenderedPageBreak/>
        <w:t>Feature 4 – Simulation Environment</w:t>
      </w:r>
      <w:bookmarkEnd w:id="126"/>
      <w:bookmarkEnd w:id="127"/>
      <w:bookmarkEnd w:id="128"/>
    </w:p>
    <w:p w14:paraId="04A654D4" w14:textId="77777777" w:rsidR="00180ACA" w:rsidRPr="005D4752" w:rsidRDefault="00DC109E">
      <w:pPr>
        <w:jc w:val="center"/>
        <w:rPr>
          <w:i/>
          <w:iCs/>
          <w:color w:val="1F497D"/>
        </w:rPr>
      </w:pPr>
      <w:r w:rsidRPr="005D4752">
        <w:rPr>
          <w:i/>
          <w:iCs/>
          <w:color w:val="1F497D"/>
        </w:rPr>
        <w:t xml:space="preserve">Develop a Gazebo world with the Panda arm, </w:t>
      </w:r>
      <w:proofErr w:type="spellStart"/>
      <w:r w:rsidRPr="005D4752">
        <w:rPr>
          <w:i/>
          <w:iCs/>
          <w:color w:val="1F497D"/>
        </w:rPr>
        <w:t>kinect</w:t>
      </w:r>
      <w:proofErr w:type="spellEnd"/>
      <w:r w:rsidRPr="005D4752">
        <w:rPr>
          <w:i/>
          <w:iCs/>
          <w:color w:val="1F497D"/>
        </w:rPr>
        <w:t xml:space="preserve"> camera, and table.</w:t>
      </w:r>
    </w:p>
    <w:p w14:paraId="7C10F033" w14:textId="77777777" w:rsidR="00180ACA" w:rsidRPr="005D4752" w:rsidRDefault="00180ACA">
      <w:pPr>
        <w:rPr>
          <w:color w:val="7030A0"/>
        </w:rPr>
      </w:pPr>
    </w:p>
    <w:p w14:paraId="30DBD4A8" w14:textId="7F63488D" w:rsidR="00A76BBA" w:rsidRPr="00D81507" w:rsidRDefault="00DC109E" w:rsidP="00A76BBA">
      <w:r w:rsidRPr="00D81507">
        <w:t xml:space="preserve">When designing the ROS simulation environment, it was important to mimic the setup from the ACRONYM scenes. This is because the images that the neural network will be trained on will expect a similar scene when predicting in the simulation. The initial design for the environment utilises the </w:t>
      </w:r>
      <w:proofErr w:type="spellStart"/>
      <w:r w:rsidRPr="00D81507">
        <w:t>Franka</w:t>
      </w:r>
      <w:proofErr w:type="spellEnd"/>
      <w:r w:rsidRPr="00D81507">
        <w:t xml:space="preserve"> </w:t>
      </w:r>
      <w:proofErr w:type="spellStart"/>
      <w:r w:rsidRPr="00D81507">
        <w:t>Emika</w:t>
      </w:r>
      <w:proofErr w:type="spellEnd"/>
      <w:r w:rsidRPr="00D81507">
        <w:t xml:space="preserve"> Panda arm, a Kinect depth camera, and a table, as seen in the feature description. This would have worked well; however, for an unknown reason the Panda gripper was not working in the Gazebo simulation. Unfortunately, due to this complication</w:t>
      </w:r>
      <w:r w:rsidR="219A8DD4" w:rsidRPr="00D81507">
        <w:t>,</w:t>
      </w:r>
      <w:r w:rsidRPr="00D81507">
        <w:t xml:space="preserve"> the environment feature was delayed while trying to fix the gripper controllers. After spending a </w:t>
      </w:r>
      <w:r w:rsidR="426D4B4C" w:rsidRPr="00D81507">
        <w:t>considerable amount</w:t>
      </w:r>
      <w:r w:rsidRPr="00D81507">
        <w:t xml:space="preserve"> of time trying to fix this, it was decided to change from the Panda arm to use the Fetch robot instead (due to previous experience of this working). The fetch robot also has an inbuilt head camera which makes the environment simpler to build.</w:t>
      </w:r>
    </w:p>
    <w:p w14:paraId="4B7AF2B8" w14:textId="25C6DD49" w:rsidR="2AD77E6C" w:rsidRPr="00D81507" w:rsidRDefault="2AD77E6C" w:rsidP="2AD77E6C"/>
    <w:p w14:paraId="7C79FBE2" w14:textId="77777777" w:rsidR="00180ACA" w:rsidRPr="00D81507" w:rsidRDefault="00DC109E">
      <w:r w:rsidRPr="00D81507">
        <w:t>The design of the environment is purely observational; therefore, does not require any design diagrams. The implementation of this feature utilises ROS launch and world files to successfully load the same environment each time.</w:t>
      </w:r>
    </w:p>
    <w:p w14:paraId="6EC0F88C" w14:textId="77777777" w:rsidR="00180ACA" w:rsidRPr="005D4752" w:rsidRDefault="00DC109E">
      <w:pPr>
        <w:pStyle w:val="Heading3"/>
      </w:pPr>
      <w:bookmarkStart w:id="129" w:name="_Toc70975968"/>
      <w:bookmarkStart w:id="130" w:name="_Toc71112341"/>
      <w:bookmarkStart w:id="131" w:name="_Toc71731634"/>
      <w:r w:rsidRPr="005D4752">
        <w:t>Reflection</w:t>
      </w:r>
      <w:bookmarkEnd w:id="129"/>
      <w:bookmarkEnd w:id="130"/>
      <w:bookmarkEnd w:id="131"/>
    </w:p>
    <w:p w14:paraId="7C0BFEFA" w14:textId="27B8B642" w:rsidR="00180ACA" w:rsidRPr="00D81507" w:rsidRDefault="00DC109E">
      <w:r w:rsidRPr="00D81507">
        <w:t xml:space="preserve">Upon reflection, the main challenge during this iteration was surprisingly setting up the Gazebo environment. These problems could have been avoided if the fetch robot </w:t>
      </w:r>
      <w:r w:rsidR="08069859" w:rsidRPr="00D81507">
        <w:t xml:space="preserve">had been </w:t>
      </w:r>
      <w:r w:rsidRPr="00D81507">
        <w:t>used initially. Another issue faced was the time it took to generate the watertight models</w:t>
      </w:r>
      <w:r w:rsidR="79749A2A" w:rsidRPr="00D81507">
        <w:t>.</w:t>
      </w:r>
      <w:r w:rsidRPr="00D81507">
        <w:t xml:space="preserve"> </w:t>
      </w:r>
      <w:r w:rsidR="53C51A50" w:rsidRPr="00D81507">
        <w:t>I</w:t>
      </w:r>
      <w:r w:rsidRPr="00D81507">
        <w:t>n future this could be sped up by multithreading the task; however, this process would still take a long period of time</w:t>
      </w:r>
      <w:r w:rsidR="1EA1CE64" w:rsidRPr="00D81507">
        <w:t>,</w:t>
      </w:r>
      <w:r w:rsidRPr="00D81507">
        <w:t xml:space="preserve"> due to the large volume of files</w:t>
      </w:r>
      <w:r w:rsidR="17A79BDC" w:rsidRPr="00D81507">
        <w:t xml:space="preserve"> required</w:t>
      </w:r>
      <w:r w:rsidRPr="00D81507">
        <w:t>.</w:t>
      </w:r>
    </w:p>
    <w:p w14:paraId="7355ADA7" w14:textId="77777777" w:rsidR="00A90A90" w:rsidRPr="005D4752" w:rsidRDefault="00A90A90">
      <w:pPr>
        <w:suppressAutoHyphens w:val="0"/>
        <w:jc w:val="left"/>
        <w:rPr>
          <w:rFonts w:eastAsia="MS Gothic"/>
          <w:b/>
          <w:bCs/>
          <w:color w:val="365F91"/>
          <w:sz w:val="28"/>
          <w:szCs w:val="28"/>
        </w:rPr>
      </w:pPr>
      <w:bookmarkStart w:id="132" w:name="_Toc70975969"/>
      <w:bookmarkStart w:id="133" w:name="_Toc71112342"/>
      <w:r w:rsidRPr="005D4752">
        <w:br w:type="page"/>
      </w:r>
    </w:p>
    <w:p w14:paraId="3C9E59AF" w14:textId="4B9A23A1" w:rsidR="00180ACA" w:rsidRPr="005D4752" w:rsidRDefault="00DC109E">
      <w:pPr>
        <w:pStyle w:val="Heading2"/>
      </w:pPr>
      <w:bookmarkStart w:id="134" w:name="_Toc71731635"/>
      <w:r w:rsidRPr="005D4752">
        <w:lastRenderedPageBreak/>
        <w:t>Iteration 2</w:t>
      </w:r>
      <w:bookmarkEnd w:id="132"/>
      <w:bookmarkEnd w:id="133"/>
      <w:bookmarkEnd w:id="134"/>
    </w:p>
    <w:p w14:paraId="21E36E69" w14:textId="77777777" w:rsidR="00180ACA" w:rsidRPr="00D81507" w:rsidRDefault="00DC109E">
      <w:r w:rsidRPr="00D81507">
        <w:t>Iteration 2’s focus is on the simulation environment; generating the models that can be spawned; creating the nodes that will control the arm and gripper.</w:t>
      </w:r>
    </w:p>
    <w:p w14:paraId="2D0F71D6" w14:textId="77777777" w:rsidR="00180ACA" w:rsidRPr="005D4752" w:rsidRDefault="00DC109E">
      <w:pPr>
        <w:pStyle w:val="Heading3"/>
      </w:pPr>
      <w:bookmarkStart w:id="135" w:name="_Toc70975970"/>
      <w:bookmarkStart w:id="136" w:name="_Toc71112343"/>
      <w:bookmarkStart w:id="137" w:name="_Toc71731636"/>
      <w:r w:rsidRPr="005D4752">
        <w:t>Feature 3 - Gazebo Models</w:t>
      </w:r>
      <w:bookmarkEnd w:id="135"/>
      <w:bookmarkEnd w:id="136"/>
      <w:bookmarkEnd w:id="137"/>
    </w:p>
    <w:p w14:paraId="448EE15A" w14:textId="77777777" w:rsidR="00180ACA" w:rsidRPr="005D4752" w:rsidRDefault="00DC109E">
      <w:pPr>
        <w:jc w:val="center"/>
        <w:rPr>
          <w:i/>
          <w:iCs/>
          <w:color w:val="1F497D"/>
        </w:rPr>
      </w:pPr>
      <w:r w:rsidRPr="005D4752">
        <w:rPr>
          <w:i/>
          <w:iCs/>
          <w:color w:val="1F497D"/>
        </w:rPr>
        <w:t xml:space="preserve">Using the </w:t>
      </w:r>
      <w:proofErr w:type="spellStart"/>
      <w:r w:rsidRPr="005D4752">
        <w:rPr>
          <w:i/>
          <w:iCs/>
          <w:color w:val="1F497D"/>
        </w:rPr>
        <w:t>ShapeNetSem</w:t>
      </w:r>
      <w:proofErr w:type="spellEnd"/>
      <w:r w:rsidRPr="005D4752">
        <w:rPr>
          <w:i/>
          <w:iCs/>
          <w:color w:val="1F497D"/>
        </w:rPr>
        <w:t xml:space="preserve"> .</w:t>
      </w:r>
      <w:proofErr w:type="spellStart"/>
      <w:r w:rsidRPr="005D4752">
        <w:rPr>
          <w:i/>
          <w:iCs/>
          <w:color w:val="1F497D"/>
        </w:rPr>
        <w:t>obj</w:t>
      </w:r>
      <w:proofErr w:type="spellEnd"/>
      <w:r w:rsidRPr="005D4752">
        <w:rPr>
          <w:i/>
          <w:iCs/>
          <w:color w:val="1F497D"/>
        </w:rPr>
        <w:t xml:space="preserve"> database, generate model .</w:t>
      </w:r>
      <w:proofErr w:type="spellStart"/>
      <w:r w:rsidRPr="005D4752">
        <w:rPr>
          <w:i/>
          <w:iCs/>
          <w:color w:val="1F497D"/>
        </w:rPr>
        <w:t>sdf</w:t>
      </w:r>
      <w:proofErr w:type="spellEnd"/>
      <w:r w:rsidRPr="005D4752">
        <w:rPr>
          <w:i/>
          <w:iCs/>
          <w:color w:val="1F497D"/>
        </w:rPr>
        <w:t xml:space="preserve"> files for Gazebo.</w:t>
      </w:r>
    </w:p>
    <w:p w14:paraId="386825E4" w14:textId="77777777" w:rsidR="00180ACA" w:rsidRPr="005D4752" w:rsidRDefault="00180ACA">
      <w:pPr>
        <w:rPr>
          <w:color w:val="7030A0"/>
        </w:rPr>
      </w:pPr>
    </w:p>
    <w:p w14:paraId="0E8280C3" w14:textId="3CFE8C21" w:rsidR="00180ACA" w:rsidRPr="00D81507" w:rsidRDefault="00DC109E">
      <w:r w:rsidRPr="00D81507">
        <w:t>Spawning objects into a Gazebo world requires a specific file format</w:t>
      </w:r>
      <w:r w:rsidR="6F903BFD" w:rsidRPr="00D81507">
        <w:t>:</w:t>
      </w:r>
      <w:r w:rsidRPr="00D81507">
        <w:t xml:space="preserve"> SDF. SDF files are formatted as xml, with tags to represent specific properties of a model. Gazebo needs these properties </w:t>
      </w:r>
      <w:proofErr w:type="gramStart"/>
      <w:r w:rsidRPr="00D81507">
        <w:t>in order to</w:t>
      </w:r>
      <w:proofErr w:type="gramEnd"/>
      <w:r w:rsidRPr="00D81507">
        <w:t xml:space="preserve"> simulate the object successfully. In SDF there is a tag &lt;</w:t>
      </w:r>
      <w:proofErr w:type="spellStart"/>
      <w:r w:rsidRPr="00D81507">
        <w:t>uri</w:t>
      </w:r>
      <w:proofErr w:type="spellEnd"/>
      <w:r w:rsidRPr="00D81507">
        <w:t xml:space="preserve">&gt;, which takes a mesh input provided by the </w:t>
      </w:r>
      <w:proofErr w:type="spellStart"/>
      <w:r w:rsidRPr="00D81507">
        <w:t>ShapeNetSem</w:t>
      </w:r>
      <w:proofErr w:type="spellEnd"/>
      <w:r w:rsidRPr="00D81507">
        <w:t xml:space="preserve"> database (.</w:t>
      </w:r>
      <w:proofErr w:type="spellStart"/>
      <w:r w:rsidRPr="00D81507">
        <w:t>obj</w:t>
      </w:r>
      <w:proofErr w:type="spellEnd"/>
      <w:r w:rsidRPr="00D81507">
        <w:t xml:space="preserve"> or .</w:t>
      </w:r>
      <w:proofErr w:type="spellStart"/>
      <w:r w:rsidRPr="00D81507">
        <w:t>dae</w:t>
      </w:r>
      <w:proofErr w:type="spellEnd"/>
      <w:r w:rsidRPr="00D81507">
        <w:t>) and enables the model to be displayed in Gazebo. The physical information needed for the SDF file is provided by the ACRONYM dataset. Alongside the SDF files, each model needs a .config file in its folder to initialise basic information about the model, such as its name.</w:t>
      </w:r>
    </w:p>
    <w:p w14:paraId="3F925FA7" w14:textId="77777777" w:rsidR="00180ACA" w:rsidRPr="00D81507" w:rsidRDefault="00180ACA"/>
    <w:p w14:paraId="6D6C66F4" w14:textId="0C9023EB" w:rsidR="00180ACA" w:rsidRPr="00D81507" w:rsidRDefault="009F623E">
      <w:r w:rsidRPr="00D81507">
        <w:rPr>
          <w:noProof/>
        </w:rPr>
        <mc:AlternateContent>
          <mc:Choice Requires="wpg">
            <w:drawing>
              <wp:anchor distT="0" distB="0" distL="114300" distR="114300" simplePos="0" relativeHeight="251650050" behindDoc="0" locked="0" layoutInCell="1" allowOverlap="1" wp14:anchorId="10BE9D94" wp14:editId="34669851">
                <wp:simplePos x="0" y="0"/>
                <wp:positionH relativeFrom="column">
                  <wp:posOffset>1226127</wp:posOffset>
                </wp:positionH>
                <wp:positionV relativeFrom="paragraph">
                  <wp:posOffset>467715</wp:posOffset>
                </wp:positionV>
                <wp:extent cx="2811780" cy="2261944"/>
                <wp:effectExtent l="0" t="0" r="7620" b="5080"/>
                <wp:wrapTopAndBottom/>
                <wp:docPr id="45" name="Group 45"/>
                <wp:cNvGraphicFramePr/>
                <a:graphic xmlns:a="http://schemas.openxmlformats.org/drawingml/2006/main">
                  <a:graphicData uri="http://schemas.microsoft.com/office/word/2010/wordprocessingGroup">
                    <wpg:wgp>
                      <wpg:cNvGrpSpPr/>
                      <wpg:grpSpPr>
                        <a:xfrm>
                          <a:off x="0" y="0"/>
                          <a:ext cx="2811780" cy="2261944"/>
                          <a:chOff x="0" y="0"/>
                          <a:chExt cx="2811780" cy="2261944"/>
                        </a:xfrm>
                      </wpg:grpSpPr>
                      <pic:pic xmlns:pic="http://schemas.openxmlformats.org/drawingml/2006/picture">
                        <pic:nvPicPr>
                          <pic:cNvPr id="41" name="Picture 44"/>
                          <pic:cNvPicPr>
                            <a:picLocks noChangeAspect="1"/>
                          </pic:cNvPicPr>
                        </pic:nvPicPr>
                        <pic:blipFill>
                          <a:blip r:embed="rId60"/>
                          <a:srcRect l="881" r="1693" b="2387"/>
                          <a:stretch>
                            <a:fillRect/>
                          </a:stretch>
                        </pic:blipFill>
                        <pic:spPr>
                          <a:xfrm>
                            <a:off x="0" y="0"/>
                            <a:ext cx="2811780" cy="1924050"/>
                          </a:xfrm>
                          <a:prstGeom prst="rect">
                            <a:avLst/>
                          </a:prstGeom>
                          <a:noFill/>
                          <a:ln>
                            <a:noFill/>
                            <a:prstDash/>
                          </a:ln>
                        </pic:spPr>
                      </pic:pic>
                      <wps:wsp>
                        <wps:cNvPr id="44" name="Text Box 44"/>
                        <wps:cNvSpPr txBox="1"/>
                        <wps:spPr>
                          <a:xfrm>
                            <a:off x="0" y="1983179"/>
                            <a:ext cx="2811780" cy="278765"/>
                          </a:xfrm>
                          <a:prstGeom prst="rect">
                            <a:avLst/>
                          </a:prstGeom>
                          <a:solidFill>
                            <a:prstClr val="white"/>
                          </a:solidFill>
                          <a:ln>
                            <a:noFill/>
                          </a:ln>
                        </wps:spPr>
                        <wps:txbx>
                          <w:txbxContent>
                            <w:p w14:paraId="0E8E4786" w14:textId="0F53B587" w:rsidR="009F623E" w:rsidRPr="004D7FCF" w:rsidRDefault="009F623E" w:rsidP="009F623E">
                              <w:pPr>
                                <w:pStyle w:val="Caption"/>
                                <w:jc w:val="center"/>
                                <w:rPr>
                                  <w:noProof/>
                                  <w:color w:val="7030A0"/>
                                  <w:szCs w:val="24"/>
                                </w:rPr>
                              </w:pPr>
                              <w:bookmarkStart w:id="138" w:name="_Toc71731681"/>
                              <w:r>
                                <w:t xml:space="preserve">Figure </w:t>
                              </w:r>
                              <w:fldSimple w:instr=" STYLEREF 1 \s ">
                                <w:r w:rsidR="00006A32">
                                  <w:rPr>
                                    <w:noProof/>
                                  </w:rPr>
                                  <w:t>4</w:t>
                                </w:r>
                              </w:fldSimple>
                              <w:r w:rsidR="00006A32">
                                <w:t>.</w:t>
                              </w:r>
                              <w:fldSimple w:instr=" SEQ Figure \* ARABIC \s 1 ">
                                <w:r w:rsidR="00006A32">
                                  <w:rPr>
                                    <w:noProof/>
                                  </w:rPr>
                                  <w:t>5</w:t>
                                </w:r>
                              </w:fldSimple>
                              <w:r>
                                <w:t xml:space="preserve">: </w:t>
                              </w:r>
                              <w:r w:rsidRPr="00C04480">
                                <w:t>Design of the Gazebo model generation script.</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BE9D94" id="Group 45" o:spid="_x0000_s1070" style="position:absolute;left:0;text-align:left;margin-left:96.55pt;margin-top:36.85pt;width:221.4pt;height:178.1pt;z-index:251650050" coordsize="28117,22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">
                <v:shape id="Picture 44" o:spid="_x0000_s1071" type="#_x0000_t75" style="position:absolute;width:28117;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">
                  <v:imagedata r:id="rId61" o:title="" cropbottom="1564f" cropleft="577f" cropright="1110f"/>
                </v:shape>
                <v:shape id="Text Box 44" o:spid="_x0000_s1072" type="#_x0000_t202" style="position:absolute;top:19831;width:28117;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0E8E4786" w14:textId="0F53B587" w:rsidR="009F623E" w:rsidRPr="004D7FCF" w:rsidRDefault="009F623E" w:rsidP="009F623E">
                        <w:pPr>
                          <w:pStyle w:val="Caption"/>
                          <w:jc w:val="center"/>
                          <w:rPr>
                            <w:noProof/>
                            <w:color w:val="7030A0"/>
                            <w:szCs w:val="24"/>
                          </w:rPr>
                        </w:pPr>
                        <w:bookmarkStart w:id="139" w:name="_Toc71731681"/>
                        <w:r>
                          <w:t xml:space="preserve">Figure </w:t>
                        </w:r>
                        <w:fldSimple w:instr=" STYLEREF 1 \s ">
                          <w:r w:rsidR="00006A32">
                            <w:rPr>
                              <w:noProof/>
                            </w:rPr>
                            <w:t>4</w:t>
                          </w:r>
                        </w:fldSimple>
                        <w:r w:rsidR="00006A32">
                          <w:t>.</w:t>
                        </w:r>
                        <w:fldSimple w:instr=" SEQ Figure \* ARABIC \s 1 ">
                          <w:r w:rsidR="00006A32">
                            <w:rPr>
                              <w:noProof/>
                            </w:rPr>
                            <w:t>5</w:t>
                          </w:r>
                        </w:fldSimple>
                        <w:r>
                          <w:t xml:space="preserve">: </w:t>
                        </w:r>
                        <w:r w:rsidRPr="00C04480">
                          <w:t>Design of the Gazebo model generation script.</w:t>
                        </w:r>
                        <w:bookmarkEnd w:id="139"/>
                      </w:p>
                    </w:txbxContent>
                  </v:textbox>
                </v:shape>
                <w10:wrap type="topAndBottom"/>
              </v:group>
            </w:pict>
          </mc:Fallback>
        </mc:AlternateContent>
      </w:r>
      <w:r w:rsidR="00DC109E" w:rsidRPr="00D81507">
        <w:t xml:space="preserve">To generate all the models for simulation in Gazebo, a Python script was designed as show in the sequence diagram in </w:t>
      </w:r>
      <w:r w:rsidR="00DC109E" w:rsidRPr="00D81507">
        <w:rPr>
          <w:i/>
          <w:iCs/>
        </w:rPr>
        <w:t>Figure 4.5</w:t>
      </w:r>
      <w:r w:rsidR="00DC109E" w:rsidRPr="00D81507">
        <w:t>.</w:t>
      </w:r>
    </w:p>
    <w:p w14:paraId="72B67DF2" w14:textId="77777777" w:rsidR="00180ACA" w:rsidRPr="005D4752" w:rsidRDefault="00180ACA">
      <w:pPr>
        <w:rPr>
          <w:color w:val="7030A0"/>
        </w:rPr>
      </w:pPr>
    </w:p>
    <w:p w14:paraId="5E0AAEEA" w14:textId="0C52A5CF" w:rsidR="00180ACA" w:rsidRPr="00D81507" w:rsidRDefault="00DC109E">
      <w:r w:rsidRPr="00D81507">
        <w:t>This script was implemented using the loading of template text files (for both SDF and config files) and using the Python string format function to parse the object physical information. This ma</w:t>
      </w:r>
      <w:r w:rsidR="7D8BEF5A" w:rsidRPr="00D81507">
        <w:t>de</w:t>
      </w:r>
      <w:r w:rsidRPr="00D81507">
        <w:t xml:space="preserve"> the script neater, more maintainable, and more understandable. The script also implements a multithreading pool that enables the script to run faster.</w:t>
      </w:r>
    </w:p>
    <w:p w14:paraId="5AE5268A" w14:textId="77777777" w:rsidR="00180ACA" w:rsidRPr="005D4752" w:rsidRDefault="00DC109E">
      <w:pPr>
        <w:pStyle w:val="Heading3"/>
      </w:pPr>
      <w:bookmarkStart w:id="140" w:name="_Toc70975971"/>
      <w:bookmarkStart w:id="141" w:name="_Toc71112344"/>
      <w:bookmarkStart w:id="142" w:name="_Toc71731637"/>
      <w:r w:rsidRPr="005D4752">
        <w:t>Feature 5 – Arm Manipulation Setup</w:t>
      </w:r>
      <w:bookmarkEnd w:id="140"/>
      <w:bookmarkEnd w:id="141"/>
      <w:bookmarkEnd w:id="142"/>
    </w:p>
    <w:p w14:paraId="24046CAD" w14:textId="77777777" w:rsidR="00180ACA" w:rsidRPr="005D4752" w:rsidRDefault="00DC109E">
      <w:pPr>
        <w:jc w:val="center"/>
        <w:rPr>
          <w:i/>
          <w:iCs/>
          <w:color w:val="1F497D"/>
        </w:rPr>
      </w:pPr>
      <w:r w:rsidRPr="005D4752">
        <w:rPr>
          <w:i/>
          <w:iCs/>
          <w:color w:val="1F497D"/>
        </w:rPr>
        <w:t>Write prototype ROS nodes that deal with arm manipulation and grasping and set up the planning interface in the environment.</w:t>
      </w:r>
    </w:p>
    <w:p w14:paraId="58C9FBF1" w14:textId="77777777" w:rsidR="00180ACA" w:rsidRPr="00D81507" w:rsidRDefault="00180ACA">
      <w:pPr>
        <w:jc w:val="left"/>
      </w:pPr>
    </w:p>
    <w:p w14:paraId="57D3373F" w14:textId="3EB20CE9" w:rsidR="00180ACA" w:rsidRPr="005D4752" w:rsidRDefault="00DC109E">
      <w:r w:rsidRPr="00D81507">
        <w:t xml:space="preserve">This feature was designed and developed using a mixture of spike work and experience. The initial plan for the grasping functionality was to use the </w:t>
      </w:r>
      <w:proofErr w:type="spellStart"/>
      <w:r w:rsidRPr="00D81507">
        <w:t>Moveit</w:t>
      </w:r>
      <w:proofErr w:type="spellEnd"/>
      <w:r w:rsidRPr="00D81507">
        <w:t xml:space="preserve">! library, as </w:t>
      </w:r>
      <w:r w:rsidR="00003187" w:rsidRPr="00D81507">
        <w:t xml:space="preserve">discussed in the project analysis section. </w:t>
      </w:r>
      <w:r w:rsidRPr="00D81507">
        <w:t xml:space="preserve">The system makes use of </w:t>
      </w:r>
      <w:proofErr w:type="spellStart"/>
      <w:r w:rsidRPr="00D81507">
        <w:t>Moveit</w:t>
      </w:r>
      <w:proofErr w:type="spellEnd"/>
      <w:r w:rsidRPr="00D81507">
        <w:t xml:space="preserve">! for inverse kinematics and path planning to reach a goal position. The goal position is set by a static transform broadcaster from the base link of the fetch robot to the grasp pose. The transform tree will initially be hard coded within the grasping node; however, in later iterations, the grasp frame will be determined by another node. The grasp poses will either be from the trained model or the grasp dataset. Once the </w:t>
      </w:r>
      <w:r w:rsidRPr="00D81507">
        <w:lastRenderedPageBreak/>
        <w:t>location has been reached, the node uses a gripper controller action to close the gripper around the target object and then retreat. In future iterations, this is when the success of the grasp will be measured.</w:t>
      </w:r>
    </w:p>
    <w:p w14:paraId="5CFB5EE6" w14:textId="77777777" w:rsidR="00180ACA" w:rsidRPr="005D4752" w:rsidRDefault="00DC109E">
      <w:pPr>
        <w:pStyle w:val="Heading3"/>
      </w:pPr>
      <w:bookmarkStart w:id="143" w:name="_Toc70975972"/>
      <w:bookmarkStart w:id="144" w:name="_Toc71112345"/>
      <w:bookmarkStart w:id="145" w:name="_Toc71731638"/>
      <w:r w:rsidRPr="005D4752">
        <w:t>Reflection</w:t>
      </w:r>
      <w:bookmarkEnd w:id="143"/>
      <w:bookmarkEnd w:id="144"/>
      <w:bookmarkEnd w:id="145"/>
    </w:p>
    <w:p w14:paraId="57327F1F" w14:textId="3C6FF5CC" w:rsidR="00D856FE" w:rsidRPr="00D81507" w:rsidRDefault="00DC109E" w:rsidP="00634A05">
      <w:r w:rsidRPr="00D81507">
        <w:t xml:space="preserve">This iteration made very clear progress </w:t>
      </w:r>
      <w:proofErr w:type="gramStart"/>
      <w:r w:rsidRPr="00D81507">
        <w:t>in regard to</w:t>
      </w:r>
      <w:proofErr w:type="gramEnd"/>
      <w:r w:rsidRPr="00D81507">
        <w:t xml:space="preserve"> the completion of the project, as two key components were put in place. Furthermore, </w:t>
      </w:r>
      <w:r w:rsidR="40AA8E9C" w:rsidRPr="00D81507">
        <w:t xml:space="preserve">there were not many issues that arose, </w:t>
      </w:r>
      <w:r w:rsidRPr="00D81507">
        <w:t>due to experience with most of the technologies used during this iteration</w:t>
      </w:r>
      <w:r w:rsidR="6E425248" w:rsidRPr="00D81507">
        <w:t>.</w:t>
      </w:r>
      <w:r w:rsidRPr="00D81507">
        <w:t xml:space="preserve"> </w:t>
      </w:r>
    </w:p>
    <w:p w14:paraId="078F1E0E" w14:textId="379435AD" w:rsidR="00D856FE" w:rsidRPr="00D81507" w:rsidRDefault="00D856FE" w:rsidP="00634A05">
      <w:r w:rsidRPr="00D81507">
        <w:t>However, there was an issue with some of the gazebo models</w:t>
      </w:r>
      <w:r w:rsidR="00844827" w:rsidRPr="00D81507">
        <w:t xml:space="preserve"> that </w:t>
      </w:r>
      <w:r w:rsidR="00647EBC" w:rsidRPr="00D81507">
        <w:t xml:space="preserve">do not spawn in the pose defined. </w:t>
      </w:r>
      <w:r w:rsidR="00005816" w:rsidRPr="00D81507">
        <w:t xml:space="preserve">This is due to the defined origin in the </w:t>
      </w:r>
      <w:proofErr w:type="spellStart"/>
      <w:r w:rsidR="00005816" w:rsidRPr="00D81507">
        <w:t>ShapeNetSem</w:t>
      </w:r>
      <w:proofErr w:type="spellEnd"/>
      <w:r w:rsidR="00005816" w:rsidRPr="00D81507">
        <w:t xml:space="preserve"> model file and </w:t>
      </w:r>
      <w:r w:rsidR="002A7B2F" w:rsidRPr="00D81507">
        <w:t>cannot be changed easily. As this only seems to occur for a few of the models</w:t>
      </w:r>
      <w:r w:rsidR="00E874E5" w:rsidRPr="00D81507">
        <w:t xml:space="preserve">, the future code can be written to </w:t>
      </w:r>
      <w:r w:rsidR="02B6E907" w:rsidRPr="00D81507">
        <w:t>bear</w:t>
      </w:r>
      <w:r w:rsidR="00E874E5" w:rsidRPr="00D81507">
        <w:t xml:space="preserve"> this in mind.</w:t>
      </w:r>
    </w:p>
    <w:p w14:paraId="43D4141C" w14:textId="77777777" w:rsidR="00634A05" w:rsidRPr="005D4752" w:rsidRDefault="00634A05">
      <w:pPr>
        <w:suppressAutoHyphens w:val="0"/>
        <w:jc w:val="left"/>
        <w:rPr>
          <w:rFonts w:eastAsia="MS Gothic"/>
          <w:b/>
          <w:bCs/>
          <w:color w:val="365F91"/>
          <w:sz w:val="28"/>
          <w:szCs w:val="28"/>
        </w:rPr>
      </w:pPr>
      <w:bookmarkStart w:id="146" w:name="_Toc70975973"/>
      <w:r w:rsidRPr="005D4752">
        <w:br w:type="page"/>
      </w:r>
    </w:p>
    <w:p w14:paraId="7A062C5C" w14:textId="389EEC18" w:rsidR="00180ACA" w:rsidRPr="005D4752" w:rsidRDefault="00DC109E">
      <w:pPr>
        <w:pStyle w:val="Heading2"/>
      </w:pPr>
      <w:bookmarkStart w:id="147" w:name="_Toc71112346"/>
      <w:bookmarkStart w:id="148" w:name="_Toc71731639"/>
      <w:r w:rsidRPr="005D4752">
        <w:lastRenderedPageBreak/>
        <w:t>Iteration 3</w:t>
      </w:r>
      <w:bookmarkEnd w:id="146"/>
      <w:bookmarkEnd w:id="147"/>
      <w:bookmarkEnd w:id="148"/>
    </w:p>
    <w:p w14:paraId="59E0BD88" w14:textId="324068B3" w:rsidR="00180ACA" w:rsidRPr="00D81507" w:rsidRDefault="00DC109E">
      <w:r w:rsidRPr="00D81507">
        <w:t xml:space="preserve">Iteration 3 focuses mainly on implementing and training the Convolutional Neural Network (CNN). The following features form a major part of the </w:t>
      </w:r>
      <w:r w:rsidR="008C63D8" w:rsidRPr="00D81507">
        <w:t>project but</w:t>
      </w:r>
      <w:r w:rsidRPr="00D81507">
        <w:t xml:space="preserve"> rely heavily upon the data generate</w:t>
      </w:r>
      <w:r w:rsidR="008C63D8" w:rsidRPr="00D81507">
        <w:t>d</w:t>
      </w:r>
      <w:r w:rsidRPr="00D81507">
        <w:t xml:space="preserve"> in the previous iterations.</w:t>
      </w:r>
    </w:p>
    <w:p w14:paraId="1DD3EAD7" w14:textId="77777777" w:rsidR="00180ACA" w:rsidRPr="005D4752" w:rsidRDefault="00DC109E">
      <w:pPr>
        <w:pStyle w:val="Heading3"/>
      </w:pPr>
      <w:bookmarkStart w:id="149" w:name="_Toc70975974"/>
      <w:bookmarkStart w:id="150" w:name="_Toc71112347"/>
      <w:bookmarkStart w:id="151" w:name="_Toc71731640"/>
      <w:r w:rsidRPr="005D4752">
        <w:t>Feature 6 – CNN Configuration</w:t>
      </w:r>
      <w:bookmarkEnd w:id="149"/>
      <w:bookmarkEnd w:id="150"/>
      <w:bookmarkEnd w:id="151"/>
    </w:p>
    <w:p w14:paraId="65E50B2D" w14:textId="77777777" w:rsidR="00180ACA" w:rsidRPr="005D4752" w:rsidRDefault="00DC109E">
      <w:pPr>
        <w:jc w:val="center"/>
        <w:rPr>
          <w:i/>
          <w:iCs/>
          <w:color w:val="1F497D"/>
        </w:rPr>
      </w:pPr>
      <w:r w:rsidRPr="005D4752">
        <w:rPr>
          <w:i/>
          <w:iCs/>
          <w:color w:val="1F497D"/>
        </w:rPr>
        <w:t>Build the network structure using Tensorflow ready to train on the data.</w:t>
      </w:r>
    </w:p>
    <w:p w14:paraId="1EEAABB8" w14:textId="77777777" w:rsidR="00180ACA" w:rsidRPr="00D81507" w:rsidRDefault="00180ACA"/>
    <w:p w14:paraId="2BCA7AAD" w14:textId="044A6837" w:rsidR="00180ACA" w:rsidRPr="00D81507" w:rsidRDefault="009463E7">
      <w:r w:rsidRPr="00D81507">
        <w:rPr>
          <w:noProof/>
        </w:rPr>
        <mc:AlternateContent>
          <mc:Choice Requires="wpg">
            <w:drawing>
              <wp:anchor distT="0" distB="0" distL="114300" distR="114300" simplePos="0" relativeHeight="251650053" behindDoc="0" locked="0" layoutInCell="1" allowOverlap="1" wp14:anchorId="4FD18495" wp14:editId="5EEE2CB9">
                <wp:simplePos x="0" y="0"/>
                <wp:positionH relativeFrom="margin">
                  <wp:align>center</wp:align>
                </wp:positionH>
                <wp:positionV relativeFrom="paragraph">
                  <wp:posOffset>802640</wp:posOffset>
                </wp:positionV>
                <wp:extent cx="3686175" cy="255841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3686175" cy="2558415"/>
                          <a:chOff x="-542925" y="0"/>
                          <a:chExt cx="3686175" cy="8269148"/>
                        </a:xfrm>
                      </wpg:grpSpPr>
                      <pic:pic xmlns:pic="http://schemas.openxmlformats.org/drawingml/2006/picture">
                        <pic:nvPicPr>
                          <pic:cNvPr id="43" name="Image1"/>
                          <pic:cNvPicPr/>
                        </pic:nvPicPr>
                        <pic:blipFill>
                          <a:blip r:embed="rId62"/>
                          <a:srcRect l="6536" t="14772" r="3527" b="10049"/>
                          <a:stretch>
                            <a:fillRect/>
                          </a:stretch>
                        </pic:blipFill>
                        <pic:spPr>
                          <a:xfrm>
                            <a:off x="-542925" y="0"/>
                            <a:ext cx="3686175" cy="7037721"/>
                          </a:xfrm>
                          <a:prstGeom prst="rect">
                            <a:avLst/>
                          </a:prstGeom>
                          <a:noFill/>
                          <a:ln>
                            <a:noFill/>
                            <a:prstDash/>
                          </a:ln>
                        </pic:spPr>
                      </pic:pic>
                      <wps:wsp>
                        <wps:cNvPr id="63" name="Text Box 63"/>
                        <wps:cNvSpPr txBox="1"/>
                        <wps:spPr>
                          <a:xfrm>
                            <a:off x="-238125" y="7427257"/>
                            <a:ext cx="3143250" cy="841891"/>
                          </a:xfrm>
                          <a:prstGeom prst="rect">
                            <a:avLst/>
                          </a:prstGeom>
                          <a:solidFill>
                            <a:prstClr val="white"/>
                          </a:solidFill>
                          <a:ln>
                            <a:noFill/>
                          </a:ln>
                        </wps:spPr>
                        <wps:txbx>
                          <w:txbxContent>
                            <w:p w14:paraId="0716A992" w14:textId="1ACDFFA2" w:rsidR="009463E7" w:rsidRPr="007E5EF8" w:rsidRDefault="009463E7" w:rsidP="009463E7">
                              <w:pPr>
                                <w:pStyle w:val="Caption"/>
                                <w:jc w:val="center"/>
                                <w:rPr>
                                  <w:noProof/>
                                  <w:szCs w:val="24"/>
                                </w:rPr>
                              </w:pPr>
                              <w:bookmarkStart w:id="152" w:name="_Toc71731682"/>
                              <w:r>
                                <w:t xml:space="preserve">Figure </w:t>
                              </w:r>
                              <w:fldSimple w:instr=" STYLEREF 1 \s ">
                                <w:r w:rsidR="00006A32">
                                  <w:rPr>
                                    <w:noProof/>
                                  </w:rPr>
                                  <w:t>4</w:t>
                                </w:r>
                              </w:fldSimple>
                              <w:r w:rsidR="00006A32">
                                <w:t>.</w:t>
                              </w:r>
                              <w:fldSimple w:instr=" SEQ Figure \* ARABIC \s 1 ">
                                <w:r w:rsidR="00006A32">
                                  <w:rPr>
                                    <w:noProof/>
                                  </w:rPr>
                                  <w:t>6</w:t>
                                </w:r>
                              </w:fldSimple>
                              <w:r>
                                <w:t>: The deigned configuration for the CN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18495" id="Group 64" o:spid="_x0000_s1073" style="position:absolute;left:0;text-align:left;margin-left:0;margin-top:63.2pt;width:290.25pt;height:201.45pt;z-index:251650053;mso-position-horizontal:center;mso-position-horizontal-relative:margin;mso-width-relative:margin;mso-height-relative:margin" coordorigin="-5429" coordsize="36861,8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">
                <v:shape id="Image1" o:spid="_x0000_s1074" type="#_x0000_t75" style="position:absolute;left:-5429;width:36861;height:70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">
                  <v:imagedata r:id="rId63" o:title="" croptop="9681f" cropbottom="6586f" cropleft="4283f" cropright="2311f"/>
                </v:shape>
                <v:shape id="Text Box 63" o:spid="_x0000_s1075" type="#_x0000_t202" style="position:absolute;left:-2381;top:74272;width:31432;height:8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0716A992" w14:textId="1ACDFFA2" w:rsidR="009463E7" w:rsidRPr="007E5EF8" w:rsidRDefault="009463E7" w:rsidP="009463E7">
                        <w:pPr>
                          <w:pStyle w:val="Caption"/>
                          <w:jc w:val="center"/>
                          <w:rPr>
                            <w:noProof/>
                            <w:szCs w:val="24"/>
                          </w:rPr>
                        </w:pPr>
                        <w:bookmarkStart w:id="153" w:name="_Toc71731682"/>
                        <w:r>
                          <w:t xml:space="preserve">Figure </w:t>
                        </w:r>
                        <w:fldSimple w:instr=" STYLEREF 1 \s ">
                          <w:r w:rsidR="00006A32">
                            <w:rPr>
                              <w:noProof/>
                            </w:rPr>
                            <w:t>4</w:t>
                          </w:r>
                        </w:fldSimple>
                        <w:r w:rsidR="00006A32">
                          <w:t>.</w:t>
                        </w:r>
                        <w:fldSimple w:instr=" SEQ Figure \* ARABIC \s 1 ">
                          <w:r w:rsidR="00006A32">
                            <w:rPr>
                              <w:noProof/>
                            </w:rPr>
                            <w:t>6</w:t>
                          </w:r>
                        </w:fldSimple>
                        <w:r>
                          <w:t>: The deigned configuration for the CNN.</w:t>
                        </w:r>
                        <w:bookmarkEnd w:id="153"/>
                      </w:p>
                    </w:txbxContent>
                  </v:textbox>
                </v:shape>
                <w10:wrap type="topAndBottom" anchorx="margin"/>
              </v:group>
            </w:pict>
          </mc:Fallback>
        </mc:AlternateContent>
      </w:r>
      <w:r w:rsidR="00DC109E" w:rsidRPr="00D81507">
        <w:t xml:space="preserve">The design for the CNN was inspired by that of a CNN from </w:t>
      </w:r>
      <w:r w:rsidR="00B93F66" w:rsidRPr="00D81507">
        <w:t>Sc</w:t>
      </w:r>
      <w:r w:rsidR="009C458B" w:rsidRPr="00D81507">
        <w:t>h</w:t>
      </w:r>
      <w:r w:rsidR="00B93F66" w:rsidRPr="00D81507">
        <w:t>midt’s</w:t>
      </w:r>
      <w:r w:rsidR="008E5E82" w:rsidRPr="00D81507">
        <w:t xml:space="preserve"> paper, as discussed in </w:t>
      </w:r>
      <w:r w:rsidR="008E5E82" w:rsidRPr="00D81507">
        <w:rPr>
          <w:i/>
          <w:iCs/>
        </w:rPr>
        <w:t>Chapter 1</w:t>
      </w:r>
      <w:r w:rsidR="008E5E82" w:rsidRPr="00D81507">
        <w:t xml:space="preserve">. </w:t>
      </w:r>
      <w:r w:rsidR="00DC109E" w:rsidRPr="00D81507">
        <w:t xml:space="preserve">The configuration follows the standard structure of convolutional layers followed by fully connected layers discussed in </w:t>
      </w:r>
      <w:r w:rsidR="00DC109E" w:rsidRPr="00D81507">
        <w:rPr>
          <w:i/>
          <w:iCs/>
        </w:rPr>
        <w:t xml:space="preserve">Chapter 2 </w:t>
      </w:r>
      <w:r w:rsidR="00DC109E" w:rsidRPr="00D81507">
        <w:t xml:space="preserve">and can be seen in </w:t>
      </w:r>
      <w:r w:rsidR="00DC109E" w:rsidRPr="00D81507">
        <w:rPr>
          <w:i/>
          <w:iCs/>
        </w:rPr>
        <w:t>Figure 4.6</w:t>
      </w:r>
      <w:r w:rsidR="00DC109E" w:rsidRPr="00D81507">
        <w:t>.</w:t>
      </w:r>
    </w:p>
    <w:p w14:paraId="515C901B" w14:textId="17CDABEE" w:rsidR="0C6EE02E" w:rsidRPr="00D81507" w:rsidRDefault="0C6EE02E" w:rsidP="0C6EE02E"/>
    <w:p w14:paraId="11D1079B" w14:textId="65EAC494" w:rsidR="00AC7AF5" w:rsidRPr="00D81507" w:rsidRDefault="00DC104D" w:rsidP="00AC7AF5">
      <w:r w:rsidRPr="00D81507">
        <w:t xml:space="preserve">This network </w:t>
      </w:r>
      <w:r w:rsidR="00457078" w:rsidRPr="00D81507">
        <w:t>is seven layers in total</w:t>
      </w:r>
      <w:r w:rsidR="00D75E6B" w:rsidRPr="00D81507">
        <w:t>, with four sub-sections</w:t>
      </w:r>
      <w:r w:rsidR="008D25D5" w:rsidRPr="00D81507">
        <w:t>:</w:t>
      </w:r>
    </w:p>
    <w:p w14:paraId="2D3E210D" w14:textId="293CD110" w:rsidR="0C6EE02E" w:rsidRPr="00D81507" w:rsidRDefault="0C6EE02E" w:rsidP="0C6EE02E"/>
    <w:p w14:paraId="38F7136F" w14:textId="44964206" w:rsidR="008D25D5" w:rsidRPr="00D81507" w:rsidRDefault="0009647A" w:rsidP="008D25D5">
      <w:pPr>
        <w:pStyle w:val="ListParagraph"/>
        <w:numPr>
          <w:ilvl w:val="0"/>
          <w:numId w:val="14"/>
        </w:numPr>
      </w:pPr>
      <w:r w:rsidRPr="00D81507">
        <w:t xml:space="preserve">The input layer – the network takes a 400 x 400 </w:t>
      </w:r>
      <w:r w:rsidR="004972F6" w:rsidRPr="00D81507">
        <w:t xml:space="preserve">x 1 </w:t>
      </w:r>
      <w:r w:rsidRPr="00D81507">
        <w:t>greyscale image</w:t>
      </w:r>
      <w:r w:rsidR="00F2663F" w:rsidRPr="00D81507">
        <w:t xml:space="preserve"> </w:t>
      </w:r>
      <w:r w:rsidR="00E241F3" w:rsidRPr="00D81507">
        <w:t xml:space="preserve">converted to </w:t>
      </w:r>
      <w:r w:rsidR="00F2663F" w:rsidRPr="00D81507">
        <w:t>a tensor</w:t>
      </w:r>
      <w:r w:rsidR="004972F6" w:rsidRPr="00D81507">
        <w:t xml:space="preserve"> as input</w:t>
      </w:r>
      <w:r w:rsidR="00F2663F" w:rsidRPr="00D81507">
        <w:t>.</w:t>
      </w:r>
    </w:p>
    <w:p w14:paraId="536FC7E1" w14:textId="6F4351EA" w:rsidR="00A10FEA" w:rsidRPr="00D81507" w:rsidRDefault="00F559EF" w:rsidP="008D25D5">
      <w:pPr>
        <w:pStyle w:val="ListParagraph"/>
        <w:numPr>
          <w:ilvl w:val="0"/>
          <w:numId w:val="14"/>
        </w:numPr>
      </w:pPr>
      <w:r w:rsidRPr="00D81507">
        <w:t>The</w:t>
      </w:r>
      <w:r w:rsidR="007F1E5D" w:rsidRPr="00D81507">
        <w:t xml:space="preserve"> three</w:t>
      </w:r>
      <w:r w:rsidRPr="00D81507">
        <w:t xml:space="preserve"> convolutional layer</w:t>
      </w:r>
      <w:r w:rsidR="007F1E5D" w:rsidRPr="00D81507">
        <w:t>s</w:t>
      </w:r>
      <w:r w:rsidRPr="00D81507">
        <w:t xml:space="preserve"> </w:t>
      </w:r>
      <w:r w:rsidR="00E22E17" w:rsidRPr="00D81507">
        <w:t>uses a filter of size 3 x 3</w:t>
      </w:r>
      <w:r w:rsidR="00536F48" w:rsidRPr="00D81507">
        <w:t>, a stride of 1</w:t>
      </w:r>
      <w:r w:rsidR="00167750" w:rsidRPr="00D81507">
        <w:t>, and a</w:t>
      </w:r>
      <w:r w:rsidR="00BE18DC" w:rsidRPr="00D81507">
        <w:t>n increasing</w:t>
      </w:r>
      <w:r w:rsidR="00167750" w:rsidRPr="00D81507">
        <w:t xml:space="preserve"> kernel size of 32</w:t>
      </w:r>
      <w:r w:rsidR="00BE18DC" w:rsidRPr="00D81507">
        <w:t>, 64,</w:t>
      </w:r>
      <w:r w:rsidR="00D75E6B" w:rsidRPr="00D81507">
        <w:t xml:space="preserve"> and</w:t>
      </w:r>
      <w:r w:rsidR="00BE18DC" w:rsidRPr="00D81507">
        <w:t xml:space="preserve"> </w:t>
      </w:r>
      <w:r w:rsidR="00D75E6B" w:rsidRPr="00D81507">
        <w:t>128</w:t>
      </w:r>
      <w:r w:rsidR="00DC1FE2" w:rsidRPr="00D81507">
        <w:t>,</w:t>
      </w:r>
      <w:r w:rsidR="00BE18DC" w:rsidRPr="00D81507">
        <w:t xml:space="preserve"> respectively</w:t>
      </w:r>
      <w:r w:rsidR="00167750" w:rsidRPr="00D81507">
        <w:t>.</w:t>
      </w:r>
      <w:r w:rsidR="00DE11F5" w:rsidRPr="00D81507">
        <w:t xml:space="preserve"> After</w:t>
      </w:r>
      <w:r w:rsidR="00992E99" w:rsidRPr="00D81507">
        <w:t xml:space="preserve"> layer </w:t>
      </w:r>
      <w:r w:rsidR="00DC1FE2" w:rsidRPr="00D81507">
        <w:t>two and three</w:t>
      </w:r>
      <w:r w:rsidR="00992E99" w:rsidRPr="00D81507">
        <w:t xml:space="preserve"> there is a max pooling layer</w:t>
      </w:r>
      <w:r w:rsidR="00800957" w:rsidRPr="00D81507">
        <w:t>, with a 2 x 2 filter and a stride of 2.</w:t>
      </w:r>
    </w:p>
    <w:p w14:paraId="04AA61D1" w14:textId="44FAEEAD" w:rsidR="00020D21" w:rsidRPr="00D81507" w:rsidRDefault="00020D21" w:rsidP="008D25D5">
      <w:pPr>
        <w:pStyle w:val="ListParagraph"/>
        <w:numPr>
          <w:ilvl w:val="0"/>
          <w:numId w:val="14"/>
        </w:numPr>
      </w:pPr>
      <w:r w:rsidRPr="00D81507">
        <w:t>The</w:t>
      </w:r>
      <w:r w:rsidR="006B60E1" w:rsidRPr="00D81507">
        <w:t>re are two</w:t>
      </w:r>
      <w:r w:rsidRPr="00D81507">
        <w:t xml:space="preserve"> fully connected layers</w:t>
      </w:r>
      <w:r w:rsidR="00D1166A" w:rsidRPr="00D81507">
        <w:t xml:space="preserve"> </w:t>
      </w:r>
      <w:r w:rsidR="001634DD" w:rsidRPr="00D81507">
        <w:t xml:space="preserve">following the </w:t>
      </w:r>
      <w:r w:rsidR="00D50C65" w:rsidRPr="00D81507">
        <w:t xml:space="preserve">flattening </w:t>
      </w:r>
      <w:r w:rsidR="003063C5" w:rsidRPr="00D81507">
        <w:t>of the output of the third convolutional layer.</w:t>
      </w:r>
      <w:r w:rsidR="006D02F7" w:rsidRPr="00D81507">
        <w:t xml:space="preserve"> The first layer </w:t>
      </w:r>
      <w:r w:rsidR="0004614B" w:rsidRPr="00D81507">
        <w:t xml:space="preserve">has </w:t>
      </w:r>
      <w:r w:rsidR="004A543E" w:rsidRPr="00D81507">
        <w:t>128 nodes, decreasing to 64 in the second.</w:t>
      </w:r>
    </w:p>
    <w:p w14:paraId="7C5B080A" w14:textId="382F1BA1" w:rsidR="000C6878" w:rsidRPr="00D81507" w:rsidRDefault="000C6878" w:rsidP="008D25D5">
      <w:pPr>
        <w:pStyle w:val="ListParagraph"/>
        <w:numPr>
          <w:ilvl w:val="0"/>
          <w:numId w:val="14"/>
        </w:numPr>
      </w:pPr>
      <w:r w:rsidRPr="00D81507">
        <w:t xml:space="preserve">The </w:t>
      </w:r>
      <w:r w:rsidR="000A0C6A" w:rsidRPr="00D81507">
        <w:t>output layer</w:t>
      </w:r>
      <w:r w:rsidR="00B82C02" w:rsidRPr="00D81507">
        <w:t xml:space="preserve"> consists of </w:t>
      </w:r>
      <w:r w:rsidR="004A543E" w:rsidRPr="00D81507">
        <w:t>6</w:t>
      </w:r>
      <w:r w:rsidR="00032ACC" w:rsidRPr="00D81507">
        <w:t xml:space="preserve"> nodes to represent the grasp coordinates.</w:t>
      </w:r>
    </w:p>
    <w:p w14:paraId="56D48FFD" w14:textId="77777777" w:rsidR="00180ACA" w:rsidRPr="00D81507" w:rsidRDefault="00180ACA"/>
    <w:p w14:paraId="33A4C8CF" w14:textId="40953E4A" w:rsidR="00180ACA" w:rsidRPr="00D81507" w:rsidRDefault="00DC109E">
      <w:r w:rsidRPr="00D81507">
        <w:t xml:space="preserve">The implementation of this configuration was made simple by using a Tensorflow </w:t>
      </w:r>
      <w:proofErr w:type="spellStart"/>
      <w:r w:rsidRPr="00D81507">
        <w:t>Keras</w:t>
      </w:r>
      <w:proofErr w:type="spellEnd"/>
      <w:r w:rsidRPr="00D81507">
        <w:t xml:space="preserve"> Functional model. This also allowed batch normalisation and dropout to be applied to the layers, to help reduce overfitting and to increase the accuracy. An example of a Tensorflow</w:t>
      </w:r>
      <w:r w:rsidR="00BF613A" w:rsidRPr="00D81507">
        <w:t xml:space="preserve"> functional</w:t>
      </w:r>
      <w:r w:rsidRPr="00D81507">
        <w:t xml:space="preserve"> model can be seen in </w:t>
      </w:r>
      <w:r w:rsidRPr="00D81507">
        <w:rPr>
          <w:i/>
          <w:iCs/>
        </w:rPr>
        <w:t xml:space="preserve">Appendix </w:t>
      </w:r>
      <w:r w:rsidR="00B81574" w:rsidRPr="00D81507">
        <w:rPr>
          <w:i/>
          <w:iCs/>
        </w:rPr>
        <w:t>C</w:t>
      </w:r>
      <w:r w:rsidR="00B81574" w:rsidRPr="00D81507">
        <w:t>.</w:t>
      </w:r>
    </w:p>
    <w:p w14:paraId="53B87641" w14:textId="77777777" w:rsidR="00180ACA" w:rsidRPr="00D81507" w:rsidRDefault="00180ACA"/>
    <w:p w14:paraId="669D7946" w14:textId="15044605" w:rsidR="00180ACA" w:rsidRPr="00D81507" w:rsidRDefault="00DC109E">
      <w:r w:rsidRPr="00D81507">
        <w:t xml:space="preserve">Later in the </w:t>
      </w:r>
      <w:r w:rsidR="19835C91" w:rsidRPr="00D81507">
        <w:t>project</w:t>
      </w:r>
      <w:r w:rsidR="08F95605" w:rsidRPr="00D81507">
        <w:t>’s developmen</w:t>
      </w:r>
      <w:r w:rsidRPr="00D81507">
        <w:t>t</w:t>
      </w:r>
      <w:r w:rsidR="00BD1BC7" w:rsidRPr="00D81507">
        <w:t>,</w:t>
      </w:r>
      <w:r w:rsidRPr="00D81507">
        <w:t xml:space="preserve"> it was decided to implement a new design of CNN, keeping the structure, but </w:t>
      </w:r>
      <w:r w:rsidR="00BD1BC7" w:rsidRPr="00D81507">
        <w:t>creating new</w:t>
      </w:r>
      <w:r w:rsidRPr="00D81507">
        <w:t xml:space="preserve"> training and loss function</w:t>
      </w:r>
      <w:r w:rsidR="00BD1BC7" w:rsidRPr="00D81507">
        <w:t>s</w:t>
      </w:r>
      <w:r w:rsidRPr="00D81507">
        <w:t xml:space="preserve">. This was done to try </w:t>
      </w:r>
      <w:r w:rsidR="002A0240" w:rsidRPr="00D81507">
        <w:t xml:space="preserve">and fine </w:t>
      </w:r>
      <w:r w:rsidRPr="00D81507">
        <w:t xml:space="preserve">tune the network for the specifics of the project. </w:t>
      </w:r>
      <w:r w:rsidR="0041556E" w:rsidRPr="00D81507">
        <w:t xml:space="preserve">The </w:t>
      </w:r>
      <w:r w:rsidR="0010562C" w:rsidRPr="00D81507">
        <w:t xml:space="preserve">loss function was updated to </w:t>
      </w:r>
      <w:r w:rsidR="00F4550D" w:rsidRPr="00D81507">
        <w:t>minimise the mean absolute error from the closest grasp for that object.</w:t>
      </w:r>
      <w:r w:rsidR="00E50491" w:rsidRPr="00D81507">
        <w:t xml:space="preserve"> </w:t>
      </w:r>
      <w:r w:rsidR="00FF628F" w:rsidRPr="00D81507">
        <w:t>Updating the loss function in this way</w:t>
      </w:r>
      <w:r w:rsidR="00C737B3" w:rsidRPr="00D81507">
        <w:t xml:space="preserve"> meant the training loop also had </w:t>
      </w:r>
      <w:r w:rsidR="00C737B3" w:rsidRPr="00D81507">
        <w:lastRenderedPageBreak/>
        <w:t>to be rewritten to allow access to the current input data.</w:t>
      </w:r>
      <w:r w:rsidR="00AC7784" w:rsidRPr="00D81507">
        <w:t xml:space="preserve"> </w:t>
      </w:r>
      <w:r w:rsidR="00413245" w:rsidRPr="00D81507">
        <w:t xml:space="preserve">These new functions can be viewed in </w:t>
      </w:r>
      <w:r w:rsidR="00413245" w:rsidRPr="00D81507">
        <w:rPr>
          <w:i/>
          <w:iCs/>
        </w:rPr>
        <w:t>Appendix D</w:t>
      </w:r>
      <w:r w:rsidR="00413245" w:rsidRPr="00D81507">
        <w:t>.</w:t>
      </w:r>
    </w:p>
    <w:p w14:paraId="42424E38" w14:textId="77777777" w:rsidR="00180ACA" w:rsidRPr="005D4752" w:rsidRDefault="00DC109E">
      <w:pPr>
        <w:rPr>
          <w:color w:val="7030A0"/>
        </w:rPr>
      </w:pPr>
      <w:r w:rsidRPr="005D4752">
        <w:rPr>
          <w:color w:val="7030A0"/>
        </w:rPr>
        <w:t xml:space="preserve"> </w:t>
      </w:r>
    </w:p>
    <w:p w14:paraId="04BF8161" w14:textId="77777777" w:rsidR="00180ACA" w:rsidRPr="005D4752" w:rsidRDefault="00DC109E">
      <w:pPr>
        <w:pStyle w:val="Heading3"/>
      </w:pPr>
      <w:bookmarkStart w:id="154" w:name="_Toc70975975"/>
      <w:bookmarkStart w:id="155" w:name="_Toc71112348"/>
      <w:bookmarkStart w:id="156" w:name="_Toc71731641"/>
      <w:r w:rsidRPr="005D4752">
        <w:t>Feature 7 – Train Network</w:t>
      </w:r>
      <w:bookmarkEnd w:id="154"/>
      <w:bookmarkEnd w:id="155"/>
      <w:bookmarkEnd w:id="156"/>
    </w:p>
    <w:p w14:paraId="41D32135" w14:textId="77777777" w:rsidR="00180ACA" w:rsidRPr="005D4752" w:rsidRDefault="00DC109E">
      <w:pPr>
        <w:jc w:val="center"/>
        <w:rPr>
          <w:i/>
          <w:iCs/>
          <w:color w:val="1F497D"/>
        </w:rPr>
      </w:pPr>
      <w:r w:rsidRPr="005D4752">
        <w:rPr>
          <w:i/>
          <w:iCs/>
          <w:color w:val="1F497D"/>
        </w:rPr>
        <w:t>Training the CNN on the dataset.</w:t>
      </w:r>
    </w:p>
    <w:p w14:paraId="5BADC638" w14:textId="65487047" w:rsidR="00180ACA" w:rsidRPr="005D4752" w:rsidRDefault="00180ACA"/>
    <w:p w14:paraId="00EC1962" w14:textId="659AC9E4" w:rsidR="00EF6D17" w:rsidRPr="00D81507" w:rsidRDefault="008E7B8F">
      <w:r w:rsidRPr="00D81507">
        <w:t xml:space="preserve">In </w:t>
      </w:r>
      <w:r w:rsidR="00231D45" w:rsidRPr="00D81507">
        <w:rPr>
          <w:i/>
          <w:iCs/>
        </w:rPr>
        <w:t>Chapter 2</w:t>
      </w:r>
      <w:r w:rsidR="00231D45" w:rsidRPr="00D81507">
        <w:t xml:space="preserve">, it was briefly discussed that </w:t>
      </w:r>
      <w:r w:rsidR="007B3025" w:rsidRPr="00D81507">
        <w:t xml:space="preserve">access to the </w:t>
      </w:r>
      <w:r w:rsidR="004B771D" w:rsidRPr="00D81507">
        <w:t>Super</w:t>
      </w:r>
      <w:r w:rsidR="005A2EC3" w:rsidRPr="00D81507">
        <w:t xml:space="preserve">computing Wales cluster (SCW) has </w:t>
      </w:r>
      <w:r w:rsidR="007B3025" w:rsidRPr="00D81507">
        <w:t>been granted for this project</w:t>
      </w:r>
      <w:r w:rsidR="00B638D2" w:rsidRPr="00D81507">
        <w:t>. This was used to train the CNN on the generated images.</w:t>
      </w:r>
      <w:r w:rsidR="00EF6D17" w:rsidRPr="00D81507">
        <w:t xml:space="preserve"> While this </w:t>
      </w:r>
      <w:r w:rsidR="001371AC" w:rsidRPr="00D81507">
        <w:t xml:space="preserve">helps with </w:t>
      </w:r>
      <w:r w:rsidR="002D6A39" w:rsidRPr="00D81507">
        <w:t>lift</w:t>
      </w:r>
      <w:r w:rsidR="00521655" w:rsidRPr="00D81507">
        <w:t>s</w:t>
      </w:r>
      <w:r w:rsidR="002D6A39" w:rsidRPr="00D81507">
        <w:t xml:space="preserve"> certain</w:t>
      </w:r>
      <w:r w:rsidR="001371AC" w:rsidRPr="00D81507">
        <w:t xml:space="preserve"> technical limitations </w:t>
      </w:r>
      <w:r w:rsidR="00521655" w:rsidRPr="00D81507">
        <w:t xml:space="preserve">with training the CNN, to fully train </w:t>
      </w:r>
      <w:r w:rsidR="00C735C9" w:rsidRPr="00D81507">
        <w:t>a large</w:t>
      </w:r>
      <w:r w:rsidR="00521655" w:rsidRPr="00D81507">
        <w:t xml:space="preserve"> network still takes a lot of time</w:t>
      </w:r>
      <w:r w:rsidR="00C735C9" w:rsidRPr="00D81507">
        <w:t>.</w:t>
      </w:r>
    </w:p>
    <w:p w14:paraId="33C0067C" w14:textId="77777777" w:rsidR="00EF6D17" w:rsidRPr="00D81507" w:rsidRDefault="00EF6D17"/>
    <w:p w14:paraId="62E357A2" w14:textId="5A6C6A5B" w:rsidR="005A2033" w:rsidRPr="00D81507" w:rsidRDefault="00293FC6">
      <w:proofErr w:type="gramStart"/>
      <w:r w:rsidRPr="00D81507">
        <w:t>In order to</w:t>
      </w:r>
      <w:proofErr w:type="gramEnd"/>
      <w:r w:rsidRPr="00D81507">
        <w:t xml:space="preserve"> use </w:t>
      </w:r>
      <w:r w:rsidR="00CA001D" w:rsidRPr="00D81507">
        <w:t xml:space="preserve">SCW, certain things needed to be </w:t>
      </w:r>
      <w:r w:rsidR="003970AA" w:rsidRPr="00D81507">
        <w:t xml:space="preserve">initially </w:t>
      </w:r>
      <w:r w:rsidR="00CA001D" w:rsidRPr="00D81507">
        <w:t>setup</w:t>
      </w:r>
      <w:r w:rsidR="003970AA" w:rsidRPr="00D81507">
        <w:t xml:space="preserve">. </w:t>
      </w:r>
      <w:r w:rsidR="00C07C16" w:rsidRPr="00D81507">
        <w:t>Setting up the Python 3 environment on SCW was done using Anaconda 3</w:t>
      </w:r>
      <w:r w:rsidR="00647964" w:rsidRPr="00D81507">
        <w:t xml:space="preserve"> </w:t>
      </w:r>
      <w:r w:rsidR="00647964" w:rsidRPr="00D81507">
        <w:fldChar w:fldCharType="begin"/>
      </w:r>
      <w:r w:rsidR="00A25E65">
        <w:instrText xml:space="preserve"> ADDIN ZOTERO_ITEM CSL_CITATION {"citationID":"LFO2QR92","properties":{"formattedCitation":"[38]","plainCitation":"[38]","noteIndex":0},"citationItems":[{"id":99,"uris":["http://zotero.org/users/7475840/items/CLD84P47"],"uri":["http://zotero.org/users/7475840/items/CLD84P47"],"itemData":{"id":99,"type":"webpage","abstract":"Anaconda's open-source Individual Edition is the easiest way to perform Python/R data science and machine learning on a single machine.","container-title":"Anaconda","language":"en","title":"Anaconda | Individual Edition","URL":"https://www.anaconda.com/products/individual","accessed":{"date-parts":[["2021",5,5]]}}}],"schema":"https://github.com/citation-style-language/schema/raw/master/csl-citation.json"} </w:instrText>
      </w:r>
      <w:r w:rsidR="00647964" w:rsidRPr="00D81507">
        <w:fldChar w:fldCharType="separate"/>
      </w:r>
      <w:r w:rsidR="00A25E65" w:rsidRPr="00A25E65">
        <w:t>[38]</w:t>
      </w:r>
      <w:r w:rsidR="00647964" w:rsidRPr="00D81507">
        <w:fldChar w:fldCharType="end"/>
      </w:r>
      <w:r w:rsidR="00EC2CEA" w:rsidRPr="00D81507">
        <w:t>, which gave access to the most updated Python libraries</w:t>
      </w:r>
      <w:r w:rsidR="009E6D8E" w:rsidRPr="00D81507">
        <w:t xml:space="preserve"> – particularly Tensorflow 2, which was not available by default on SCW</w:t>
      </w:r>
      <w:r w:rsidR="00EC2CEA" w:rsidRPr="00D81507">
        <w:t>.</w:t>
      </w:r>
      <w:r w:rsidR="00251B07" w:rsidRPr="00D81507">
        <w:t xml:space="preserve"> Furthermore, to run jobs on SCW, a batch </w:t>
      </w:r>
      <w:r w:rsidR="00C42D5B" w:rsidRPr="00D81507">
        <w:t xml:space="preserve">file containing information about the job and </w:t>
      </w:r>
      <w:r w:rsidR="00E5370E" w:rsidRPr="00D81507">
        <w:t xml:space="preserve">commands to run the job </w:t>
      </w:r>
      <w:r w:rsidR="0967DBF2" w:rsidRPr="00D81507">
        <w:t>wa</w:t>
      </w:r>
      <w:r w:rsidR="00E5370E" w:rsidRPr="00D81507">
        <w:t>s required</w:t>
      </w:r>
      <w:r w:rsidR="00AD7477" w:rsidRPr="00D81507">
        <w:t xml:space="preserve"> (an example is in </w:t>
      </w:r>
      <w:r w:rsidR="00AD7477" w:rsidRPr="00D81507">
        <w:rPr>
          <w:i/>
          <w:iCs/>
        </w:rPr>
        <w:t>Appendix</w:t>
      </w:r>
      <w:r w:rsidR="00BC1200" w:rsidRPr="00D81507">
        <w:rPr>
          <w:i/>
          <w:iCs/>
        </w:rPr>
        <w:t xml:space="preserve"> </w:t>
      </w:r>
      <w:r w:rsidR="00293103" w:rsidRPr="00D81507">
        <w:rPr>
          <w:i/>
          <w:iCs/>
        </w:rPr>
        <w:t>E</w:t>
      </w:r>
      <w:r w:rsidR="00AD7477" w:rsidRPr="00D81507">
        <w:t>)</w:t>
      </w:r>
      <w:r w:rsidR="00E5370E" w:rsidRPr="00D81507">
        <w:t>. This enables the automatic queue</w:t>
      </w:r>
      <w:r w:rsidR="00823FF1" w:rsidRPr="00D81507">
        <w:t>ing</w:t>
      </w:r>
      <w:r w:rsidR="00E5370E" w:rsidRPr="00D81507">
        <w:t xml:space="preserve"> of all jobs</w:t>
      </w:r>
      <w:r w:rsidR="00823FF1" w:rsidRPr="00D81507">
        <w:t xml:space="preserve">. This does mean that occasionally </w:t>
      </w:r>
      <w:r w:rsidR="00F67813" w:rsidRPr="00D81507">
        <w:t xml:space="preserve">a job </w:t>
      </w:r>
      <w:r w:rsidR="00080405" w:rsidRPr="00D81507">
        <w:t>must</w:t>
      </w:r>
      <w:r w:rsidR="00F67813" w:rsidRPr="00D81507">
        <w:t xml:space="preserve"> wait </w:t>
      </w:r>
      <w:r w:rsidR="00F70D50" w:rsidRPr="00D81507">
        <w:t xml:space="preserve">a while before </w:t>
      </w:r>
      <w:r w:rsidR="00F67813" w:rsidRPr="00D81507">
        <w:t xml:space="preserve">resources are available to run </w:t>
      </w:r>
      <w:r w:rsidR="00F70D50" w:rsidRPr="00D81507">
        <w:t>it.</w:t>
      </w:r>
      <w:r w:rsidR="008E4A43" w:rsidRPr="00D81507">
        <w:t xml:space="preserve"> </w:t>
      </w:r>
      <w:r w:rsidR="005A2033" w:rsidRPr="00D81507">
        <w:t>Due to the slow speed</w:t>
      </w:r>
      <w:r w:rsidR="008E4A43" w:rsidRPr="00D81507">
        <w:t xml:space="preserve">, </w:t>
      </w:r>
      <w:r w:rsidR="005A2033" w:rsidRPr="00D81507">
        <w:t>large amount of data</w:t>
      </w:r>
      <w:r w:rsidR="008E4A43" w:rsidRPr="00D81507">
        <w:t xml:space="preserve">, and </w:t>
      </w:r>
      <w:r w:rsidR="43F1034C" w:rsidRPr="00D81507">
        <w:t>limited</w:t>
      </w:r>
      <w:r w:rsidR="008E4A43" w:rsidRPr="00D81507">
        <w:t xml:space="preserve"> resources</w:t>
      </w:r>
      <w:r w:rsidR="005A2033" w:rsidRPr="00D81507">
        <w:t>, the network was trained for ten epochs at a time. At the end of each set of epochs, the weights would be saved so that the training could restart in the same place.</w:t>
      </w:r>
    </w:p>
    <w:p w14:paraId="458039EB" w14:textId="633AC66F" w:rsidR="00663939" w:rsidRPr="00D81507" w:rsidRDefault="00663939"/>
    <w:p w14:paraId="3BE62F27" w14:textId="1364E1FA" w:rsidR="00F46F6E" w:rsidRPr="00D81507" w:rsidRDefault="00D157FE">
      <w:r w:rsidRPr="00D81507">
        <w:rPr>
          <w:noProof/>
        </w:rPr>
        <mc:AlternateContent>
          <mc:Choice Requires="wpg">
            <w:drawing>
              <wp:anchor distT="0" distB="0" distL="114300" distR="114300" simplePos="0" relativeHeight="251650063" behindDoc="0" locked="0" layoutInCell="1" allowOverlap="1" wp14:anchorId="45A6584B" wp14:editId="7236921E">
                <wp:simplePos x="0" y="0"/>
                <wp:positionH relativeFrom="column">
                  <wp:posOffset>819150</wp:posOffset>
                </wp:positionH>
                <wp:positionV relativeFrom="paragraph">
                  <wp:posOffset>819150</wp:posOffset>
                </wp:positionV>
                <wp:extent cx="3524250" cy="2926715"/>
                <wp:effectExtent l="0" t="0" r="0" b="6985"/>
                <wp:wrapTopAndBottom/>
                <wp:docPr id="31" name="Group 31"/>
                <wp:cNvGraphicFramePr/>
                <a:graphic xmlns:a="http://schemas.openxmlformats.org/drawingml/2006/main">
                  <a:graphicData uri="http://schemas.microsoft.com/office/word/2010/wordprocessingGroup">
                    <wpg:wgp>
                      <wpg:cNvGrpSpPr/>
                      <wpg:grpSpPr>
                        <a:xfrm>
                          <a:off x="0" y="0"/>
                          <a:ext cx="3524250" cy="2926715"/>
                          <a:chOff x="0" y="0"/>
                          <a:chExt cx="3524250" cy="2926715"/>
                        </a:xfrm>
                      </wpg:grpSpPr>
                      <pic:pic xmlns:pic="http://schemas.openxmlformats.org/drawingml/2006/picture">
                        <pic:nvPicPr>
                          <pic:cNvPr id="28" name="Picture 28"/>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24250" cy="2640330"/>
                          </a:xfrm>
                          <a:prstGeom prst="rect">
                            <a:avLst/>
                          </a:prstGeom>
                          <a:noFill/>
                          <a:ln>
                            <a:noFill/>
                          </a:ln>
                        </pic:spPr>
                      </pic:pic>
                      <wps:wsp>
                        <wps:cNvPr id="29" name="Text Box 29"/>
                        <wps:cNvSpPr txBox="1"/>
                        <wps:spPr>
                          <a:xfrm>
                            <a:off x="0" y="2667000"/>
                            <a:ext cx="3524250" cy="259715"/>
                          </a:xfrm>
                          <a:prstGeom prst="rect">
                            <a:avLst/>
                          </a:prstGeom>
                          <a:solidFill>
                            <a:prstClr val="white"/>
                          </a:solidFill>
                          <a:ln>
                            <a:noFill/>
                          </a:ln>
                        </wps:spPr>
                        <wps:txbx>
                          <w:txbxContent>
                            <w:p w14:paraId="3861320D" w14:textId="52C98D53" w:rsidR="008C3E97" w:rsidRPr="00735AE8" w:rsidRDefault="008C3E97" w:rsidP="00F46F6E">
                              <w:pPr>
                                <w:pStyle w:val="Caption"/>
                                <w:jc w:val="center"/>
                                <w:rPr>
                                  <w:noProof/>
                                  <w:color w:val="7030A0"/>
                                  <w:szCs w:val="24"/>
                                </w:rPr>
                              </w:pPr>
                              <w:bookmarkStart w:id="157" w:name="_Toc71731683"/>
                              <w:r>
                                <w:t xml:space="preserve">Figure </w:t>
                              </w:r>
                              <w:fldSimple w:instr=" STYLEREF 1 \s ">
                                <w:r w:rsidR="00006A32">
                                  <w:rPr>
                                    <w:noProof/>
                                  </w:rPr>
                                  <w:t>4</w:t>
                                </w:r>
                              </w:fldSimple>
                              <w:r w:rsidR="00006A32">
                                <w:t>.</w:t>
                              </w:r>
                              <w:fldSimple w:instr=" SEQ Figure \* ARABIC \s 1 ">
                                <w:r w:rsidR="00006A32">
                                  <w:rPr>
                                    <w:noProof/>
                                  </w:rPr>
                                  <w:t>7</w:t>
                                </w:r>
                              </w:fldSimple>
                              <w:r>
                                <w:t xml:space="preserve">: A plot of the </w:t>
                              </w:r>
                              <w:r>
                                <w:rPr>
                                  <w:noProof/>
                                </w:rPr>
                                <w:t>loss metric decreasing after each epoch.</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A6584B" id="Group 31" o:spid="_x0000_s1076" style="position:absolute;left:0;text-align:left;margin-left:64.5pt;margin-top:64.5pt;width:277.5pt;height:230.45pt;z-index:251650063" coordsize="35242,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">
                <v:shape id="Picture 28" o:spid="_x0000_s1077" type="#_x0000_t75" style="position:absolute;width:35242;height:26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">
                  <v:imagedata r:id="rId65" o:title=""/>
                </v:shape>
                <v:shape id="Text Box 29" o:spid="_x0000_s1078" type="#_x0000_t202" style="position:absolute;top:26670;width:3524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3861320D" w14:textId="52C98D53" w:rsidR="008C3E97" w:rsidRPr="00735AE8" w:rsidRDefault="008C3E97" w:rsidP="00F46F6E">
                        <w:pPr>
                          <w:pStyle w:val="Caption"/>
                          <w:jc w:val="center"/>
                          <w:rPr>
                            <w:noProof/>
                            <w:color w:val="7030A0"/>
                            <w:szCs w:val="24"/>
                          </w:rPr>
                        </w:pPr>
                        <w:bookmarkStart w:id="158" w:name="_Toc71731683"/>
                        <w:r>
                          <w:t xml:space="preserve">Figure </w:t>
                        </w:r>
                        <w:fldSimple w:instr=" STYLEREF 1 \s ">
                          <w:r w:rsidR="00006A32">
                            <w:rPr>
                              <w:noProof/>
                            </w:rPr>
                            <w:t>4</w:t>
                          </w:r>
                        </w:fldSimple>
                        <w:r w:rsidR="00006A32">
                          <w:t>.</w:t>
                        </w:r>
                        <w:fldSimple w:instr=" SEQ Figure \* ARABIC \s 1 ">
                          <w:r w:rsidR="00006A32">
                            <w:rPr>
                              <w:noProof/>
                            </w:rPr>
                            <w:t>7</w:t>
                          </w:r>
                        </w:fldSimple>
                        <w:r>
                          <w:t xml:space="preserve">: A plot of the </w:t>
                        </w:r>
                        <w:r>
                          <w:rPr>
                            <w:noProof/>
                          </w:rPr>
                          <w:t>loss metric decreasing after each epoch.</w:t>
                        </w:r>
                        <w:bookmarkEnd w:id="158"/>
                      </w:p>
                    </w:txbxContent>
                  </v:textbox>
                </v:shape>
                <w10:wrap type="topAndBottom"/>
              </v:group>
            </w:pict>
          </mc:Fallback>
        </mc:AlternateContent>
      </w:r>
      <w:r w:rsidR="004764E8" w:rsidRPr="00D81507">
        <w:t>Part of the process of training a neural network is testing different hyperparameters, such as learning rate, batch size, and the number of epochs.</w:t>
      </w:r>
      <w:r w:rsidR="00D4410B" w:rsidRPr="00D81507">
        <w:t xml:space="preserve"> It was while testing these different options </w:t>
      </w:r>
      <w:r w:rsidR="00DB4F22" w:rsidRPr="00D81507">
        <w:t xml:space="preserve">that it was decided to </w:t>
      </w:r>
      <w:r w:rsidR="0085725D" w:rsidRPr="00D81507">
        <w:t>write the new training functions previously mentioned to see if these would increase the performance of the network.</w:t>
      </w:r>
      <w:r w:rsidR="005651FC" w:rsidRPr="00D81507">
        <w:t xml:space="preserve"> The</w:t>
      </w:r>
      <w:r w:rsidR="00177E94" w:rsidRPr="00D81507">
        <w:t xml:space="preserve"> loss</w:t>
      </w:r>
      <w:r w:rsidR="005651FC" w:rsidRPr="00D81507">
        <w:t xml:space="preserve"> results of training</w:t>
      </w:r>
      <w:r w:rsidR="00177E94" w:rsidRPr="00D81507">
        <w:t xml:space="preserve"> </w:t>
      </w:r>
      <w:r w:rsidR="00B75F4C" w:rsidRPr="00D81507">
        <w:t>the custom</w:t>
      </w:r>
      <w:r w:rsidR="00177E94" w:rsidRPr="00D81507">
        <w:t xml:space="preserve"> model</w:t>
      </w:r>
      <w:r w:rsidR="005651FC" w:rsidRPr="00D81507">
        <w:t xml:space="preserve"> </w:t>
      </w:r>
      <w:r w:rsidR="009359EA" w:rsidRPr="00D81507">
        <w:t>are</w:t>
      </w:r>
      <w:r w:rsidR="00B75F4C" w:rsidRPr="00D81507">
        <w:t xml:space="preserve"> </w:t>
      </w:r>
      <w:r w:rsidR="005651FC" w:rsidRPr="00D81507">
        <w:t xml:space="preserve">shown in </w:t>
      </w:r>
      <w:r w:rsidR="005651FC" w:rsidRPr="00D81507">
        <w:rPr>
          <w:i/>
          <w:iCs/>
        </w:rPr>
        <w:t>Figure 4.7</w:t>
      </w:r>
      <w:r w:rsidR="00177E94" w:rsidRPr="00D81507">
        <w:t>.</w:t>
      </w:r>
    </w:p>
    <w:p w14:paraId="20EE4034" w14:textId="479AA97C" w:rsidR="00D157FE" w:rsidRPr="00D81507" w:rsidRDefault="00D157FE"/>
    <w:p w14:paraId="60DB76E6" w14:textId="09B7FA78" w:rsidR="00663939" w:rsidRPr="00D81507" w:rsidRDefault="00177E94">
      <w:proofErr w:type="gramStart"/>
      <w:r w:rsidRPr="00D81507">
        <w:t xml:space="preserve">It is clear that </w:t>
      </w:r>
      <w:r w:rsidR="009359EA" w:rsidRPr="00D81507">
        <w:t>the</w:t>
      </w:r>
      <w:proofErr w:type="gramEnd"/>
      <w:r w:rsidR="009359EA" w:rsidRPr="00D81507">
        <w:t xml:space="preserve"> loss</w:t>
      </w:r>
      <w:r w:rsidR="00667050" w:rsidRPr="00D81507">
        <w:t xml:space="preserve"> converge</w:t>
      </w:r>
      <w:r w:rsidR="009359EA" w:rsidRPr="00D81507">
        <w:t>s</w:t>
      </w:r>
      <w:r w:rsidR="00667050" w:rsidRPr="00D81507">
        <w:t xml:space="preserve"> </w:t>
      </w:r>
      <w:r w:rsidR="00A84711" w:rsidRPr="00D81507">
        <w:t xml:space="preserve">very soon after starting the </w:t>
      </w:r>
      <w:r w:rsidR="00B03AA6" w:rsidRPr="00D81507">
        <w:t xml:space="preserve">training </w:t>
      </w:r>
      <w:r w:rsidR="00A84711" w:rsidRPr="00D81507">
        <w:t>process</w:t>
      </w:r>
      <w:r w:rsidR="00BC3EAD" w:rsidRPr="00D81507">
        <w:t>.</w:t>
      </w:r>
      <w:r w:rsidR="00B03AA6" w:rsidRPr="00D81507">
        <w:t xml:space="preserve"> </w:t>
      </w:r>
      <w:r w:rsidR="00BC3EAD" w:rsidRPr="00D81507">
        <w:t xml:space="preserve">This </w:t>
      </w:r>
      <w:r w:rsidR="00B03AA6" w:rsidRPr="00D81507">
        <w:t>also occur</w:t>
      </w:r>
      <w:r w:rsidR="00DB2726" w:rsidRPr="00D81507">
        <w:t>red</w:t>
      </w:r>
      <w:r w:rsidR="00B03AA6" w:rsidRPr="00D81507">
        <w:t xml:space="preserve"> when </w:t>
      </w:r>
      <w:r w:rsidR="00BC3EAD" w:rsidRPr="00D81507">
        <w:t xml:space="preserve">training </w:t>
      </w:r>
      <w:r w:rsidR="00D105BC" w:rsidRPr="00D81507">
        <w:t xml:space="preserve">the standard model, which achieved similar </w:t>
      </w:r>
      <w:r w:rsidR="008C3E97" w:rsidRPr="00D81507">
        <w:t xml:space="preserve">loss </w:t>
      </w:r>
      <w:r w:rsidR="00D105BC" w:rsidRPr="00D81507">
        <w:t>performance</w:t>
      </w:r>
      <w:r w:rsidR="00A84711" w:rsidRPr="00D81507">
        <w:t>.</w:t>
      </w:r>
    </w:p>
    <w:p w14:paraId="22B3C2E4" w14:textId="2D7CA779" w:rsidR="005F2D50" w:rsidRPr="00D81507" w:rsidRDefault="005F2D50"/>
    <w:p w14:paraId="349A35A0" w14:textId="77777777" w:rsidR="00180ACA" w:rsidRPr="005D4752" w:rsidRDefault="00DC109E">
      <w:pPr>
        <w:pStyle w:val="Heading3"/>
      </w:pPr>
      <w:bookmarkStart w:id="159" w:name="_Toc70975976"/>
      <w:bookmarkStart w:id="160" w:name="_Toc71112349"/>
      <w:bookmarkStart w:id="161" w:name="_Toc71731642"/>
      <w:r w:rsidRPr="005D4752">
        <w:lastRenderedPageBreak/>
        <w:t>Feature 8 – Network Integration</w:t>
      </w:r>
      <w:bookmarkEnd w:id="159"/>
      <w:bookmarkEnd w:id="160"/>
      <w:bookmarkEnd w:id="161"/>
    </w:p>
    <w:p w14:paraId="1B080874" w14:textId="77777777" w:rsidR="00180ACA" w:rsidRPr="005D4752" w:rsidRDefault="00DC109E">
      <w:pPr>
        <w:jc w:val="center"/>
        <w:rPr>
          <w:i/>
          <w:iCs/>
          <w:color w:val="1F497D"/>
        </w:rPr>
      </w:pPr>
      <w:r w:rsidRPr="005D4752">
        <w:rPr>
          <w:i/>
          <w:iCs/>
          <w:color w:val="1F497D"/>
        </w:rPr>
        <w:t>Integrate Tensorflow prediction methods into the ROS environment.</w:t>
      </w:r>
    </w:p>
    <w:p w14:paraId="41A1C5EA" w14:textId="77777777" w:rsidR="00467A35" w:rsidRPr="00D81507" w:rsidRDefault="00467A35"/>
    <w:p w14:paraId="1E390F01" w14:textId="1C83D046" w:rsidR="00180ACA" w:rsidRPr="00D81507" w:rsidRDefault="003876E3">
      <w:r w:rsidRPr="00D81507">
        <w:t xml:space="preserve">This </w:t>
      </w:r>
      <w:r w:rsidR="00035048" w:rsidRPr="00D81507">
        <w:t xml:space="preserve">feature deals with the </w:t>
      </w:r>
      <w:r w:rsidR="00246343" w:rsidRPr="00D81507">
        <w:t>utilisation</w:t>
      </w:r>
      <w:r w:rsidR="00035048" w:rsidRPr="00D81507">
        <w:t xml:space="preserve"> of the trained CNN model within the ROS environment</w:t>
      </w:r>
      <w:r w:rsidR="00246343" w:rsidRPr="00D81507">
        <w:t xml:space="preserve">. </w:t>
      </w:r>
      <w:r w:rsidR="0027085F" w:rsidRPr="00D81507">
        <w:t>Since</w:t>
      </w:r>
      <w:r w:rsidR="005E0D7D" w:rsidRPr="00D81507">
        <w:t xml:space="preserve"> the</w:t>
      </w:r>
      <w:r w:rsidR="00E454CD" w:rsidRPr="00D81507">
        <w:t xml:space="preserve"> main</w:t>
      </w:r>
      <w:r w:rsidR="005E0D7D" w:rsidRPr="00D81507">
        <w:t xml:space="preserve"> </w:t>
      </w:r>
      <w:r w:rsidR="00E454CD" w:rsidRPr="00D81507">
        <w:t xml:space="preserve">structure for </w:t>
      </w:r>
      <w:r w:rsidR="005E0D7D" w:rsidRPr="00D81507">
        <w:t xml:space="preserve">ROS </w:t>
      </w:r>
      <w:r w:rsidR="00E454CD" w:rsidRPr="00D81507">
        <w:t>was designed in Iteration 0</w:t>
      </w:r>
      <w:r w:rsidR="008A0421" w:rsidRPr="00D81507">
        <w:t xml:space="preserve"> (see </w:t>
      </w:r>
      <w:r w:rsidR="008A0421" w:rsidRPr="00D81507">
        <w:rPr>
          <w:i/>
          <w:iCs/>
        </w:rPr>
        <w:t>Figure 4.2</w:t>
      </w:r>
      <w:r w:rsidR="008A0421" w:rsidRPr="00D81507">
        <w:t>),</w:t>
      </w:r>
      <w:r w:rsidR="0027085F" w:rsidRPr="00D81507">
        <w:t xml:space="preserve"> including how the </w:t>
      </w:r>
      <w:r w:rsidR="00971413" w:rsidRPr="00D81507">
        <w:t>network would be integrated,</w:t>
      </w:r>
      <w:r w:rsidR="008A0421" w:rsidRPr="00D81507">
        <w:t xml:space="preserve"> </w:t>
      </w:r>
      <w:r w:rsidR="005B03A3" w:rsidRPr="00D81507">
        <w:t xml:space="preserve">there was no need </w:t>
      </w:r>
      <w:r w:rsidR="00030119" w:rsidRPr="00D81507">
        <w:t xml:space="preserve">for </w:t>
      </w:r>
      <w:r w:rsidR="3E93751F" w:rsidRPr="00D81507">
        <w:t>further</w:t>
      </w:r>
      <w:r w:rsidR="00030119" w:rsidRPr="00D81507">
        <w:t xml:space="preserve"> design. It was</w:t>
      </w:r>
      <w:r w:rsidR="408B06EC" w:rsidRPr="00D81507">
        <w:t>, however,</w:t>
      </w:r>
      <w:r w:rsidR="00030119" w:rsidRPr="00D81507">
        <w:t xml:space="preserve"> decided to integrate </w:t>
      </w:r>
      <w:r w:rsidR="00D07A13" w:rsidRPr="00D81507">
        <w:t>the network</w:t>
      </w:r>
      <w:r w:rsidR="00B1357D" w:rsidRPr="00D81507">
        <w:t xml:space="preserve"> into the environment</w:t>
      </w:r>
      <w:r w:rsidR="00D07A13" w:rsidRPr="00D81507">
        <w:t xml:space="preserve"> using a ROS service</w:t>
      </w:r>
      <w:r w:rsidR="00B1357D" w:rsidRPr="00D81507">
        <w:t>, meaning it could be called from any</w:t>
      </w:r>
      <w:r w:rsidR="00066137" w:rsidRPr="00D81507">
        <w:t xml:space="preserve"> node</w:t>
      </w:r>
      <w:r w:rsidR="00B1357D" w:rsidRPr="00D81507">
        <w:t xml:space="preserve"> within the system if required.</w:t>
      </w:r>
    </w:p>
    <w:p w14:paraId="49126246" w14:textId="6150FE14" w:rsidR="00B77E15" w:rsidRPr="00D81507" w:rsidRDefault="00B77E15"/>
    <w:p w14:paraId="7B303F9F" w14:textId="26CCCA9D" w:rsidR="00B77E15" w:rsidRPr="00D81507" w:rsidRDefault="00B77E15">
      <w:r w:rsidRPr="00D81507">
        <w:t xml:space="preserve">A ROS service requires a definition </w:t>
      </w:r>
      <w:r w:rsidR="00C10543" w:rsidRPr="00D81507">
        <w:t>for a pair of</w:t>
      </w:r>
      <w:r w:rsidRPr="00D81507">
        <w:t xml:space="preserve"> messages</w:t>
      </w:r>
      <w:r w:rsidR="00C10543" w:rsidRPr="00D81507">
        <w:t xml:space="preserve">: one to define the request type, and </w:t>
      </w:r>
      <w:r w:rsidR="00722412" w:rsidRPr="00D81507">
        <w:t>the other for the response</w:t>
      </w:r>
      <w:r w:rsidR="00EF76C4" w:rsidRPr="00D81507">
        <w:t xml:space="preserve">. In this case, the </w:t>
      </w:r>
      <w:r w:rsidR="0079198B" w:rsidRPr="00D81507">
        <w:t xml:space="preserve">service will be called with a </w:t>
      </w:r>
      <w:proofErr w:type="spellStart"/>
      <w:r w:rsidR="0079198B" w:rsidRPr="00D81507">
        <w:t>sensor_msgs</w:t>
      </w:r>
      <w:proofErr w:type="spellEnd"/>
      <w:r w:rsidR="0079198B" w:rsidRPr="00D81507">
        <w:t xml:space="preserve"> </w:t>
      </w:r>
      <w:r w:rsidR="00247C8D" w:rsidRPr="00D81507">
        <w:t>Image</w:t>
      </w:r>
      <w:r w:rsidR="00051847" w:rsidRPr="00D81507">
        <w:t>. The response will be float</w:t>
      </w:r>
      <w:r w:rsidR="001B7960" w:rsidRPr="00D81507">
        <w:t>ing point array of size six, which will be the predicted grasp pose.</w:t>
      </w:r>
      <w:r w:rsidR="00CA048F" w:rsidRPr="00D81507">
        <w:t xml:space="preserve"> Within the service an </w:t>
      </w:r>
      <w:proofErr w:type="spellStart"/>
      <w:r w:rsidR="00CA048F" w:rsidRPr="00D81507">
        <w:t>OpenCv</w:t>
      </w:r>
      <w:proofErr w:type="spellEnd"/>
      <w:r w:rsidR="00684035" w:rsidRPr="00D81507">
        <w:t xml:space="preserve"> </w:t>
      </w:r>
      <w:r w:rsidR="00684035" w:rsidRPr="00D81507">
        <w:fldChar w:fldCharType="begin"/>
      </w:r>
      <w:r w:rsidR="00A25E65">
        <w:instrText xml:space="preserve"> ADDIN ZOTERO_ITEM CSL_CITATION {"citationID":"mSJRdCbG","properties":{"formattedCitation":"[39]","plainCitation":"[39]","noteIndex":0},"citationItems":[{"id":118,"uris":["http://zotero.org/users/7475840/items/WIGK4BID"],"uri":["http://zotero.org/users/7475840/items/WIGK4BID"],"itemData":{"id":118,"type":"webpage","abstract":"OpenCV provides a real-time optimized Computer Vision library, tools, and hardware. It also supports model execution for Machine Learning (ML) and Artificial Intelligence (AI).","container-title":"OpenCV","language":"en-US","title":"OpenCV","URL":"https://opencv.org/","accessed":{"date-parts":[["2021",5,8]]}}}],"schema":"https://github.com/citation-style-language/schema/raw/master/csl-citation.json"} </w:instrText>
      </w:r>
      <w:r w:rsidR="00684035" w:rsidRPr="00D81507">
        <w:fldChar w:fldCharType="separate"/>
      </w:r>
      <w:r w:rsidR="00A25E65" w:rsidRPr="00A25E65">
        <w:t>[39]</w:t>
      </w:r>
      <w:r w:rsidR="00684035" w:rsidRPr="00D81507">
        <w:fldChar w:fldCharType="end"/>
      </w:r>
      <w:r w:rsidR="00CA048F" w:rsidRPr="00D81507">
        <w:t xml:space="preserve"> </w:t>
      </w:r>
      <w:r w:rsidR="003F7685" w:rsidRPr="00D81507">
        <w:t xml:space="preserve">bridge will be used to </w:t>
      </w:r>
      <w:r w:rsidR="001A22D7" w:rsidRPr="00D81507">
        <w:t>format</w:t>
      </w:r>
      <w:r w:rsidR="003F7685" w:rsidRPr="00D81507">
        <w:t xml:space="preserve"> the data from the Image message</w:t>
      </w:r>
      <w:r w:rsidR="1443375E" w:rsidRPr="00D81507">
        <w:t>,</w:t>
      </w:r>
      <w:r w:rsidR="003F7685" w:rsidRPr="00D81507">
        <w:t xml:space="preserve"> </w:t>
      </w:r>
      <w:r w:rsidR="00043F30" w:rsidRPr="00D81507">
        <w:t xml:space="preserve">so </w:t>
      </w:r>
      <w:r w:rsidR="00376406" w:rsidRPr="00D81507">
        <w:t>that</w:t>
      </w:r>
      <w:r w:rsidR="00043F30" w:rsidRPr="00D81507">
        <w:t xml:space="preserve"> it</w:t>
      </w:r>
      <w:r w:rsidR="00376406" w:rsidRPr="00D81507">
        <w:t xml:space="preserve"> is readable by the Tensorflow model</w:t>
      </w:r>
      <w:r w:rsidR="007873EC" w:rsidRPr="00D81507">
        <w:t>.</w:t>
      </w:r>
    </w:p>
    <w:p w14:paraId="0E014A12" w14:textId="77777777" w:rsidR="00180ACA" w:rsidRPr="005D4752" w:rsidRDefault="00180ACA">
      <w:pPr>
        <w:jc w:val="left"/>
        <w:rPr>
          <w:color w:val="7030A0"/>
        </w:rPr>
      </w:pPr>
    </w:p>
    <w:p w14:paraId="62834A90" w14:textId="2EB751CF" w:rsidR="00180ACA" w:rsidRPr="005D4752" w:rsidRDefault="00DC109E">
      <w:pPr>
        <w:pStyle w:val="Heading3"/>
      </w:pPr>
      <w:bookmarkStart w:id="162" w:name="_Toc71112350"/>
      <w:bookmarkStart w:id="163" w:name="_Toc71731643"/>
      <w:r w:rsidRPr="005D4752">
        <w:t>Reflection</w:t>
      </w:r>
      <w:bookmarkEnd w:id="162"/>
      <w:bookmarkEnd w:id="163"/>
    </w:p>
    <w:p w14:paraId="49CA4E83" w14:textId="68C091EC" w:rsidR="001C55F0" w:rsidRPr="00D81507" w:rsidRDefault="00AE7E48" w:rsidP="001C55F0">
      <w:proofErr w:type="gramStart"/>
      <w:r w:rsidRPr="00D81507">
        <w:t>Looking back</w:t>
      </w:r>
      <w:r w:rsidR="00D01130" w:rsidRPr="00D81507">
        <w:t>,</w:t>
      </w:r>
      <w:r w:rsidRPr="00D81507">
        <w:t xml:space="preserve"> this iteration</w:t>
      </w:r>
      <w:proofErr w:type="gramEnd"/>
      <w:r w:rsidR="008D2146" w:rsidRPr="00D81507">
        <w:t xml:space="preserve"> may have produced the first signs that the project would not be a</w:t>
      </w:r>
      <w:r w:rsidR="00D713D8" w:rsidRPr="00D81507">
        <w:t>s</w:t>
      </w:r>
      <w:r w:rsidR="008D2146" w:rsidRPr="00D81507">
        <w:t xml:space="preserve"> successful as </w:t>
      </w:r>
      <w:r w:rsidR="6DF5021A" w:rsidRPr="00D81507">
        <w:t xml:space="preserve">initially </w:t>
      </w:r>
      <w:r w:rsidR="008D2146" w:rsidRPr="00D81507">
        <w:t xml:space="preserve">first hoped. This can be seen </w:t>
      </w:r>
      <w:r w:rsidR="00BA13CF" w:rsidRPr="00D81507">
        <w:t xml:space="preserve">through </w:t>
      </w:r>
      <w:r w:rsidR="00BA13CF" w:rsidRPr="00D81507">
        <w:rPr>
          <w:i/>
          <w:iCs/>
        </w:rPr>
        <w:t>Figure 4.7</w:t>
      </w:r>
      <w:r w:rsidR="00BA13CF" w:rsidRPr="00D81507">
        <w:t xml:space="preserve"> as the loss metric </w:t>
      </w:r>
      <w:r w:rsidR="00165C44" w:rsidRPr="00D81507">
        <w:t>converged after very few epochs to a value</w:t>
      </w:r>
      <w:r w:rsidR="004C5662" w:rsidRPr="00D81507">
        <w:t xml:space="preserve"> higher than expected from both network models.</w:t>
      </w:r>
      <w:r w:rsidR="00FD3057" w:rsidRPr="00D81507">
        <w:t xml:space="preserve"> However, as stated in </w:t>
      </w:r>
      <w:r w:rsidR="00FD3057" w:rsidRPr="00D81507">
        <w:rPr>
          <w:i/>
          <w:iCs/>
        </w:rPr>
        <w:t>Chapter 2</w:t>
      </w:r>
      <w:r w:rsidR="00FD3057" w:rsidRPr="00D81507">
        <w:t xml:space="preserve">, this project’s success will not be </w:t>
      </w:r>
      <w:r w:rsidR="00B44E07" w:rsidRPr="00D81507">
        <w:t>determined by the network loss metric, but by conducting the experiments in the simulation environment.</w:t>
      </w:r>
    </w:p>
    <w:p w14:paraId="3EAB09AA" w14:textId="429E8D0F" w:rsidR="00BD3CD2" w:rsidRPr="00D81507" w:rsidRDefault="00BD3CD2" w:rsidP="001C55F0"/>
    <w:p w14:paraId="57964B2B" w14:textId="6D3A5AEC" w:rsidR="00BD3CD2" w:rsidRPr="00D81507" w:rsidRDefault="00BD3CD2" w:rsidP="001C55F0">
      <w:pPr>
        <w:rPr>
          <w:color w:val="7030A0"/>
        </w:rPr>
      </w:pPr>
      <w:r w:rsidRPr="00D81507">
        <w:rPr>
          <w:color w:val="7030A0"/>
        </w:rPr>
        <w:t xml:space="preserve">Another issue faced during this iteration was </w:t>
      </w:r>
      <w:r w:rsidR="00B20E45" w:rsidRPr="00D81507">
        <w:rPr>
          <w:color w:val="7030A0"/>
        </w:rPr>
        <w:t xml:space="preserve">during </w:t>
      </w:r>
      <w:r w:rsidR="00971AC2" w:rsidRPr="00D81507">
        <w:rPr>
          <w:color w:val="7030A0"/>
        </w:rPr>
        <w:t xml:space="preserve">the process of </w:t>
      </w:r>
      <w:r w:rsidR="00B20E45" w:rsidRPr="00D81507">
        <w:rPr>
          <w:color w:val="7030A0"/>
        </w:rPr>
        <w:t xml:space="preserve">integrating the </w:t>
      </w:r>
      <w:r w:rsidR="00144BA1" w:rsidRPr="00D81507">
        <w:rPr>
          <w:color w:val="7030A0"/>
        </w:rPr>
        <w:t>network into the ROS structure as a service. The issue was caused by a mismatch of Python version</w:t>
      </w:r>
      <w:r w:rsidR="00323390" w:rsidRPr="00D81507">
        <w:rPr>
          <w:color w:val="7030A0"/>
        </w:rPr>
        <w:t xml:space="preserve">s. </w:t>
      </w:r>
      <w:r w:rsidR="008C7BE8" w:rsidRPr="00D81507">
        <w:rPr>
          <w:color w:val="7030A0"/>
        </w:rPr>
        <w:t xml:space="preserve">ROS melodic </w:t>
      </w:r>
      <w:r w:rsidR="007A7421" w:rsidRPr="00D81507">
        <w:rPr>
          <w:color w:val="7030A0"/>
        </w:rPr>
        <w:t>is limited to using Python 2</w:t>
      </w:r>
      <w:r w:rsidR="00F1173F" w:rsidRPr="00D81507">
        <w:rPr>
          <w:color w:val="7030A0"/>
        </w:rPr>
        <w:t>, which due to a recent depreciation, only ha</w:t>
      </w:r>
      <w:r w:rsidR="00A2202D" w:rsidRPr="00D81507">
        <w:rPr>
          <w:color w:val="7030A0"/>
        </w:rPr>
        <w:t>s</w:t>
      </w:r>
      <w:r w:rsidR="00F1173F" w:rsidRPr="00D81507">
        <w:rPr>
          <w:color w:val="7030A0"/>
        </w:rPr>
        <w:t xml:space="preserve"> access to </w:t>
      </w:r>
      <w:r w:rsidR="00455FCE" w:rsidRPr="00D81507">
        <w:rPr>
          <w:color w:val="7030A0"/>
        </w:rPr>
        <w:t xml:space="preserve">older versions of </w:t>
      </w:r>
      <w:r w:rsidR="008D6356" w:rsidRPr="00D81507">
        <w:rPr>
          <w:color w:val="7030A0"/>
        </w:rPr>
        <w:t>libraries</w:t>
      </w:r>
      <w:r w:rsidR="00C8723B" w:rsidRPr="00D81507">
        <w:rPr>
          <w:color w:val="7030A0"/>
        </w:rPr>
        <w:t>, specifically Tensorflow</w:t>
      </w:r>
      <w:r w:rsidR="009B76FD" w:rsidRPr="00D81507">
        <w:rPr>
          <w:color w:val="7030A0"/>
        </w:rPr>
        <w:t>. This meant that when</w:t>
      </w:r>
      <w:r w:rsidR="0040001C" w:rsidRPr="00D81507">
        <w:rPr>
          <w:color w:val="7030A0"/>
        </w:rPr>
        <w:t xml:space="preserve"> trying to load </w:t>
      </w:r>
      <w:r w:rsidR="00D12504" w:rsidRPr="00D81507">
        <w:rPr>
          <w:color w:val="7030A0"/>
        </w:rPr>
        <w:t xml:space="preserve">files saved by a newer </w:t>
      </w:r>
      <w:r w:rsidR="002E63E1" w:rsidRPr="00D81507">
        <w:rPr>
          <w:color w:val="7030A0"/>
        </w:rPr>
        <w:t>version errors occurred.</w:t>
      </w:r>
      <w:r w:rsidR="0034320C" w:rsidRPr="00D81507">
        <w:rPr>
          <w:color w:val="7030A0"/>
        </w:rPr>
        <w:t xml:space="preserve"> This </w:t>
      </w:r>
      <w:r w:rsidR="00E3119D" w:rsidRPr="00D81507">
        <w:rPr>
          <w:color w:val="7030A0"/>
        </w:rPr>
        <w:t xml:space="preserve">was solved by saving the files in a format the older library could </w:t>
      </w:r>
      <w:r w:rsidR="00D81507" w:rsidRPr="00D81507">
        <w:rPr>
          <w:color w:val="7030A0"/>
        </w:rPr>
        <w:t>read but</w:t>
      </w:r>
      <w:r w:rsidR="00D322C0" w:rsidRPr="00D81507">
        <w:rPr>
          <w:color w:val="7030A0"/>
        </w:rPr>
        <w:t xml:space="preserve"> made the </w:t>
      </w:r>
      <w:r w:rsidR="00041DE0" w:rsidRPr="00D81507">
        <w:rPr>
          <w:color w:val="7030A0"/>
        </w:rPr>
        <w:t xml:space="preserve">initial </w:t>
      </w:r>
      <w:r w:rsidR="00D322C0" w:rsidRPr="00D81507">
        <w:rPr>
          <w:color w:val="7030A0"/>
        </w:rPr>
        <w:t>process</w:t>
      </w:r>
      <w:r w:rsidR="00041DE0" w:rsidRPr="00D81507">
        <w:rPr>
          <w:color w:val="7030A0"/>
        </w:rPr>
        <w:t xml:space="preserve"> harder.</w:t>
      </w:r>
    </w:p>
    <w:p w14:paraId="1BD3FABA" w14:textId="77777777" w:rsidR="001C55F0" w:rsidRPr="005D4752" w:rsidRDefault="001C55F0">
      <w:pPr>
        <w:suppressAutoHyphens w:val="0"/>
        <w:jc w:val="left"/>
        <w:rPr>
          <w:rFonts w:eastAsia="MS Gothic"/>
          <w:b/>
          <w:bCs/>
          <w:color w:val="365F91"/>
          <w:sz w:val="28"/>
          <w:szCs w:val="28"/>
        </w:rPr>
      </w:pPr>
      <w:bookmarkStart w:id="164" w:name="_Toc70975977"/>
      <w:bookmarkStart w:id="165" w:name="_Toc71112351"/>
      <w:r w:rsidRPr="005D4752">
        <w:br w:type="page"/>
      </w:r>
    </w:p>
    <w:p w14:paraId="61D04EBA" w14:textId="18072C90" w:rsidR="00180ACA" w:rsidRDefault="00DC109E">
      <w:pPr>
        <w:pStyle w:val="Heading2"/>
      </w:pPr>
      <w:bookmarkStart w:id="166" w:name="_Toc71731644"/>
      <w:r w:rsidRPr="005D4752">
        <w:lastRenderedPageBreak/>
        <w:t>Iteration 4</w:t>
      </w:r>
      <w:bookmarkEnd w:id="164"/>
      <w:bookmarkEnd w:id="165"/>
      <w:bookmarkEnd w:id="166"/>
    </w:p>
    <w:p w14:paraId="66454788" w14:textId="3EF8C308" w:rsidR="00A067BD" w:rsidRPr="00D81507" w:rsidRDefault="00A067BD" w:rsidP="00A067BD">
      <w:r w:rsidRPr="00D81507">
        <w:t>Iteration 4’s main goal</w:t>
      </w:r>
      <w:r w:rsidR="00FD3356" w:rsidRPr="00D81507">
        <w:t xml:space="preserve"> was to develop the software for </w:t>
      </w:r>
      <w:r w:rsidR="003A4D6E" w:rsidRPr="00D81507">
        <w:t xml:space="preserve">running the experiments in the simulation environment. The experiments </w:t>
      </w:r>
      <w:r w:rsidR="00461EDD" w:rsidRPr="00D81507">
        <w:t xml:space="preserve">to be implemented have already been designed in </w:t>
      </w:r>
      <w:r w:rsidR="00461EDD" w:rsidRPr="00D81507">
        <w:rPr>
          <w:i/>
          <w:iCs/>
        </w:rPr>
        <w:t>Chapter 3</w:t>
      </w:r>
      <w:r w:rsidR="0085078B" w:rsidRPr="00D81507">
        <w:t xml:space="preserve">, also </w:t>
      </w:r>
      <w:r w:rsidR="00277439" w:rsidRPr="00D81507">
        <w:t>briefly defining a successful grasp in the scope of this project</w:t>
      </w:r>
      <w:r w:rsidR="00730AFE" w:rsidRPr="00D81507">
        <w:t>, but this will be elaborated next</w:t>
      </w:r>
      <w:r w:rsidR="008358B4" w:rsidRPr="00D81507">
        <w:t>.</w:t>
      </w:r>
    </w:p>
    <w:p w14:paraId="5196A5CD" w14:textId="1B6384F6" w:rsidR="00147DD8" w:rsidRDefault="00147DD8" w:rsidP="00A067BD">
      <w:pPr>
        <w:rPr>
          <w:color w:val="7030A0"/>
        </w:rPr>
      </w:pPr>
    </w:p>
    <w:p w14:paraId="53F0A2E3" w14:textId="14B258DF" w:rsidR="00147DD8" w:rsidRDefault="00147DD8" w:rsidP="00147DD8">
      <w:pPr>
        <w:pStyle w:val="Heading3"/>
      </w:pPr>
      <w:bookmarkStart w:id="167" w:name="_Toc71731645"/>
      <w:r>
        <w:t>Grasp Criteria</w:t>
      </w:r>
      <w:bookmarkEnd w:id="167"/>
    </w:p>
    <w:p w14:paraId="19081F42" w14:textId="152D13D9" w:rsidR="00147DD8" w:rsidRPr="00D81507" w:rsidRDefault="00DC1531" w:rsidP="00147DD8">
      <w:r w:rsidRPr="00D81507">
        <w:t>T</w:t>
      </w:r>
      <w:r w:rsidR="003F5758" w:rsidRPr="00D81507">
        <w:t xml:space="preserve">he definition for a successful grasp </w:t>
      </w:r>
      <w:r w:rsidR="00AC58D3" w:rsidRPr="00D81507">
        <w:t>in</w:t>
      </w:r>
      <w:r w:rsidR="003F5758" w:rsidRPr="00D81507">
        <w:t xml:space="preserve"> this project was briefly </w:t>
      </w:r>
      <w:r w:rsidR="0012632C" w:rsidRPr="00D81507">
        <w:t xml:space="preserve">described </w:t>
      </w:r>
      <w:r w:rsidR="00AC58D3" w:rsidRPr="00D81507">
        <w:t xml:space="preserve">in </w:t>
      </w:r>
      <w:r w:rsidR="00AC58D3" w:rsidRPr="00D81507">
        <w:rPr>
          <w:i/>
          <w:iCs/>
        </w:rPr>
        <w:t>Chapter 3</w:t>
      </w:r>
      <w:r w:rsidR="008F2CA6" w:rsidRPr="00D81507">
        <w:t xml:space="preserve">. </w:t>
      </w:r>
      <w:r w:rsidR="00874893" w:rsidRPr="00D81507">
        <w:t xml:space="preserve">It was stated </w:t>
      </w:r>
      <w:r w:rsidR="00F12C5A" w:rsidRPr="00D81507">
        <w:t xml:space="preserve">that there will be two </w:t>
      </w:r>
      <w:r w:rsidR="0017117C" w:rsidRPr="00D81507">
        <w:t>factors to determine a successful grasp</w:t>
      </w:r>
      <w:r w:rsidR="00FB4A10" w:rsidRPr="00D81507">
        <w:t xml:space="preserve">, </w:t>
      </w:r>
      <w:r w:rsidR="007E5BF1" w:rsidRPr="00D81507">
        <w:t xml:space="preserve">these </w:t>
      </w:r>
      <w:r w:rsidR="00FB4A10" w:rsidRPr="00D81507">
        <w:t>being</w:t>
      </w:r>
      <w:r w:rsidR="007E5BF1" w:rsidRPr="00D81507">
        <w:t xml:space="preserve"> gripper closure and </w:t>
      </w:r>
      <w:r w:rsidR="00BD5AB0" w:rsidRPr="00D81507">
        <w:t>object movement within the camera frame.</w:t>
      </w:r>
    </w:p>
    <w:p w14:paraId="7D5F19AF" w14:textId="44695512" w:rsidR="00851A49" w:rsidRPr="00D81507" w:rsidRDefault="00851A49" w:rsidP="00147DD8"/>
    <w:p w14:paraId="17F16F2E" w14:textId="3F06B344" w:rsidR="00851A49" w:rsidRPr="00D81507" w:rsidRDefault="00C742D0" w:rsidP="00147DD8">
      <w:r w:rsidRPr="00D81507">
        <w:t>Firstly, g</w:t>
      </w:r>
      <w:r w:rsidR="00851A49" w:rsidRPr="00D81507">
        <w:t xml:space="preserve">ripper closure </w:t>
      </w:r>
      <w:r w:rsidR="00F934FB" w:rsidRPr="00D81507">
        <w:t>can be</w:t>
      </w:r>
      <w:r w:rsidR="00DF1A8D" w:rsidRPr="00D81507">
        <w:t xml:space="preserve"> used </w:t>
      </w:r>
      <w:r w:rsidR="00F934FB" w:rsidRPr="00D81507">
        <w:t>to determine the success of a grasp</w:t>
      </w:r>
      <w:r w:rsidR="007F5D4D" w:rsidRPr="00D81507">
        <w:t xml:space="preserve"> because, if the fingers of the gripper are together after grasping, then the object is not between them. Therefore, the </w:t>
      </w:r>
      <w:r w:rsidR="0027771C" w:rsidRPr="00D81507">
        <w:t>grasp was not successful</w:t>
      </w:r>
      <w:r w:rsidR="00521C9E" w:rsidRPr="00D81507">
        <w:t xml:space="preserve">. On the other hand, if the fingers are </w:t>
      </w:r>
      <w:commentRangeStart w:id="168"/>
      <w:r w:rsidR="5997F5CE" w:rsidRPr="00D81507">
        <w:t>partially</w:t>
      </w:r>
      <w:commentRangeEnd w:id="168"/>
      <w:r w:rsidRPr="00D81507">
        <w:rPr>
          <w:rStyle w:val="CommentReference"/>
        </w:rPr>
        <w:commentReference w:id="168"/>
      </w:r>
      <w:r w:rsidR="5997F5CE" w:rsidRPr="00D81507">
        <w:t xml:space="preserve"> </w:t>
      </w:r>
      <w:r w:rsidR="00521C9E" w:rsidRPr="00D81507">
        <w:t>separated, then the object is likely to be between them</w:t>
      </w:r>
      <w:r w:rsidR="006E351B" w:rsidRPr="00D81507">
        <w:t xml:space="preserve">; thus, </w:t>
      </w:r>
      <w:r w:rsidR="00521C9E" w:rsidRPr="00D81507">
        <w:t>the grasp</w:t>
      </w:r>
      <w:r w:rsidR="006E351B" w:rsidRPr="00D81507">
        <w:t xml:space="preserve"> was successful.</w:t>
      </w:r>
    </w:p>
    <w:p w14:paraId="0C1B13FE" w14:textId="05DAB731" w:rsidR="006E351B" w:rsidRPr="00D81507" w:rsidRDefault="006E351B" w:rsidP="00147DD8"/>
    <w:p w14:paraId="32B283F4" w14:textId="68976A19" w:rsidR="006E351B" w:rsidRPr="00D81507" w:rsidRDefault="003C54BB" w:rsidP="00147DD8">
      <w:r w:rsidRPr="00D81507">
        <w:t>Secondly, o</w:t>
      </w:r>
      <w:r w:rsidR="00E55894" w:rsidRPr="00D81507">
        <w:t xml:space="preserve">bject movement can </w:t>
      </w:r>
      <w:r w:rsidR="00F47564" w:rsidRPr="00D81507">
        <w:t xml:space="preserve">also be </w:t>
      </w:r>
      <w:r w:rsidR="00BA62B3" w:rsidRPr="00D81507">
        <w:t>watched</w:t>
      </w:r>
      <w:r w:rsidR="00F47564" w:rsidRPr="00D81507">
        <w:t xml:space="preserve"> to </w:t>
      </w:r>
      <w:r w:rsidR="00BA62B3" w:rsidRPr="00D81507">
        <w:t>assess the grasp success</w:t>
      </w:r>
      <w:r w:rsidR="00D54D02" w:rsidRPr="00D81507">
        <w:t xml:space="preserve">. If the </w:t>
      </w:r>
      <w:r w:rsidR="001261D5" w:rsidRPr="00D81507">
        <w:t xml:space="preserve">object moves up within the camera frame it is likely that </w:t>
      </w:r>
      <w:r w:rsidR="00841C59" w:rsidRPr="00D81507">
        <w:t>the grasp was successful, as it is following the direction of the retreat of the gripper.</w:t>
      </w:r>
      <w:r w:rsidR="00820FB2" w:rsidRPr="00D81507">
        <w:t xml:space="preserve"> A semi-successful grasp </w:t>
      </w:r>
      <w:r w:rsidR="005D2BD8" w:rsidRPr="00D81507">
        <w:t xml:space="preserve">can also be measured </w:t>
      </w:r>
      <w:r w:rsidR="00D1084F" w:rsidRPr="00D81507">
        <w:t>using this</w:t>
      </w:r>
      <w:r w:rsidR="0008621A" w:rsidRPr="00D81507">
        <w:t xml:space="preserve"> measurement</w:t>
      </w:r>
      <w:r w:rsidR="00D1084F" w:rsidRPr="00D81507">
        <w:t>.</w:t>
      </w:r>
      <w:r w:rsidR="000B6644" w:rsidRPr="00D81507">
        <w:t xml:space="preserve"> For example,</w:t>
      </w:r>
      <w:r w:rsidR="0008621A" w:rsidRPr="00D81507">
        <w:t xml:space="preserve"> </w:t>
      </w:r>
      <w:r w:rsidR="000B6644" w:rsidRPr="00D81507">
        <w:t>i</w:t>
      </w:r>
      <w:r w:rsidR="0008621A" w:rsidRPr="00D81507">
        <w:t xml:space="preserve">f the object is thrown from the gripper to </w:t>
      </w:r>
      <w:r w:rsidR="00587E41" w:rsidRPr="00D81507">
        <w:t>either</w:t>
      </w:r>
      <w:r w:rsidR="0008621A" w:rsidRPr="00D81507">
        <w:t xml:space="preserve"> side, then this can </w:t>
      </w:r>
      <w:r w:rsidR="000B6644" w:rsidRPr="00D81507">
        <w:t xml:space="preserve">be seen </w:t>
      </w:r>
      <w:r w:rsidR="00B90B6E" w:rsidRPr="00D81507">
        <w:t>using the cam</w:t>
      </w:r>
      <w:r w:rsidR="00375133" w:rsidRPr="00D81507">
        <w:t>era</w:t>
      </w:r>
      <w:r w:rsidR="00E6224B" w:rsidRPr="00D81507">
        <w:t>.</w:t>
      </w:r>
    </w:p>
    <w:p w14:paraId="1B3F275F" w14:textId="60D633DD" w:rsidR="00271DFD" w:rsidRPr="00D81507" w:rsidRDefault="00271DFD" w:rsidP="00147DD8"/>
    <w:p w14:paraId="149082A6" w14:textId="02A0E42B" w:rsidR="00271DFD" w:rsidRPr="00D81507" w:rsidRDefault="00271DFD" w:rsidP="00147DD8">
      <w:r w:rsidRPr="00D81507">
        <w:t xml:space="preserve">By using a combination of these two </w:t>
      </w:r>
      <w:r w:rsidR="005215B3" w:rsidRPr="00D81507">
        <w:t>factors, a numerical value can be assigned to each attempted grasp to determine how successful it is.</w:t>
      </w:r>
      <w:r w:rsidR="009C06FC" w:rsidRPr="00D81507">
        <w:t xml:space="preserve"> The logic for this is as follows:</w:t>
      </w:r>
    </w:p>
    <w:p w14:paraId="715DF9FE" w14:textId="6D614EEF" w:rsidR="009C06FC" w:rsidRPr="00D81507" w:rsidRDefault="009C06FC" w:rsidP="009C06FC">
      <w:pPr>
        <w:pStyle w:val="ListParagraph"/>
        <w:numPr>
          <w:ilvl w:val="0"/>
          <w:numId w:val="8"/>
        </w:numPr>
      </w:pPr>
      <w:r w:rsidRPr="00D81507">
        <w:t>A grasp is fully succes</w:t>
      </w:r>
      <w:r w:rsidR="00BC4434" w:rsidRPr="00D81507">
        <w:t xml:space="preserve">sful if the gripper is not </w:t>
      </w:r>
      <w:r w:rsidR="00637703" w:rsidRPr="00D81507">
        <w:t>closed,</w:t>
      </w:r>
      <w:r w:rsidR="00BC4434" w:rsidRPr="00D81507">
        <w:t xml:space="preserve"> and the object moves up within the camera frame.</w:t>
      </w:r>
      <w:r w:rsidR="00637703" w:rsidRPr="00D81507">
        <w:t xml:space="preserve"> This grasp would be assigned a 1.</w:t>
      </w:r>
    </w:p>
    <w:p w14:paraId="491E1019" w14:textId="1B6EB40B" w:rsidR="00637703" w:rsidRPr="00D81507" w:rsidRDefault="000E1B08" w:rsidP="009C06FC">
      <w:pPr>
        <w:pStyle w:val="ListParagraph"/>
        <w:numPr>
          <w:ilvl w:val="0"/>
          <w:numId w:val="8"/>
        </w:numPr>
      </w:pPr>
      <w:r w:rsidRPr="00D81507">
        <w:t>A grasp is semi-successful if</w:t>
      </w:r>
      <w:r w:rsidR="006813A5" w:rsidRPr="00D81507">
        <w:t xml:space="preserve"> the gripper is closed</w:t>
      </w:r>
      <w:r w:rsidR="00B940D9" w:rsidRPr="00D81507">
        <w:t>,</w:t>
      </w:r>
      <w:r w:rsidR="006813A5" w:rsidRPr="00D81507">
        <w:t xml:space="preserve"> and the object </w:t>
      </w:r>
      <w:r w:rsidR="00B940D9" w:rsidRPr="00D81507">
        <w:t>has moved to either side in the frame. This grasp would be labelled with the value 0.5.</w:t>
      </w:r>
    </w:p>
    <w:p w14:paraId="2EE17C6A" w14:textId="22FD2F2E" w:rsidR="00B940D9" w:rsidRPr="00D81507" w:rsidRDefault="00577E18" w:rsidP="009C06FC">
      <w:pPr>
        <w:pStyle w:val="ListParagraph"/>
        <w:numPr>
          <w:ilvl w:val="0"/>
          <w:numId w:val="8"/>
        </w:numPr>
      </w:pPr>
      <w:r w:rsidRPr="00D81507">
        <w:t xml:space="preserve">A worse grasp than this would be if the object </w:t>
      </w:r>
      <w:r w:rsidR="05FE317A" w:rsidRPr="00D81507">
        <w:t>had been</w:t>
      </w:r>
      <w:r w:rsidRPr="00D81507">
        <w:t xml:space="preserve"> </w:t>
      </w:r>
      <w:r w:rsidR="00355653" w:rsidRPr="00D81507">
        <w:t>dropped</w:t>
      </w:r>
      <w:r w:rsidRPr="00D81507">
        <w:t xml:space="preserve"> off the table</w:t>
      </w:r>
      <w:r w:rsidR="00C3779D" w:rsidRPr="00D81507">
        <w:t xml:space="preserve">. This can be seen </w:t>
      </w:r>
      <w:r w:rsidR="009E5A36" w:rsidRPr="00D81507">
        <w:t>if the object moves down in the camera frame and would</w:t>
      </w:r>
      <w:r w:rsidR="00355653" w:rsidRPr="00D81507">
        <w:t xml:space="preserve"> be assigned the value 0.25.</w:t>
      </w:r>
    </w:p>
    <w:p w14:paraId="6ECC2E00" w14:textId="6A3467DE" w:rsidR="00355653" w:rsidRPr="00D81507" w:rsidRDefault="00355653" w:rsidP="009C06FC">
      <w:pPr>
        <w:pStyle w:val="ListParagraph"/>
        <w:numPr>
          <w:ilvl w:val="0"/>
          <w:numId w:val="8"/>
        </w:numPr>
      </w:pPr>
      <w:r w:rsidRPr="00D81507">
        <w:t xml:space="preserve">Finally, if the object </w:t>
      </w:r>
      <w:r w:rsidR="0099519C" w:rsidRPr="00D81507">
        <w:t>does not</w:t>
      </w:r>
      <w:r w:rsidRPr="00D81507">
        <w:t xml:space="preserve"> move</w:t>
      </w:r>
      <w:r w:rsidR="0099519C" w:rsidRPr="00D81507">
        <w:t xml:space="preserve"> at all, then the grasp is completely unsuccessful. Therefore, it is given the value 0.</w:t>
      </w:r>
    </w:p>
    <w:p w14:paraId="5844BA68" w14:textId="77777777" w:rsidR="00175692" w:rsidRPr="00D81507" w:rsidRDefault="00175692" w:rsidP="00175692"/>
    <w:p w14:paraId="7781940D" w14:textId="4752DA25" w:rsidR="00175692" w:rsidRPr="00D81507" w:rsidRDefault="00175692" w:rsidP="00175692">
      <w:r w:rsidRPr="00D81507">
        <w:t xml:space="preserve">The numerical label for </w:t>
      </w:r>
      <w:r w:rsidR="007D7764" w:rsidRPr="00D81507">
        <w:t xml:space="preserve">each of </w:t>
      </w:r>
      <w:r w:rsidRPr="00D81507">
        <w:t>these grasps enables the visualisation of the success data</w:t>
      </w:r>
      <w:r w:rsidR="00CC7E18" w:rsidRPr="00D81507">
        <w:t xml:space="preserve">; helping to evaluate the results </w:t>
      </w:r>
      <w:r w:rsidR="00193E2C" w:rsidRPr="00D81507">
        <w:t xml:space="preserve">of the experiments </w:t>
      </w:r>
      <w:r w:rsidR="00CC7E18" w:rsidRPr="00D81507">
        <w:t>in future iterations.</w:t>
      </w:r>
    </w:p>
    <w:p w14:paraId="50879196" w14:textId="77777777" w:rsidR="007D7764" w:rsidRPr="00175692" w:rsidRDefault="007D7764" w:rsidP="00175692">
      <w:pPr>
        <w:rPr>
          <w:color w:val="7030A0"/>
        </w:rPr>
      </w:pPr>
    </w:p>
    <w:p w14:paraId="34CB0CB7" w14:textId="77777777" w:rsidR="007D7764" w:rsidRDefault="007D7764">
      <w:pPr>
        <w:suppressAutoHyphens w:val="0"/>
        <w:jc w:val="left"/>
        <w:rPr>
          <w:rFonts w:eastAsia="MS Gothic"/>
          <w:b/>
          <w:bCs/>
          <w:color w:val="365F91"/>
        </w:rPr>
      </w:pPr>
      <w:bookmarkStart w:id="169" w:name="_Toc70975978"/>
      <w:bookmarkStart w:id="170" w:name="_Toc71112352"/>
      <w:r>
        <w:br w:type="page"/>
      </w:r>
    </w:p>
    <w:p w14:paraId="0F691C4D" w14:textId="7BE900A7" w:rsidR="00180ACA" w:rsidRPr="005D4752" w:rsidRDefault="00DC109E">
      <w:pPr>
        <w:pStyle w:val="Heading3"/>
      </w:pPr>
      <w:bookmarkStart w:id="171" w:name="_Toc71731646"/>
      <w:r w:rsidRPr="005D4752">
        <w:lastRenderedPageBreak/>
        <w:t>Feature 9 – Develop Experiments</w:t>
      </w:r>
      <w:bookmarkEnd w:id="169"/>
      <w:bookmarkEnd w:id="170"/>
      <w:bookmarkEnd w:id="171"/>
    </w:p>
    <w:p w14:paraId="4E6F6A92" w14:textId="32A9D573" w:rsidR="00180ACA" w:rsidRPr="005D4752" w:rsidRDefault="00DC109E">
      <w:pPr>
        <w:jc w:val="center"/>
        <w:rPr>
          <w:i/>
          <w:iCs/>
          <w:color w:val="1F497D"/>
        </w:rPr>
      </w:pPr>
      <w:r w:rsidRPr="005D4752">
        <w:rPr>
          <w:i/>
          <w:iCs/>
          <w:color w:val="1F497D"/>
        </w:rPr>
        <w:t>Develop ROS pip</w:t>
      </w:r>
      <w:r w:rsidR="00CE524E" w:rsidRPr="005D4752">
        <w:rPr>
          <w:i/>
          <w:iCs/>
          <w:color w:val="1F497D"/>
        </w:rPr>
        <w:t>e</w:t>
      </w:r>
      <w:r w:rsidRPr="005D4752">
        <w:rPr>
          <w:i/>
          <w:iCs/>
          <w:color w:val="1F497D"/>
        </w:rPr>
        <w:t>line to run experiments on the trained network and evaluate grasp success.</w:t>
      </w:r>
    </w:p>
    <w:p w14:paraId="23585083" w14:textId="4A609F7D" w:rsidR="00180ACA" w:rsidRPr="005D4752" w:rsidRDefault="00180ACA"/>
    <w:p w14:paraId="2FC54203" w14:textId="121A61F7" w:rsidR="00311B88" w:rsidRPr="00D81507" w:rsidRDefault="009B63A8">
      <w:r w:rsidRPr="00D81507">
        <w:rPr>
          <w:noProof/>
        </w:rPr>
        <mc:AlternateContent>
          <mc:Choice Requires="wpg">
            <w:drawing>
              <wp:anchor distT="0" distB="0" distL="114300" distR="114300" simplePos="0" relativeHeight="251650066" behindDoc="0" locked="0" layoutInCell="1" allowOverlap="1" wp14:anchorId="6469F3EF" wp14:editId="32906BBB">
                <wp:simplePos x="0" y="0"/>
                <wp:positionH relativeFrom="column">
                  <wp:posOffset>-447675</wp:posOffset>
                </wp:positionH>
                <wp:positionV relativeFrom="paragraph">
                  <wp:posOffset>906780</wp:posOffset>
                </wp:positionV>
                <wp:extent cx="6170295" cy="2539426"/>
                <wp:effectExtent l="0" t="0" r="1905" b="0"/>
                <wp:wrapTopAndBottom/>
                <wp:docPr id="42" name="Group 42"/>
                <wp:cNvGraphicFramePr/>
                <a:graphic xmlns:a="http://schemas.openxmlformats.org/drawingml/2006/main">
                  <a:graphicData uri="http://schemas.microsoft.com/office/word/2010/wordprocessingGroup">
                    <wpg:wgp>
                      <wpg:cNvGrpSpPr/>
                      <wpg:grpSpPr>
                        <a:xfrm>
                          <a:off x="0" y="0"/>
                          <a:ext cx="6170295" cy="2539426"/>
                          <a:chOff x="0" y="15461"/>
                          <a:chExt cx="6170295" cy="2539426"/>
                        </a:xfrm>
                      </wpg:grpSpPr>
                      <pic:pic xmlns:pic="http://schemas.openxmlformats.org/drawingml/2006/picture">
                        <pic:nvPicPr>
                          <pic:cNvPr id="10" name="Picture 10"/>
                          <pic:cNvPicPr>
                            <a:picLocks noChangeAspect="1"/>
                          </pic:cNvPicPr>
                        </pic:nvPicPr>
                        <pic:blipFill>
                          <a:blip r:embed="rId66">
                            <a:extLst>
                              <a:ext uri="{28A0092B-C50C-407E-A947-70E740481C1C}">
                                <a14:useLocalDpi xmlns:a14="http://schemas.microsoft.com/office/drawing/2010/main" val="0"/>
                              </a:ext>
                            </a:extLst>
                          </a:blip>
                          <a:srcRect/>
                          <a:stretch/>
                        </pic:blipFill>
                        <pic:spPr>
                          <a:xfrm>
                            <a:off x="0" y="15461"/>
                            <a:ext cx="6170295" cy="2235392"/>
                          </a:xfrm>
                          <a:prstGeom prst="rect">
                            <a:avLst/>
                          </a:prstGeom>
                        </pic:spPr>
                      </pic:pic>
                      <wps:wsp>
                        <wps:cNvPr id="13" name="Text Box 13"/>
                        <wps:cNvSpPr txBox="1"/>
                        <wps:spPr>
                          <a:xfrm>
                            <a:off x="47625" y="2295172"/>
                            <a:ext cx="6076950" cy="259715"/>
                          </a:xfrm>
                          <a:prstGeom prst="rect">
                            <a:avLst/>
                          </a:prstGeom>
                          <a:solidFill>
                            <a:prstClr val="white"/>
                          </a:solidFill>
                          <a:ln>
                            <a:noFill/>
                          </a:ln>
                        </wps:spPr>
                        <wps:txbx>
                          <w:txbxContent>
                            <w:p w14:paraId="128A36EB" w14:textId="6B6157C6" w:rsidR="0076634F" w:rsidRPr="001A4930" w:rsidRDefault="0076634F" w:rsidP="0076634F">
                              <w:pPr>
                                <w:pStyle w:val="Caption"/>
                                <w:jc w:val="center"/>
                                <w:rPr>
                                  <w:color w:val="7030A0"/>
                                  <w:szCs w:val="24"/>
                                </w:rPr>
                              </w:pPr>
                              <w:bookmarkStart w:id="172" w:name="_Toc71731684"/>
                              <w:r>
                                <w:t xml:space="preserve">Figure </w:t>
                              </w:r>
                              <w:fldSimple w:instr=" STYLEREF 1 \s ">
                                <w:r w:rsidR="00006A32">
                                  <w:rPr>
                                    <w:noProof/>
                                  </w:rPr>
                                  <w:t>4</w:t>
                                </w:r>
                              </w:fldSimple>
                              <w:r w:rsidR="00006A32">
                                <w:t>.</w:t>
                              </w:r>
                              <w:fldSimple w:instr=" SEQ Figure \* ARABIC \s 1 ">
                                <w:r w:rsidR="00006A32">
                                  <w:rPr>
                                    <w:noProof/>
                                  </w:rPr>
                                  <w:t>8</w:t>
                                </w:r>
                              </w:fldSimple>
                              <w:r>
                                <w:t xml:space="preserve">: UML Sequence diagram of design of </w:t>
                              </w:r>
                              <w:r w:rsidR="003C7417">
                                <w:t xml:space="preserve">the neural network </w:t>
                              </w:r>
                              <w:r>
                                <w:t>model experimen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69F3EF" id="Group 42" o:spid="_x0000_s1079" style="position:absolute;left:0;text-align:left;margin-left:-35.25pt;margin-top:71.4pt;width:485.85pt;height:199.95pt;z-index:251650066" coordorigin=",154" coordsize="61702,2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">
                <v:shape id="Picture 10" o:spid="_x0000_s1080" type="#_x0000_t75" style="position:absolute;top:154;width:61702;height:22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">
                  <v:imagedata r:id="rId67" o:title=""/>
                </v:shape>
                <v:shape id="Text Box 13" o:spid="_x0000_s1081" type="#_x0000_t202" style="position:absolute;left:476;top:22951;width:60769;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128A36EB" w14:textId="6B6157C6" w:rsidR="0076634F" w:rsidRPr="001A4930" w:rsidRDefault="0076634F" w:rsidP="0076634F">
                        <w:pPr>
                          <w:pStyle w:val="Caption"/>
                          <w:jc w:val="center"/>
                          <w:rPr>
                            <w:color w:val="7030A0"/>
                            <w:szCs w:val="24"/>
                          </w:rPr>
                        </w:pPr>
                        <w:bookmarkStart w:id="173" w:name="_Toc71731684"/>
                        <w:r>
                          <w:t xml:space="preserve">Figure </w:t>
                        </w:r>
                        <w:fldSimple w:instr=" STYLEREF 1 \s ">
                          <w:r w:rsidR="00006A32">
                            <w:rPr>
                              <w:noProof/>
                            </w:rPr>
                            <w:t>4</w:t>
                          </w:r>
                        </w:fldSimple>
                        <w:r w:rsidR="00006A32">
                          <w:t>.</w:t>
                        </w:r>
                        <w:fldSimple w:instr=" SEQ Figure \* ARABIC \s 1 ">
                          <w:r w:rsidR="00006A32">
                            <w:rPr>
                              <w:noProof/>
                            </w:rPr>
                            <w:t>8</w:t>
                          </w:r>
                        </w:fldSimple>
                        <w:r>
                          <w:t xml:space="preserve">: UML Sequence diagram of design of </w:t>
                        </w:r>
                        <w:r w:rsidR="003C7417">
                          <w:t xml:space="preserve">the neural network </w:t>
                        </w:r>
                        <w:r>
                          <w:t>model experiment.</w:t>
                        </w:r>
                        <w:bookmarkEnd w:id="173"/>
                      </w:p>
                    </w:txbxContent>
                  </v:textbox>
                </v:shape>
                <w10:wrap type="topAndBottom"/>
              </v:group>
            </w:pict>
          </mc:Fallback>
        </mc:AlternateContent>
      </w:r>
      <w:r w:rsidR="0092453D" w:rsidRPr="00D81507">
        <w:t>The initial design for the</w:t>
      </w:r>
      <w:r w:rsidR="002A1E97" w:rsidRPr="00D81507">
        <w:t xml:space="preserve"> ROS pipeline to conduct the</w:t>
      </w:r>
      <w:r w:rsidR="0092453D" w:rsidRPr="00D81507">
        <w:t xml:space="preserve"> experiment</w:t>
      </w:r>
      <w:r w:rsidR="002A1E97" w:rsidRPr="00D81507">
        <w:t xml:space="preserve">s is shown in </w:t>
      </w:r>
      <w:r w:rsidR="002A1E97" w:rsidRPr="00D81507">
        <w:rPr>
          <w:i/>
          <w:iCs/>
        </w:rPr>
        <w:t>Figure</w:t>
      </w:r>
      <w:r w:rsidR="000D1A52" w:rsidRPr="00D81507">
        <w:rPr>
          <w:i/>
          <w:iCs/>
        </w:rPr>
        <w:t xml:space="preserve"> </w:t>
      </w:r>
      <w:r w:rsidR="002A1E97" w:rsidRPr="00D81507">
        <w:rPr>
          <w:i/>
          <w:iCs/>
        </w:rPr>
        <w:t>4.2</w:t>
      </w:r>
      <w:r w:rsidR="000D1A52" w:rsidRPr="00D81507">
        <w:t xml:space="preserve"> and does not need much alteration</w:t>
      </w:r>
      <w:r w:rsidR="00A3247A" w:rsidRPr="00D81507">
        <w:t xml:space="preserve">, except for </w:t>
      </w:r>
      <w:r w:rsidR="00B50889" w:rsidRPr="00D81507">
        <w:t>a</w:t>
      </w:r>
      <w:r w:rsidR="00A3247A" w:rsidRPr="00D81507">
        <w:t xml:space="preserve"> node</w:t>
      </w:r>
      <w:r w:rsidR="00B50889" w:rsidRPr="00D81507">
        <w:t xml:space="preserve"> to position the object</w:t>
      </w:r>
      <w:r w:rsidR="000D1A52" w:rsidRPr="00D81507">
        <w:t>.</w:t>
      </w:r>
      <w:r w:rsidR="0034772E" w:rsidRPr="00D81507">
        <w:t xml:space="preserve"> By </w:t>
      </w:r>
      <w:r w:rsidR="00F34125" w:rsidRPr="00D81507">
        <w:t xml:space="preserve">using this design, a state machine configuration </w:t>
      </w:r>
      <w:r w:rsidR="005F61D2" w:rsidRPr="00D81507">
        <w:t>combining these nodes can be written. This state machine was implemented by using both</w:t>
      </w:r>
      <w:r w:rsidR="00DB0D78" w:rsidRPr="00D81507">
        <w:t xml:space="preserve"> topics </w:t>
      </w:r>
      <w:r w:rsidR="00AC75ED" w:rsidRPr="00D81507">
        <w:t>with</w:t>
      </w:r>
      <w:r w:rsidR="005F61D2" w:rsidRPr="00D81507">
        <w:t xml:space="preserve"> messages and the ROS parameter server.</w:t>
      </w:r>
    </w:p>
    <w:p w14:paraId="31250C82" w14:textId="20DC8F56" w:rsidR="00274254" w:rsidRPr="00D81507" w:rsidRDefault="00274254"/>
    <w:p w14:paraId="23734C79" w14:textId="46717FD7" w:rsidR="00274254" w:rsidRPr="00D81507" w:rsidRDefault="006B3639">
      <w:r w:rsidRPr="00D81507">
        <w:t>Figure 4.8 shows the design of the model experiment pipeline in more detail</w:t>
      </w:r>
      <w:r w:rsidR="00F4706F" w:rsidRPr="00D81507">
        <w:t xml:space="preserve">. The design uses </w:t>
      </w:r>
      <w:r w:rsidR="006576D0">
        <w:t>five</w:t>
      </w:r>
      <w:r w:rsidR="00F4706F" w:rsidRPr="00D81507">
        <w:t xml:space="preserve"> parameters on the ROS server</w:t>
      </w:r>
      <w:r w:rsidR="00D66595" w:rsidRPr="00D81507">
        <w:t xml:space="preserve"> to achieve the required functionality</w:t>
      </w:r>
      <w:r w:rsidR="00850470" w:rsidRPr="00D81507">
        <w:t>. These are:</w:t>
      </w:r>
    </w:p>
    <w:p w14:paraId="7DFB07FF" w14:textId="3BC5D199" w:rsidR="002A4866" w:rsidRPr="00D81507" w:rsidRDefault="002A4866" w:rsidP="00850470">
      <w:pPr>
        <w:pStyle w:val="ListParagraph"/>
        <w:numPr>
          <w:ilvl w:val="0"/>
          <w:numId w:val="8"/>
        </w:numPr>
      </w:pPr>
      <w:proofErr w:type="spellStart"/>
      <w:r w:rsidRPr="00D81507">
        <w:t>Num_models</w:t>
      </w:r>
      <w:proofErr w:type="spellEnd"/>
      <w:r w:rsidRPr="00D81507">
        <w:t xml:space="preserve"> – used to represent</w:t>
      </w:r>
      <w:r w:rsidR="00801037" w:rsidRPr="00D81507">
        <w:t xml:space="preserve"> how many models will be assessed during the current experiment. This is set in the experiment launch file.</w:t>
      </w:r>
    </w:p>
    <w:p w14:paraId="5AA03B4F" w14:textId="5903B31B" w:rsidR="00850470" w:rsidRPr="00D81507" w:rsidRDefault="00850470" w:rsidP="00850470">
      <w:pPr>
        <w:pStyle w:val="ListParagraph"/>
        <w:numPr>
          <w:ilvl w:val="0"/>
          <w:numId w:val="8"/>
        </w:numPr>
      </w:pPr>
      <w:r w:rsidRPr="00D81507">
        <w:t>Loaded – used to notify all the nodes that a new model has been loaded.</w:t>
      </w:r>
    </w:p>
    <w:p w14:paraId="5895A84E" w14:textId="49BA6297" w:rsidR="00850470" w:rsidRDefault="00086306" w:rsidP="00850470">
      <w:pPr>
        <w:pStyle w:val="ListParagraph"/>
        <w:numPr>
          <w:ilvl w:val="0"/>
          <w:numId w:val="8"/>
        </w:numPr>
      </w:pPr>
      <w:r w:rsidRPr="00D81507">
        <w:t>Grasp – used as part of the grasping process to keep track of which stage of</w:t>
      </w:r>
      <w:r w:rsidR="004E587C" w:rsidRPr="00D81507">
        <w:t xml:space="preserve"> grasping the robot is in. Also used by the success node to know when to judge the success of the grasp</w:t>
      </w:r>
      <w:r w:rsidR="00F01434" w:rsidRPr="00D81507">
        <w:t xml:space="preserve"> (</w:t>
      </w:r>
      <w:r w:rsidR="00D86A35" w:rsidRPr="00D81507">
        <w:t>i.e.,</w:t>
      </w:r>
      <w:r w:rsidR="00F01434" w:rsidRPr="00D81507">
        <w:t xml:space="preserve"> when the object is meant to be held up to the camera)</w:t>
      </w:r>
      <w:r w:rsidR="004E587C" w:rsidRPr="00D81507">
        <w:t>.</w:t>
      </w:r>
    </w:p>
    <w:p w14:paraId="0E652448" w14:textId="0B5A63D9" w:rsidR="006576D0" w:rsidRPr="005F6BC8" w:rsidRDefault="006576D0" w:rsidP="00850470">
      <w:pPr>
        <w:pStyle w:val="ListParagraph"/>
        <w:numPr>
          <w:ilvl w:val="0"/>
          <w:numId w:val="8"/>
        </w:numPr>
      </w:pPr>
      <w:r w:rsidRPr="005F6BC8">
        <w:t xml:space="preserve">Initial </w:t>
      </w:r>
      <w:r w:rsidR="001379CD" w:rsidRPr="005F6BC8">
        <w:t>–</w:t>
      </w:r>
      <w:r w:rsidRPr="005F6BC8">
        <w:t xml:space="preserve"> </w:t>
      </w:r>
      <w:r w:rsidR="001379CD" w:rsidRPr="005F6BC8">
        <w:t xml:space="preserve">used </w:t>
      </w:r>
      <w:r w:rsidR="005F6BC8" w:rsidRPr="005F6BC8">
        <w:t>to ensure the values in each node initialises its values when a new model is spawned into the simulator.</w:t>
      </w:r>
    </w:p>
    <w:p w14:paraId="07FCFDD2" w14:textId="0D9F12C5" w:rsidR="00F01434" w:rsidRPr="00D81507" w:rsidRDefault="00F01434" w:rsidP="00850470">
      <w:pPr>
        <w:pStyle w:val="ListParagraph"/>
        <w:numPr>
          <w:ilvl w:val="0"/>
          <w:numId w:val="8"/>
        </w:numPr>
      </w:pPr>
      <w:proofErr w:type="spellStart"/>
      <w:r w:rsidRPr="00D81507">
        <w:t>Successful_grasps</w:t>
      </w:r>
      <w:proofErr w:type="spellEnd"/>
      <w:r w:rsidR="000C7D16" w:rsidRPr="00D81507">
        <w:t xml:space="preserve"> – used to keep track of the ongoing total</w:t>
      </w:r>
      <w:r w:rsidR="003711D5" w:rsidRPr="00D81507">
        <w:t xml:space="preserve">, representing the grasp success. This is incremented in the </w:t>
      </w:r>
      <w:proofErr w:type="spellStart"/>
      <w:r w:rsidR="003711D5" w:rsidRPr="00D81507">
        <w:t>determine_success</w:t>
      </w:r>
      <w:proofErr w:type="spellEnd"/>
      <w:r w:rsidR="003711D5" w:rsidRPr="00D81507">
        <w:t xml:space="preserve"> node, depending on </w:t>
      </w:r>
      <w:r w:rsidR="00C52E55" w:rsidRPr="00D81507">
        <w:t>the successful grasp criteria.</w:t>
      </w:r>
    </w:p>
    <w:p w14:paraId="1BAB8CFE" w14:textId="1F4CAA9E" w:rsidR="000D1A52" w:rsidRPr="00D81507" w:rsidRDefault="000D1A52"/>
    <w:p w14:paraId="34144653" w14:textId="48B9DA2D" w:rsidR="005477A8" w:rsidRPr="00D81507" w:rsidRDefault="0078544C">
      <w:r w:rsidRPr="00D81507">
        <w:t xml:space="preserve">The experiment for determining the ground truth success in the simulation follows the same pipeline </w:t>
      </w:r>
      <w:r w:rsidR="0062126B" w:rsidRPr="00D81507">
        <w:t xml:space="preserve">as shown in </w:t>
      </w:r>
      <w:r w:rsidR="0062126B" w:rsidRPr="00D81507">
        <w:rPr>
          <w:i/>
          <w:iCs/>
        </w:rPr>
        <w:t xml:space="preserve">Figure </w:t>
      </w:r>
      <w:r w:rsidR="00D61678" w:rsidRPr="00D81507">
        <w:rPr>
          <w:i/>
          <w:iCs/>
        </w:rPr>
        <w:t>4.8</w:t>
      </w:r>
      <w:r w:rsidR="00E72293" w:rsidRPr="00D81507">
        <w:t>. H</w:t>
      </w:r>
      <w:r w:rsidR="00D61678" w:rsidRPr="00D81507">
        <w:t xml:space="preserve">owever, instead of getting </w:t>
      </w:r>
      <w:r w:rsidR="00795F02" w:rsidRPr="00D81507">
        <w:t>the grasp poses from the model</w:t>
      </w:r>
      <w:r w:rsidR="003F039D" w:rsidRPr="00D81507">
        <w:t>, they are retrieved from the dataset</w:t>
      </w:r>
      <w:r w:rsidR="00E72293" w:rsidRPr="00D81507">
        <w:t xml:space="preserve"> from within another node</w:t>
      </w:r>
      <w:r w:rsidR="003F039D" w:rsidRPr="00D81507">
        <w:t xml:space="preserve">. </w:t>
      </w:r>
    </w:p>
    <w:p w14:paraId="4AB75299" w14:textId="77777777" w:rsidR="005477A8" w:rsidRPr="00D81507" w:rsidRDefault="005477A8"/>
    <w:p w14:paraId="5B3A27AB" w14:textId="284167B5" w:rsidR="000D1A52" w:rsidRDefault="001B6221">
      <w:pPr>
        <w:rPr>
          <w:color w:val="7030A0"/>
        </w:rPr>
      </w:pPr>
      <w:r w:rsidRPr="006576D0">
        <w:rPr>
          <w:color w:val="7030A0"/>
          <w:highlight w:val="yellow"/>
        </w:rPr>
        <w:t>ACTUAL ROS GRAPH</w:t>
      </w:r>
    </w:p>
    <w:p w14:paraId="26FBB28B" w14:textId="77777777" w:rsidR="007600AE" w:rsidRDefault="007600AE">
      <w:pPr>
        <w:rPr>
          <w:color w:val="7030A0"/>
        </w:rPr>
      </w:pPr>
    </w:p>
    <w:p w14:paraId="76CCB224" w14:textId="77777777" w:rsidR="007600AE" w:rsidRDefault="007600AE">
      <w:pPr>
        <w:rPr>
          <w:color w:val="7030A0"/>
        </w:rPr>
      </w:pPr>
    </w:p>
    <w:p w14:paraId="58E83FBC" w14:textId="60E202C2" w:rsidR="001B6221" w:rsidRDefault="001B6221">
      <w:pPr>
        <w:rPr>
          <w:color w:val="7030A0"/>
        </w:rPr>
      </w:pPr>
    </w:p>
    <w:p w14:paraId="5990C928" w14:textId="77777777" w:rsidR="001B6221" w:rsidRPr="000D1A52" w:rsidRDefault="001B6221">
      <w:pPr>
        <w:rPr>
          <w:color w:val="7030A0"/>
        </w:rPr>
      </w:pPr>
    </w:p>
    <w:p w14:paraId="025CE279" w14:textId="77777777" w:rsidR="0092453D" w:rsidRPr="005D4752" w:rsidRDefault="0092453D">
      <w:pPr>
        <w:rPr>
          <w:color w:val="7030A0"/>
        </w:rPr>
      </w:pPr>
    </w:p>
    <w:p w14:paraId="0E157388" w14:textId="77777777" w:rsidR="00180ACA" w:rsidRPr="005D4752" w:rsidRDefault="00DC109E">
      <w:pPr>
        <w:pStyle w:val="Heading3"/>
      </w:pPr>
      <w:bookmarkStart w:id="174" w:name="_Toc70975979"/>
      <w:bookmarkStart w:id="175" w:name="_Toc71112353"/>
      <w:bookmarkStart w:id="176" w:name="_Toc71731647"/>
      <w:r w:rsidRPr="005D4752">
        <w:lastRenderedPageBreak/>
        <w:t>Feature 10 – Save Results</w:t>
      </w:r>
      <w:bookmarkEnd w:id="174"/>
      <w:bookmarkEnd w:id="175"/>
      <w:bookmarkEnd w:id="176"/>
    </w:p>
    <w:p w14:paraId="67FDD5E3" w14:textId="77777777" w:rsidR="00180ACA" w:rsidRPr="005D4752" w:rsidRDefault="00DC109E">
      <w:pPr>
        <w:jc w:val="center"/>
      </w:pPr>
      <w:r w:rsidRPr="005D4752">
        <w:rPr>
          <w:i/>
          <w:iCs/>
          <w:color w:val="1F497D"/>
        </w:rPr>
        <w:t>Get results by running the experiments and save them as .csv files.</w:t>
      </w:r>
    </w:p>
    <w:p w14:paraId="1003491F" w14:textId="77777777" w:rsidR="00180ACA" w:rsidRPr="005D4752" w:rsidRDefault="00180ACA"/>
    <w:p w14:paraId="6918F410" w14:textId="46DA1A61" w:rsidR="00180ACA" w:rsidRPr="00D81507" w:rsidRDefault="0006673C">
      <w:r w:rsidRPr="00D81507">
        <w:t xml:space="preserve">The design for this feature has been included in </w:t>
      </w:r>
      <w:r w:rsidRPr="00D81507">
        <w:rPr>
          <w:i/>
          <w:iCs/>
        </w:rPr>
        <w:t>Figure 4.8</w:t>
      </w:r>
      <w:r w:rsidRPr="00D81507">
        <w:t xml:space="preserve">. It can be seen in the sequence diagram that </w:t>
      </w:r>
      <w:r w:rsidR="00907F99" w:rsidRPr="00D81507">
        <w:t xml:space="preserve">information from three of the ROS nodes are saved to the results file. This file will be a </w:t>
      </w:r>
      <w:r w:rsidR="2E055011" w:rsidRPr="00D81507">
        <w:t>.</w:t>
      </w:r>
      <w:r w:rsidR="00907F99" w:rsidRPr="00D81507">
        <w:t>csv file</w:t>
      </w:r>
      <w:r w:rsidR="00FC244B" w:rsidRPr="00D81507">
        <w:t xml:space="preserve"> following the structure bellow:</w:t>
      </w:r>
    </w:p>
    <w:tbl>
      <w:tblPr>
        <w:tblpPr w:leftFromText="180" w:rightFromText="180" w:vertAnchor="text" w:horzAnchor="margin" w:tblpY="171"/>
        <w:tblW w:w="8528" w:type="dxa"/>
        <w:tblCellMar>
          <w:left w:w="10" w:type="dxa"/>
          <w:right w:w="10" w:type="dxa"/>
        </w:tblCellMar>
        <w:tblLook w:val="0000" w:firstRow="0" w:lastRow="0" w:firstColumn="0" w:lastColumn="0" w:noHBand="0" w:noVBand="0"/>
      </w:tblPr>
      <w:tblGrid>
        <w:gridCol w:w="2844"/>
        <w:gridCol w:w="2842"/>
        <w:gridCol w:w="2842"/>
      </w:tblGrid>
      <w:tr w:rsidR="002A2500" w:rsidRPr="005D4752" w14:paraId="7D909B7E" w14:textId="77777777" w:rsidTr="002A2500">
        <w:trPr>
          <w:trHeight w:val="297"/>
        </w:trPr>
        <w:tc>
          <w:tcPr>
            <w:tcW w:w="284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2725B2A" w14:textId="77777777" w:rsidR="002A2500" w:rsidRPr="00D81507" w:rsidRDefault="002A2500" w:rsidP="002A2500">
            <w:pPr>
              <w:jc w:val="center"/>
              <w:rPr>
                <w:color w:val="1F3864" w:themeColor="accent1" w:themeShade="80"/>
              </w:rPr>
            </w:pPr>
            <w:r w:rsidRPr="00D81507">
              <w:rPr>
                <w:color w:val="1F3864" w:themeColor="accent1" w:themeShade="80"/>
              </w:rPr>
              <w:t>Object Name</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582041CF" w14:textId="4DB962FA" w:rsidR="002A2500" w:rsidRPr="00D81507" w:rsidRDefault="002A2500" w:rsidP="002A2500">
            <w:pPr>
              <w:jc w:val="center"/>
              <w:rPr>
                <w:color w:val="1F3864" w:themeColor="accent1" w:themeShade="80"/>
              </w:rPr>
            </w:pPr>
            <w:r w:rsidRPr="00D81507">
              <w:rPr>
                <w:color w:val="1F3864" w:themeColor="accent1" w:themeShade="80"/>
              </w:rPr>
              <w:t>Grasp</w:t>
            </w:r>
            <w:r w:rsidR="00A2024D" w:rsidRPr="00D81507">
              <w:rPr>
                <w:color w:val="1F3864" w:themeColor="accent1" w:themeShade="80"/>
              </w:rPr>
              <w:t xml:space="preserve"> Pose</w:t>
            </w:r>
            <w:r w:rsidRPr="00D81507">
              <w:rPr>
                <w:color w:val="1F3864" w:themeColor="accent1" w:themeShade="80"/>
              </w:rPr>
              <w:t xml:space="preserve"> (as a list)</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8897D16" w14:textId="77777777" w:rsidR="002A2500" w:rsidRPr="00D81507" w:rsidRDefault="002A2500" w:rsidP="002A2500">
            <w:pPr>
              <w:jc w:val="center"/>
              <w:rPr>
                <w:color w:val="1F3864" w:themeColor="accent1" w:themeShade="80"/>
              </w:rPr>
            </w:pPr>
            <w:r w:rsidRPr="00D81507">
              <w:rPr>
                <w:color w:val="1F3864" w:themeColor="accent1" w:themeShade="80"/>
              </w:rPr>
              <w:t>Grasp Success</w:t>
            </w:r>
          </w:p>
        </w:tc>
      </w:tr>
    </w:tbl>
    <w:p w14:paraId="22B85607" w14:textId="77777777" w:rsidR="00FC244B" w:rsidRDefault="00FC244B">
      <w:pPr>
        <w:rPr>
          <w:color w:val="7030A0"/>
        </w:rPr>
      </w:pPr>
    </w:p>
    <w:p w14:paraId="52931E90" w14:textId="0D6A5AA8" w:rsidR="002A2500" w:rsidRPr="00D81507" w:rsidRDefault="00355461">
      <w:r w:rsidRPr="00D81507">
        <w:t>This feature involves the running of the experiments</w:t>
      </w:r>
      <w:r w:rsidR="00097F3D" w:rsidRPr="00D81507">
        <w:t xml:space="preserve"> that were designed and implemented as part of Feature 9</w:t>
      </w:r>
      <w:r w:rsidR="000C477A" w:rsidRPr="00D81507">
        <w:t xml:space="preserve">. This involves running </w:t>
      </w:r>
      <w:r w:rsidR="002E0681" w:rsidRPr="00D81507">
        <w:t xml:space="preserve">each </w:t>
      </w:r>
      <w:r w:rsidR="00B973A6" w:rsidRPr="00D81507">
        <w:t xml:space="preserve">experiment three times, to enable the taking of an average as described in </w:t>
      </w:r>
      <w:r w:rsidR="00B973A6" w:rsidRPr="00D81507">
        <w:rPr>
          <w:i/>
          <w:iCs/>
        </w:rPr>
        <w:t>Chapter 3</w:t>
      </w:r>
      <w:r w:rsidR="00B973A6" w:rsidRPr="00D81507">
        <w:t>.</w:t>
      </w:r>
      <w:r w:rsidR="00C410F1" w:rsidRPr="00D81507">
        <w:t xml:space="preserve"> </w:t>
      </w:r>
      <w:r w:rsidR="00A2024D" w:rsidRPr="00D81507">
        <w:t xml:space="preserve">The results from the </w:t>
      </w:r>
      <w:r w:rsidR="003F676A" w:rsidRPr="00D81507">
        <w:t xml:space="preserve">repeated </w:t>
      </w:r>
      <w:r w:rsidR="00A2024D" w:rsidRPr="00D81507">
        <w:t xml:space="preserve">experiments </w:t>
      </w:r>
      <w:r w:rsidR="008A40EA" w:rsidRPr="00D81507">
        <w:t>will be saved in different files and combined as part of Feature 11</w:t>
      </w:r>
      <w:r w:rsidR="00316630" w:rsidRPr="00D81507">
        <w:t>.</w:t>
      </w:r>
      <w:r w:rsidR="0002350E" w:rsidRPr="00D81507">
        <w:t xml:space="preserve"> The</w:t>
      </w:r>
      <w:r w:rsidR="00C324FC" w:rsidRPr="00D81507">
        <w:t xml:space="preserve">y </w:t>
      </w:r>
      <w:r w:rsidR="0002350E" w:rsidRPr="00D81507">
        <w:t xml:space="preserve">will </w:t>
      </w:r>
      <w:r w:rsidR="00EB46F3" w:rsidRPr="00D81507">
        <w:t xml:space="preserve">also </w:t>
      </w:r>
      <w:r w:rsidR="0002350E" w:rsidRPr="00D81507">
        <w:t xml:space="preserve">be visualised </w:t>
      </w:r>
      <w:r w:rsidR="00C75536" w:rsidRPr="00D81507">
        <w:t xml:space="preserve">during that iteration </w:t>
      </w:r>
      <w:r w:rsidR="0002350E" w:rsidRPr="00D81507">
        <w:t xml:space="preserve">and </w:t>
      </w:r>
      <w:r w:rsidR="00747CC1" w:rsidRPr="00D81507">
        <w:t>conclusions</w:t>
      </w:r>
      <w:r w:rsidR="0002350E" w:rsidRPr="00D81507">
        <w:t xml:space="preserve"> will</w:t>
      </w:r>
      <w:r w:rsidR="00C75536" w:rsidRPr="00D81507">
        <w:t xml:space="preserve"> be</w:t>
      </w:r>
      <w:r w:rsidR="0002350E" w:rsidRPr="00D81507">
        <w:t xml:space="preserve"> </w:t>
      </w:r>
      <w:r w:rsidR="00747CC1" w:rsidRPr="00D81507">
        <w:t>drawn</w:t>
      </w:r>
      <w:r w:rsidR="001A4AB5" w:rsidRPr="00D81507">
        <w:t xml:space="preserve"> – presented </w:t>
      </w:r>
      <w:r w:rsidR="00747CC1" w:rsidRPr="00D81507">
        <w:t xml:space="preserve">as part of </w:t>
      </w:r>
      <w:r w:rsidR="00747CC1" w:rsidRPr="00D81507">
        <w:rPr>
          <w:i/>
          <w:iCs/>
        </w:rPr>
        <w:t>Chapter 6</w:t>
      </w:r>
      <w:r w:rsidR="00747CC1" w:rsidRPr="00D81507">
        <w:t>.</w:t>
      </w:r>
    </w:p>
    <w:p w14:paraId="468990EE" w14:textId="77777777" w:rsidR="00311B88" w:rsidRPr="005D4752" w:rsidRDefault="00311B88"/>
    <w:p w14:paraId="7D5806CA" w14:textId="77777777" w:rsidR="00180ACA" w:rsidRPr="005D4752" w:rsidRDefault="00DC109E">
      <w:pPr>
        <w:pStyle w:val="Heading3"/>
      </w:pPr>
      <w:bookmarkStart w:id="177" w:name="_Toc71112354"/>
      <w:bookmarkStart w:id="178" w:name="_Toc71731648"/>
      <w:r w:rsidRPr="005D4752">
        <w:t>Reflection</w:t>
      </w:r>
      <w:bookmarkEnd w:id="177"/>
      <w:bookmarkEnd w:id="178"/>
    </w:p>
    <w:p w14:paraId="7865B381" w14:textId="13048656" w:rsidR="00916365" w:rsidRDefault="009E2688" w:rsidP="00916365">
      <w:pPr>
        <w:suppressAutoHyphens w:val="0"/>
      </w:pPr>
      <w:bookmarkStart w:id="179" w:name="_Toc70975980"/>
      <w:bookmarkStart w:id="180" w:name="_Toc71112355"/>
      <w:r w:rsidRPr="00D81507">
        <w:t>On reflection, t</w:t>
      </w:r>
      <w:r w:rsidR="00916365" w:rsidRPr="00D81507">
        <w:t>his iteration was the hardest to implement, particularly Feature 9 which was expected. This was mainly due to the nature of simulating with ROS</w:t>
      </w:r>
      <w:r w:rsidR="0050032B" w:rsidRPr="00D81507">
        <w:t>, which can be a tric</w:t>
      </w:r>
      <w:r w:rsidR="005A5037" w:rsidRPr="00D81507">
        <w:t>ky</w:t>
      </w:r>
      <w:r w:rsidR="005B4880" w:rsidRPr="00D81507">
        <w:t>, tedious</w:t>
      </w:r>
      <w:r w:rsidR="005A5037" w:rsidRPr="00D81507">
        <w:t xml:space="preserve"> process</w:t>
      </w:r>
      <w:r w:rsidR="3D53E420" w:rsidRPr="00D81507">
        <w:t>,</w:t>
      </w:r>
      <w:r w:rsidR="005A5037" w:rsidRPr="00D81507">
        <w:t xml:space="preserve"> in which it can be hard to find bugs.</w:t>
      </w:r>
      <w:r w:rsidR="002143E8" w:rsidRPr="00D81507">
        <w:t xml:space="preserve"> However, this did not stop the feature being successfully developed</w:t>
      </w:r>
      <w:r w:rsidR="006A4FE8" w:rsidRPr="00D81507">
        <w:t xml:space="preserve"> to meet the requirements of the project.</w:t>
      </w:r>
    </w:p>
    <w:p w14:paraId="2FA2574D" w14:textId="01FBF872" w:rsidR="00867B00" w:rsidRDefault="00867B00" w:rsidP="00916365">
      <w:pPr>
        <w:suppressAutoHyphens w:val="0"/>
      </w:pPr>
    </w:p>
    <w:p w14:paraId="3A76EE3A" w14:textId="6034E901" w:rsidR="00867B00" w:rsidRPr="00A52B54" w:rsidRDefault="00867B00" w:rsidP="00916365">
      <w:pPr>
        <w:suppressAutoHyphens w:val="0"/>
        <w:rPr>
          <w:color w:val="7030A0"/>
        </w:rPr>
      </w:pPr>
      <w:r w:rsidRPr="00A52B54">
        <w:rPr>
          <w:color w:val="7030A0"/>
        </w:rPr>
        <w:t>An issue that was encountered</w:t>
      </w:r>
      <w:r w:rsidR="0016676F">
        <w:rPr>
          <w:color w:val="7030A0"/>
        </w:rPr>
        <w:t xml:space="preserve"> </w:t>
      </w:r>
      <w:r w:rsidR="00A23D49">
        <w:rPr>
          <w:color w:val="7030A0"/>
        </w:rPr>
        <w:t xml:space="preserve">during this process was </w:t>
      </w:r>
      <w:r w:rsidR="0066596F">
        <w:rPr>
          <w:color w:val="7030A0"/>
        </w:rPr>
        <w:t xml:space="preserve">that the weights of the first CNN </w:t>
      </w:r>
      <w:r w:rsidR="0074732E">
        <w:rPr>
          <w:color w:val="7030A0"/>
        </w:rPr>
        <w:t xml:space="preserve">took a considerable amount of time to load into the software. In comparison the </w:t>
      </w:r>
      <w:r w:rsidR="00826953">
        <w:rPr>
          <w:color w:val="7030A0"/>
        </w:rPr>
        <w:t xml:space="preserve">slightly </w:t>
      </w:r>
      <w:r w:rsidR="00AC464B">
        <w:rPr>
          <w:color w:val="7030A0"/>
        </w:rPr>
        <w:t>lighter</w:t>
      </w:r>
      <w:r w:rsidR="00826953">
        <w:rPr>
          <w:color w:val="7030A0"/>
        </w:rPr>
        <w:t xml:space="preserve"> weight model used by the custom model loaded very quickly. It was decided to just use the </w:t>
      </w:r>
      <w:r w:rsidR="007F56B9">
        <w:rPr>
          <w:color w:val="7030A0"/>
        </w:rPr>
        <w:t>custom model</w:t>
      </w:r>
      <w:r w:rsidR="008C7925">
        <w:rPr>
          <w:color w:val="7030A0"/>
        </w:rPr>
        <w:t xml:space="preserve"> as the performance of both models was very similar</w:t>
      </w:r>
      <w:r w:rsidR="00D3624D">
        <w:rPr>
          <w:color w:val="7030A0"/>
        </w:rPr>
        <w:t xml:space="preserve"> anyway</w:t>
      </w:r>
      <w:r w:rsidR="008C7925">
        <w:rPr>
          <w:color w:val="7030A0"/>
        </w:rPr>
        <w:t>.</w:t>
      </w:r>
    </w:p>
    <w:p w14:paraId="64D30F38" w14:textId="3D2162BB" w:rsidR="00756F96" w:rsidRPr="005D4752" w:rsidRDefault="00756F96">
      <w:pPr>
        <w:suppressAutoHyphens w:val="0"/>
        <w:jc w:val="left"/>
        <w:rPr>
          <w:rFonts w:eastAsia="MS Gothic"/>
          <w:b/>
          <w:bCs/>
          <w:color w:val="365F91"/>
          <w:sz w:val="28"/>
          <w:szCs w:val="28"/>
        </w:rPr>
      </w:pPr>
      <w:r w:rsidRPr="005D4752">
        <w:br w:type="page"/>
      </w:r>
    </w:p>
    <w:p w14:paraId="468194CA" w14:textId="40ADC107" w:rsidR="00180ACA" w:rsidRPr="005D4752" w:rsidRDefault="00DC109E">
      <w:pPr>
        <w:pStyle w:val="Heading2"/>
      </w:pPr>
      <w:bookmarkStart w:id="181" w:name="_Toc71731649"/>
      <w:r w:rsidRPr="005D4752">
        <w:lastRenderedPageBreak/>
        <w:t>Iteration 5</w:t>
      </w:r>
      <w:bookmarkEnd w:id="179"/>
      <w:bookmarkEnd w:id="180"/>
      <w:bookmarkEnd w:id="181"/>
    </w:p>
    <w:p w14:paraId="7435F4D4" w14:textId="77777777" w:rsidR="00180ACA" w:rsidRPr="005D4752" w:rsidRDefault="00DC109E">
      <w:pPr>
        <w:pStyle w:val="Heading3"/>
      </w:pPr>
      <w:bookmarkStart w:id="182" w:name="_Toc70975981"/>
      <w:bookmarkStart w:id="183" w:name="_Toc71112356"/>
      <w:bookmarkStart w:id="184" w:name="_Toc71731650"/>
      <w:r w:rsidRPr="005D4752">
        <w:t>Feature 11 – Results Visualisation</w:t>
      </w:r>
      <w:bookmarkEnd w:id="182"/>
      <w:bookmarkEnd w:id="183"/>
      <w:bookmarkEnd w:id="184"/>
    </w:p>
    <w:p w14:paraId="54FE54FD" w14:textId="77777777" w:rsidR="00180ACA" w:rsidRPr="005D4752" w:rsidRDefault="00DC109E">
      <w:pPr>
        <w:jc w:val="center"/>
      </w:pPr>
      <w:r w:rsidRPr="005D4752">
        <w:rPr>
          <w:i/>
          <w:iCs/>
          <w:color w:val="1F497D"/>
        </w:rPr>
        <w:t>Write script to generate graphs to visualise the results of the experiments.</w:t>
      </w:r>
    </w:p>
    <w:p w14:paraId="3C0F3E02" w14:textId="77777777" w:rsidR="00180ACA" w:rsidRPr="00A5315D" w:rsidRDefault="00180ACA">
      <w:pPr>
        <w:jc w:val="left"/>
        <w:rPr>
          <w:color w:val="1F497D"/>
        </w:rPr>
      </w:pPr>
    </w:p>
    <w:p w14:paraId="2FCAB33C" w14:textId="18A4D774" w:rsidR="00900C0E" w:rsidRPr="00D81507" w:rsidRDefault="00975586" w:rsidP="00900C0E">
      <w:r w:rsidRPr="00D81507">
        <w:t xml:space="preserve">The output from </w:t>
      </w:r>
      <w:r w:rsidR="008C1B70" w:rsidRPr="00D81507">
        <w:t xml:space="preserve">running </w:t>
      </w:r>
      <w:r w:rsidRPr="00D81507">
        <w:t>the experiments</w:t>
      </w:r>
      <w:r w:rsidR="008C1B70" w:rsidRPr="00D81507">
        <w:t xml:space="preserve"> </w:t>
      </w:r>
      <w:r w:rsidR="00A63DCD">
        <w:t>is</w:t>
      </w:r>
      <w:r w:rsidR="008C1B70" w:rsidRPr="00D81507">
        <w:t xml:space="preserve"> three </w:t>
      </w:r>
      <w:proofErr w:type="gramStart"/>
      <w:r w:rsidR="008C1B70" w:rsidRPr="00D81507">
        <w:t>separate</w:t>
      </w:r>
      <w:proofErr w:type="gramEnd"/>
      <w:r w:rsidR="008C1B70" w:rsidRPr="00D81507">
        <w:t xml:space="preserve"> </w:t>
      </w:r>
      <w:r w:rsidR="5E84943C" w:rsidRPr="00D81507">
        <w:t>.</w:t>
      </w:r>
      <w:r w:rsidR="30651926" w:rsidRPr="00D81507">
        <w:t>csv</w:t>
      </w:r>
      <w:r w:rsidR="008C1B70" w:rsidRPr="00D81507">
        <w:t xml:space="preserve"> files</w:t>
      </w:r>
      <w:r w:rsidR="007E04A5" w:rsidRPr="00D81507">
        <w:t>. The initial part of this</w:t>
      </w:r>
      <w:r w:rsidR="00895EF2" w:rsidRPr="00D81507">
        <w:t xml:space="preserve"> feature is to combine these files into one usable</w:t>
      </w:r>
      <w:r w:rsidR="007E63F5" w:rsidRPr="00D81507">
        <w:t xml:space="preserve"> table of results. The data also includes different types of </w:t>
      </w:r>
      <w:r w:rsidR="000412BA" w:rsidRPr="00D81507">
        <w:t>each object, mugs for example,</w:t>
      </w:r>
      <w:r w:rsidR="001B05FF" w:rsidRPr="00D81507">
        <w:t xml:space="preserve"> and these will also be combined to make</w:t>
      </w:r>
      <w:r w:rsidR="00AC28D8" w:rsidRPr="00D81507">
        <w:t xml:space="preserve"> larger categories containing the average success of the individual objects.</w:t>
      </w:r>
      <w:r w:rsidR="00E95B39" w:rsidRPr="00D81507">
        <w:t xml:space="preserve"> This ensures the</w:t>
      </w:r>
      <w:r w:rsidR="001B05FF" w:rsidRPr="00D81507">
        <w:t xml:space="preserve"> visualisation </w:t>
      </w:r>
      <w:r w:rsidR="00A17204" w:rsidRPr="00D81507">
        <w:t xml:space="preserve">of the data </w:t>
      </w:r>
      <w:r w:rsidR="1EA0FC73" w:rsidRPr="00D81507">
        <w:t xml:space="preserve">is </w:t>
      </w:r>
      <w:r w:rsidR="00A17204" w:rsidRPr="00D81507">
        <w:t>less crowded</w:t>
      </w:r>
      <w:r w:rsidR="00E95B39" w:rsidRPr="00D81507">
        <w:t xml:space="preserve"> and more understandable</w:t>
      </w:r>
      <w:r w:rsidR="00A17204" w:rsidRPr="00D81507">
        <w:t>.</w:t>
      </w:r>
      <w:r w:rsidR="00E95B39" w:rsidRPr="00D81507">
        <w:t xml:space="preserve"> This functionality will be </w:t>
      </w:r>
      <w:r w:rsidR="00CA5183" w:rsidRPr="00D81507">
        <w:t>achieved through a Python script</w:t>
      </w:r>
      <w:r w:rsidR="00B26D33" w:rsidRPr="00D81507">
        <w:t xml:space="preserve"> </w:t>
      </w:r>
      <w:r w:rsidR="007C62D9" w:rsidRPr="00D81507">
        <w:t xml:space="preserve">using </w:t>
      </w:r>
      <w:r w:rsidR="008F04DB" w:rsidRPr="00D81507">
        <w:t xml:space="preserve">the </w:t>
      </w:r>
      <w:r w:rsidR="00D45D24" w:rsidRPr="00D81507">
        <w:t>Pandas</w:t>
      </w:r>
      <w:r w:rsidR="008F04DB" w:rsidRPr="00D81507">
        <w:t xml:space="preserve"> </w:t>
      </w:r>
      <w:r w:rsidR="008F04DB" w:rsidRPr="00D81507">
        <w:fldChar w:fldCharType="begin"/>
      </w:r>
      <w:r w:rsidR="00A25E65">
        <w:instrText xml:space="preserve"> ADDIN ZOTERO_ITEM CSL_CITATION {"citationID":"8qAFxoMR","properties":{"formattedCitation":"[40]","plainCitation":"[40]","noteIndex":0},"citationItems":[{"id":116,"uris":["http://zotero.org/users/7475840/items/JTZKGNG7"],"uri":["http://zotero.org/users/7475840/items/JTZKGNG7"],"itemData":{"id":116,"type":"webpage","title":"pandas - Python Data Analysis Library","URL":"https://pandas.pydata.org/","accessed":{"date-parts":[["2021",5,8]]}}}],"schema":"https://github.com/citation-style-language/schema/raw/master/csl-citation.json"} </w:instrText>
      </w:r>
      <w:r w:rsidR="008F04DB" w:rsidRPr="00D81507">
        <w:fldChar w:fldCharType="separate"/>
      </w:r>
      <w:r w:rsidR="00A25E65" w:rsidRPr="00A25E65">
        <w:t>[40]</w:t>
      </w:r>
      <w:r w:rsidR="008F04DB" w:rsidRPr="00D81507">
        <w:fldChar w:fldCharType="end"/>
      </w:r>
      <w:r w:rsidR="008F04DB" w:rsidRPr="00D81507">
        <w:t xml:space="preserve"> library</w:t>
      </w:r>
      <w:r w:rsidR="002C549B" w:rsidRPr="00D81507">
        <w:fldChar w:fldCharType="begin"/>
      </w:r>
      <w:r w:rsidR="000818AD" w:rsidRPr="00D81507">
        <w:instrText xml:space="preserve"> ADDIN ZOTERO_ITEM CSL_CITATION {"citationID":"yHuhIOd0","properties":{"formattedCitation":"[31]","plainCitation":"[31]","dontUpdate":true,"noteIndex":0},"citationItems":[{"id":105,"uris":["http://zotero.org/users/7475840/items/CZ9RJ4X2"],"uri":["http://zotero.org/users/7475840/items/CZ9RJ4X2"],"itemData":{"id":105,"type":"webpage","title":"NumPy","URL":"https://numpy.org/","accessed":{"date-parts":[["2021",5,5]]}}}],"schema":"https://github.com/citation-style-language/schema/raw/master/csl-citation.json"} </w:instrText>
      </w:r>
      <w:r w:rsidR="005E5CF9">
        <w:fldChar w:fldCharType="separate"/>
      </w:r>
      <w:r w:rsidR="002C549B" w:rsidRPr="00D81507">
        <w:fldChar w:fldCharType="end"/>
      </w:r>
      <w:r w:rsidR="002C549B" w:rsidRPr="00D81507">
        <w:t xml:space="preserve"> </w:t>
      </w:r>
      <w:r w:rsidR="008E69EE" w:rsidRPr="00D81507">
        <w:t xml:space="preserve">to build the datasets </w:t>
      </w:r>
      <w:r w:rsidR="00B26D33" w:rsidRPr="00D81507">
        <w:t>with the following design</w:t>
      </w:r>
      <w:r w:rsidR="77F1FC02" w:rsidRPr="00D81507">
        <w:t>:</w:t>
      </w:r>
    </w:p>
    <w:p w14:paraId="6C0FF65E" w14:textId="50C2C0D9" w:rsidR="45E1DA28" w:rsidRPr="00D81507" w:rsidRDefault="45E1DA28" w:rsidP="45E1DA28"/>
    <w:p w14:paraId="0E625FBE" w14:textId="3B8C2562" w:rsidR="00A5315D" w:rsidRPr="00D81507" w:rsidRDefault="00A001F6" w:rsidP="00A82203">
      <w:r w:rsidRPr="00D81507">
        <w:rPr>
          <w:noProof/>
        </w:rPr>
        <mc:AlternateContent>
          <mc:Choice Requires="wpg">
            <w:drawing>
              <wp:anchor distT="0" distB="0" distL="114300" distR="114300" simplePos="0" relativeHeight="251650065" behindDoc="0" locked="0" layoutInCell="1" allowOverlap="1" wp14:anchorId="0A83029D" wp14:editId="6981AEE3">
                <wp:simplePos x="0" y="0"/>
                <wp:positionH relativeFrom="column">
                  <wp:posOffset>638175</wp:posOffset>
                </wp:positionH>
                <wp:positionV relativeFrom="paragraph">
                  <wp:posOffset>166370</wp:posOffset>
                </wp:positionV>
                <wp:extent cx="4000500" cy="2831465"/>
                <wp:effectExtent l="0" t="0" r="0" b="6985"/>
                <wp:wrapTopAndBottom/>
                <wp:docPr id="39" name="Group 39"/>
                <wp:cNvGraphicFramePr/>
                <a:graphic xmlns:a="http://schemas.openxmlformats.org/drawingml/2006/main">
                  <a:graphicData uri="http://schemas.microsoft.com/office/word/2010/wordprocessingGroup">
                    <wpg:wgp>
                      <wpg:cNvGrpSpPr/>
                      <wpg:grpSpPr>
                        <a:xfrm>
                          <a:off x="0" y="0"/>
                          <a:ext cx="4000500" cy="2811771"/>
                          <a:chOff x="0" y="19694"/>
                          <a:chExt cx="4000500" cy="2811771"/>
                        </a:xfrm>
                      </wpg:grpSpPr>
                      <pic:pic xmlns:pic="http://schemas.openxmlformats.org/drawingml/2006/picture">
                        <pic:nvPicPr>
                          <pic:cNvPr id="34" name="Picture 34"/>
                          <pic:cNvPicPr>
                            <a:picLocks noChangeAspect="1"/>
                          </pic:cNvPicPr>
                        </pic:nvPicPr>
                        <pic:blipFill>
                          <a:blip r:embed="rId68">
                            <a:extLst>
                              <a:ext uri="{28A0092B-C50C-407E-A947-70E740481C1C}">
                                <a14:useLocalDpi xmlns:a14="http://schemas.microsoft.com/office/drawing/2010/main" val="0"/>
                              </a:ext>
                            </a:extLst>
                          </a:blip>
                          <a:srcRect/>
                          <a:stretch/>
                        </pic:blipFill>
                        <pic:spPr>
                          <a:xfrm>
                            <a:off x="0" y="19694"/>
                            <a:ext cx="4000500" cy="2473307"/>
                          </a:xfrm>
                          <a:prstGeom prst="rect">
                            <a:avLst/>
                          </a:prstGeom>
                        </pic:spPr>
                      </pic:pic>
                      <wps:wsp>
                        <wps:cNvPr id="35" name="Text Box 35"/>
                        <wps:cNvSpPr txBox="1"/>
                        <wps:spPr>
                          <a:xfrm>
                            <a:off x="0" y="2571750"/>
                            <a:ext cx="4000500" cy="259715"/>
                          </a:xfrm>
                          <a:prstGeom prst="rect">
                            <a:avLst/>
                          </a:prstGeom>
                          <a:solidFill>
                            <a:prstClr val="white"/>
                          </a:solidFill>
                          <a:ln>
                            <a:noFill/>
                          </a:ln>
                        </wps:spPr>
                        <wps:txbx>
                          <w:txbxContent>
                            <w:p w14:paraId="4D929C89" w14:textId="38BEE06E" w:rsidR="00A001F6" w:rsidRPr="009214CA" w:rsidRDefault="00A001F6" w:rsidP="00A001F6">
                              <w:pPr>
                                <w:pStyle w:val="Caption"/>
                                <w:jc w:val="center"/>
                                <w:rPr>
                                  <w:szCs w:val="24"/>
                                </w:rPr>
                              </w:pPr>
                              <w:bookmarkStart w:id="185" w:name="_Toc71731685"/>
                              <w:r>
                                <w:t xml:space="preserve">Figure </w:t>
                              </w:r>
                              <w:fldSimple w:instr=" STYLEREF 1 \s ">
                                <w:r w:rsidR="00006A32">
                                  <w:rPr>
                                    <w:noProof/>
                                  </w:rPr>
                                  <w:t>4</w:t>
                                </w:r>
                              </w:fldSimple>
                              <w:r w:rsidR="00006A32">
                                <w:t>.</w:t>
                              </w:r>
                              <w:fldSimple w:instr=" SEQ Figure \* ARABIC \s 1 ">
                                <w:r w:rsidR="00006A32">
                                  <w:rPr>
                                    <w:noProof/>
                                  </w:rPr>
                                  <w:t>9</w:t>
                                </w:r>
                              </w:fldSimple>
                              <w:r>
                                <w:t>: Design for collating results into one datase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83029D" id="Group 39" o:spid="_x0000_s1082" style="position:absolute;left:0;text-align:left;margin-left:50.25pt;margin-top:13.1pt;width:315pt;height:222.95pt;z-index:251650065" coordorigin=",196" coordsize="40005,2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">
                <v:shape id="Picture 34" o:spid="_x0000_s1083" type="#_x0000_t75" style="position:absolute;top:196;width:40005;height:2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">
                  <v:imagedata r:id="rId69" o:title=""/>
                </v:shape>
                <v:shape id="Text Box 35" o:spid="_x0000_s1084" type="#_x0000_t202" style="position:absolute;top:25717;width:40005;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4D929C89" w14:textId="38BEE06E" w:rsidR="00A001F6" w:rsidRPr="009214CA" w:rsidRDefault="00A001F6" w:rsidP="00A001F6">
                        <w:pPr>
                          <w:pStyle w:val="Caption"/>
                          <w:jc w:val="center"/>
                          <w:rPr>
                            <w:szCs w:val="24"/>
                          </w:rPr>
                        </w:pPr>
                        <w:bookmarkStart w:id="186" w:name="_Toc71731685"/>
                        <w:r>
                          <w:t xml:space="preserve">Figure </w:t>
                        </w:r>
                        <w:fldSimple w:instr=" STYLEREF 1 \s ">
                          <w:r w:rsidR="00006A32">
                            <w:rPr>
                              <w:noProof/>
                            </w:rPr>
                            <w:t>4</w:t>
                          </w:r>
                        </w:fldSimple>
                        <w:r w:rsidR="00006A32">
                          <w:t>.</w:t>
                        </w:r>
                        <w:fldSimple w:instr=" SEQ Figure \* ARABIC \s 1 ">
                          <w:r w:rsidR="00006A32">
                            <w:rPr>
                              <w:noProof/>
                            </w:rPr>
                            <w:t>9</w:t>
                          </w:r>
                        </w:fldSimple>
                        <w:r>
                          <w:t>: Design for collating results into one dataset.</w:t>
                        </w:r>
                        <w:bookmarkEnd w:id="186"/>
                      </w:p>
                    </w:txbxContent>
                  </v:textbox>
                </v:shape>
                <w10:wrap type="topAndBottom"/>
              </v:group>
            </w:pict>
          </mc:Fallback>
        </mc:AlternateContent>
      </w:r>
    </w:p>
    <w:p w14:paraId="6C3E719C" w14:textId="25990E23" w:rsidR="001636C8" w:rsidRPr="00D81507" w:rsidRDefault="004808EB" w:rsidP="00A82203">
      <w:r w:rsidRPr="00D81507">
        <w:t xml:space="preserve">The collated dataset will then be visualised using </w:t>
      </w:r>
      <w:r w:rsidR="007C62D9" w:rsidRPr="00D81507">
        <w:t>Python and Matplotlib</w:t>
      </w:r>
      <w:r w:rsidR="009D53CD" w:rsidRPr="00D81507">
        <w:t xml:space="preserve"> to produce three </w:t>
      </w:r>
      <w:r w:rsidR="00DB79E4" w:rsidRPr="00D81507">
        <w:t>plots</w:t>
      </w:r>
      <w:r w:rsidR="009D53CD" w:rsidRPr="00D81507">
        <w:t>: a word</w:t>
      </w:r>
      <w:r w:rsidR="00250CFA" w:rsidRPr="00D81507">
        <w:t>-</w:t>
      </w:r>
      <w:r w:rsidR="009D53CD" w:rsidRPr="00D81507">
        <w:t>cloud</w:t>
      </w:r>
      <w:r w:rsidR="00DB79E4" w:rsidRPr="00D81507">
        <w:t xml:space="preserve"> based on the highest success rate objects</w:t>
      </w:r>
      <w:r w:rsidR="009D53CD" w:rsidRPr="00D81507">
        <w:t xml:space="preserve">, </w:t>
      </w:r>
      <w:r w:rsidR="00250CFA" w:rsidRPr="00D81507">
        <w:t>a ‘top fifteen’ bar chart, and a ‘bottom fifteen’ bar chart.</w:t>
      </w:r>
      <w:r w:rsidR="00DB79E4" w:rsidRPr="00D81507">
        <w:t xml:space="preserve"> These </w:t>
      </w:r>
      <w:r w:rsidR="009B389B" w:rsidRPr="00D81507">
        <w:t>charts</w:t>
      </w:r>
      <w:r w:rsidR="00A82203" w:rsidRPr="00D81507">
        <w:t xml:space="preserve"> should give a comprehensive view of the success of specific objects in the simulation. The average success of </w:t>
      </w:r>
      <w:r w:rsidR="00E41EDF" w:rsidRPr="00D81507">
        <w:t>all the grasps will also be available from the dataset.</w:t>
      </w:r>
    </w:p>
    <w:p w14:paraId="4E8C77E6" w14:textId="77777777" w:rsidR="004808EB" w:rsidRPr="005D4752" w:rsidRDefault="004808EB">
      <w:pPr>
        <w:jc w:val="left"/>
        <w:rPr>
          <w:color w:val="1F497D"/>
        </w:rPr>
      </w:pPr>
    </w:p>
    <w:p w14:paraId="461B8A3D" w14:textId="06A640A5" w:rsidR="00A5315D" w:rsidRDefault="00DC109E" w:rsidP="00A5315D">
      <w:pPr>
        <w:pStyle w:val="Heading3"/>
      </w:pPr>
      <w:bookmarkStart w:id="187" w:name="_Toc71112357"/>
      <w:bookmarkStart w:id="188" w:name="_Toc71731651"/>
      <w:r w:rsidRPr="005D4752">
        <w:t>Reflection</w:t>
      </w:r>
      <w:bookmarkEnd w:id="187"/>
      <w:bookmarkEnd w:id="188"/>
    </w:p>
    <w:p w14:paraId="330AB729" w14:textId="5B5B98C8" w:rsidR="00A5315D" w:rsidRPr="00D81507" w:rsidRDefault="00EA3089" w:rsidP="00A5315D">
      <w:r w:rsidRPr="00D81507">
        <w:t>There was not much to go wrong during this iteration</w:t>
      </w:r>
      <w:r w:rsidR="008561D5" w:rsidRPr="00D81507">
        <w:t xml:space="preserve">. This meant there was more time to analyse the different results that were received </w:t>
      </w:r>
      <w:r w:rsidR="00A9507E" w:rsidRPr="00D81507">
        <w:t xml:space="preserve">from running the experiments. This analysis is discussed in </w:t>
      </w:r>
      <w:r w:rsidR="00A9507E" w:rsidRPr="00D81507">
        <w:rPr>
          <w:i/>
          <w:iCs/>
        </w:rPr>
        <w:t>Chapter 6</w:t>
      </w:r>
      <w:r w:rsidR="00A9507E" w:rsidRPr="00D81507">
        <w:t>.</w:t>
      </w:r>
    </w:p>
    <w:p w14:paraId="0CE34A4E" w14:textId="77777777" w:rsidR="00A5315D" w:rsidRPr="00D81507" w:rsidRDefault="00A5315D" w:rsidP="00A5315D"/>
    <w:p w14:paraId="0E4ADCD7" w14:textId="29932446" w:rsidR="00A5315D" w:rsidRPr="00A5315D" w:rsidRDefault="00A5315D" w:rsidP="00A5315D">
      <w:pPr>
        <w:sectPr w:rsidR="00A5315D" w:rsidRPr="00A5315D">
          <w:headerReference w:type="default" r:id="rId70"/>
          <w:footerReference w:type="default" r:id="rId71"/>
          <w:pgSz w:w="11906" w:h="16838"/>
          <w:pgMar w:top="1428" w:right="1800" w:bottom="1440" w:left="1800" w:header="708" w:footer="708" w:gutter="0"/>
          <w:cols w:space="720"/>
        </w:sectPr>
      </w:pPr>
    </w:p>
    <w:p w14:paraId="6906E7FD" w14:textId="77777777" w:rsidR="00180ACA" w:rsidRPr="005D4752" w:rsidRDefault="00DC109E">
      <w:pPr>
        <w:pStyle w:val="Heading1"/>
      </w:pPr>
      <w:bookmarkStart w:id="189" w:name="_Toc222978603"/>
      <w:bookmarkStart w:id="190" w:name="_Toc70975982"/>
      <w:bookmarkStart w:id="191" w:name="_Toc192777712"/>
      <w:bookmarkStart w:id="192" w:name="_Toc71112358"/>
      <w:bookmarkStart w:id="193" w:name="_Toc71731652"/>
      <w:r w:rsidRPr="005D4752">
        <w:lastRenderedPageBreak/>
        <w:t>Testing</w:t>
      </w:r>
      <w:bookmarkEnd w:id="189"/>
      <w:bookmarkEnd w:id="190"/>
      <w:bookmarkEnd w:id="191"/>
      <w:bookmarkEnd w:id="192"/>
      <w:bookmarkEnd w:id="193"/>
    </w:p>
    <w:p w14:paraId="6E05E6F0" w14:textId="5992B177" w:rsidR="00180ACA" w:rsidRPr="005D4752" w:rsidRDefault="004B5B68" w:rsidP="004B5B68">
      <w:pPr>
        <w:pStyle w:val="Heading2"/>
      </w:pPr>
      <w:bookmarkStart w:id="194" w:name="_Toc71731653"/>
      <w:r w:rsidRPr="005D4752">
        <w:t>Overall Approach</w:t>
      </w:r>
      <w:bookmarkEnd w:id="194"/>
    </w:p>
    <w:p w14:paraId="6BAF08CE" w14:textId="6D07C596" w:rsidR="004B5B68" w:rsidRPr="00D81507" w:rsidRDefault="00426397" w:rsidP="004B5B68">
      <w:r w:rsidRPr="00D81507">
        <w:t>The overall approach to testing for this project</w:t>
      </w:r>
      <w:r w:rsidR="007E2F09" w:rsidRPr="00D81507">
        <w:t xml:space="preserve"> </w:t>
      </w:r>
      <w:r w:rsidR="00F65CC0" w:rsidRPr="00D81507">
        <w:t xml:space="preserve">is a combination of two methods: automated testing </w:t>
      </w:r>
      <w:r w:rsidR="00784BC1" w:rsidRPr="00D81507">
        <w:t xml:space="preserve">(including unit testing) </w:t>
      </w:r>
      <w:r w:rsidR="00F65CC0" w:rsidRPr="00D81507">
        <w:t xml:space="preserve">and visual testing. Due to the nature of the project, </w:t>
      </w:r>
      <w:r w:rsidR="00896789" w:rsidRPr="00D81507">
        <w:t>there is no need for user</w:t>
      </w:r>
      <w:r w:rsidR="00E60D27" w:rsidRPr="00D81507">
        <w:t>, interface, or stress</w:t>
      </w:r>
      <w:r w:rsidR="00896789" w:rsidRPr="00D81507">
        <w:t xml:space="preserve"> testing</w:t>
      </w:r>
      <w:r w:rsidR="00D82BCC" w:rsidRPr="00D81507">
        <w:t>, as there are no intended users.</w:t>
      </w:r>
      <w:r w:rsidR="00E113B3" w:rsidRPr="00D81507">
        <w:t xml:space="preserve"> </w:t>
      </w:r>
      <w:r w:rsidR="00911291" w:rsidRPr="00D81507">
        <w:t>The following sections will discuss both aspects of the testing plan</w:t>
      </w:r>
      <w:r w:rsidR="001A618F" w:rsidRPr="00D81507">
        <w:t xml:space="preserve">; considering </w:t>
      </w:r>
      <w:r w:rsidR="007F696F" w:rsidRPr="00D81507">
        <w:t xml:space="preserve">what testing has been achieved and what would be </w:t>
      </w:r>
      <w:r w:rsidR="00CF2846" w:rsidRPr="00D81507">
        <w:t>planned</w:t>
      </w:r>
      <w:r w:rsidR="007F696F" w:rsidRPr="00D81507">
        <w:t xml:space="preserve"> </w:t>
      </w:r>
      <w:r w:rsidR="002A3B17" w:rsidRPr="00D81507">
        <w:t>if there were no time constraints</w:t>
      </w:r>
      <w:r w:rsidR="001A618F" w:rsidRPr="00D81507">
        <w:t>.</w:t>
      </w:r>
    </w:p>
    <w:p w14:paraId="380BEA92" w14:textId="3C32A1C1" w:rsidR="0064201F" w:rsidRPr="00D81507" w:rsidRDefault="0064201F" w:rsidP="004B5B68"/>
    <w:p w14:paraId="7D744439" w14:textId="243F032B" w:rsidR="0064201F" w:rsidRPr="00D81507" w:rsidRDefault="00F41F6F" w:rsidP="004B5B68">
      <w:r w:rsidRPr="00D81507">
        <w:t xml:space="preserve">A </w:t>
      </w:r>
      <w:r w:rsidR="00A933C5" w:rsidRPr="00D81507">
        <w:t xml:space="preserve">short </w:t>
      </w:r>
      <w:r w:rsidRPr="00D81507">
        <w:t>list</w:t>
      </w:r>
      <w:r w:rsidR="00A933C5" w:rsidRPr="00D81507">
        <w:t xml:space="preserve"> of </w:t>
      </w:r>
      <w:r w:rsidR="007B263F" w:rsidRPr="00D81507">
        <w:t xml:space="preserve">the </w:t>
      </w:r>
      <w:r w:rsidR="00A933C5" w:rsidRPr="00D81507">
        <w:t xml:space="preserve">main tests has been created to keep track of testing </w:t>
      </w:r>
      <w:r w:rsidR="0089467D" w:rsidRPr="00D81507">
        <w:t>the</w:t>
      </w:r>
      <w:r w:rsidR="00A933C5" w:rsidRPr="00D81507">
        <w:t xml:space="preserve"> fundamental features.</w:t>
      </w:r>
      <w:r w:rsidR="003E370B" w:rsidRPr="00D81507">
        <w:t xml:space="preserve"> Th</w:t>
      </w:r>
      <w:r w:rsidR="00D22E6B" w:rsidRPr="00D81507">
        <w:t>ese broader tests</w:t>
      </w:r>
      <w:r w:rsidR="003E370B" w:rsidRPr="00D81507">
        <w:t xml:space="preserve"> can be seen in </w:t>
      </w:r>
      <w:r w:rsidR="003E370B" w:rsidRPr="00D81507">
        <w:rPr>
          <w:i/>
          <w:iCs/>
        </w:rPr>
        <w:t>Appendix F</w:t>
      </w:r>
      <w:r w:rsidR="003E370B" w:rsidRPr="00D81507">
        <w:t>.</w:t>
      </w:r>
      <w:r w:rsidR="00A933C5" w:rsidRPr="00D81507">
        <w:t xml:space="preserve"> </w:t>
      </w:r>
      <w:r w:rsidR="00D22E6B" w:rsidRPr="00D81507">
        <w:t>It is worth mentioning that</w:t>
      </w:r>
      <w:r w:rsidR="003141AF" w:rsidRPr="00D81507">
        <w:t xml:space="preserve"> w</w:t>
      </w:r>
      <w:r w:rsidR="00CD72EA" w:rsidRPr="00D81507">
        <w:t xml:space="preserve">hile the different </w:t>
      </w:r>
      <w:r w:rsidR="003141AF" w:rsidRPr="00D81507">
        <w:t xml:space="preserve">elements and programs were being </w:t>
      </w:r>
      <w:r w:rsidR="00431464" w:rsidRPr="00D81507">
        <w:t>developed</w:t>
      </w:r>
      <w:r w:rsidR="003141AF" w:rsidRPr="00D81507">
        <w:t>, smaller</w:t>
      </w:r>
      <w:r w:rsidR="007E780D" w:rsidRPr="00D81507">
        <w:t xml:space="preserve"> manual</w:t>
      </w:r>
      <w:r w:rsidR="003141AF" w:rsidRPr="00D81507">
        <w:t xml:space="preserve"> tests were also conducted</w:t>
      </w:r>
      <w:r w:rsidR="002078FB" w:rsidRPr="00D81507">
        <w:t xml:space="preserve"> during each iteration</w:t>
      </w:r>
      <w:r w:rsidR="00750A4E" w:rsidRPr="00D81507">
        <w:t xml:space="preserve"> to make sure the code ran as it</w:t>
      </w:r>
      <w:r w:rsidR="000C067A" w:rsidRPr="00D81507">
        <w:t xml:space="preserve"> should</w:t>
      </w:r>
      <w:r w:rsidR="001F316D" w:rsidRPr="00D81507">
        <w:t xml:space="preserve"> and did not break other features of the project</w:t>
      </w:r>
      <w:r w:rsidR="003141AF" w:rsidRPr="00D81507">
        <w:t>.</w:t>
      </w:r>
      <w:r w:rsidR="001F316D" w:rsidRPr="00D81507">
        <w:t xml:space="preserve"> This involved a lot of code debugging</w:t>
      </w:r>
      <w:r w:rsidR="00E4588F" w:rsidRPr="00D81507">
        <w:t xml:space="preserve"> and fine tuning.</w:t>
      </w:r>
    </w:p>
    <w:p w14:paraId="503ECDF4" w14:textId="56101CA4" w:rsidR="000953BE" w:rsidRPr="005D4752" w:rsidRDefault="000953BE" w:rsidP="000953BE">
      <w:pPr>
        <w:pStyle w:val="Heading2"/>
      </w:pPr>
      <w:bookmarkStart w:id="195" w:name="_Toc71731654"/>
      <w:r w:rsidRPr="005D4752">
        <w:t>Automated Testing</w:t>
      </w:r>
      <w:bookmarkEnd w:id="195"/>
    </w:p>
    <w:p w14:paraId="43279632" w14:textId="13C91901" w:rsidR="000953BE" w:rsidRPr="00D81507" w:rsidRDefault="005F2036" w:rsidP="000953BE">
      <w:r w:rsidRPr="00D81507">
        <w:t xml:space="preserve">Automated testing </w:t>
      </w:r>
      <w:r w:rsidR="009E2A5E" w:rsidRPr="00D81507">
        <w:t xml:space="preserve">has been and would be utilised </w:t>
      </w:r>
      <w:r w:rsidR="006F23B0" w:rsidRPr="00D81507">
        <w:t>to ensure the</w:t>
      </w:r>
      <w:r w:rsidR="00AC5594" w:rsidRPr="00D81507">
        <w:t xml:space="preserve"> reliability of </w:t>
      </w:r>
      <w:r w:rsidR="008D6AC6" w:rsidRPr="00D81507">
        <w:t xml:space="preserve">much of the code. Including the ROS nodes for </w:t>
      </w:r>
      <w:r w:rsidR="003C2B67" w:rsidRPr="00D81507">
        <w:t>running the experiments and the pr</w:t>
      </w:r>
      <w:r w:rsidR="004A6DE1" w:rsidRPr="00D81507">
        <w:t>e-</w:t>
      </w:r>
      <w:r w:rsidR="00EF3F83" w:rsidRPr="00D81507">
        <w:t>processing</w:t>
      </w:r>
      <w:r w:rsidR="003C2B67" w:rsidRPr="00D81507">
        <w:t xml:space="preserve"> scripts used to </w:t>
      </w:r>
      <w:r w:rsidR="00EF3F83" w:rsidRPr="00D81507">
        <w:t>generate the dataset.</w:t>
      </w:r>
      <w:r w:rsidR="006E60C4" w:rsidRPr="00D81507">
        <w:t xml:space="preserve"> </w:t>
      </w:r>
      <w:r w:rsidR="00600F25" w:rsidRPr="00D81507">
        <w:t>There</w:t>
      </w:r>
      <w:r w:rsidR="00716EFB" w:rsidRPr="00D81507">
        <w:t xml:space="preserve"> are </w:t>
      </w:r>
      <w:r w:rsidR="004A6DE1" w:rsidRPr="00D81507">
        <w:t xml:space="preserve">two ways that these automated tests </w:t>
      </w:r>
      <w:r w:rsidR="005902BA" w:rsidRPr="00D81507">
        <w:t>have been implemented</w:t>
      </w:r>
      <w:r w:rsidR="00A76A56" w:rsidRPr="00D81507">
        <w:t xml:space="preserve">, through </w:t>
      </w:r>
      <w:r w:rsidR="005903D3" w:rsidRPr="00D81507">
        <w:t>standard checking within the code and through separate unit tests.</w:t>
      </w:r>
      <w:r w:rsidR="00F930BB" w:rsidRPr="00D81507">
        <w:t xml:space="preserve"> </w:t>
      </w:r>
      <w:r w:rsidR="7ADF34AB" w:rsidRPr="00D81507">
        <w:t>However,</w:t>
      </w:r>
      <w:r w:rsidR="00F930BB" w:rsidRPr="00D81507">
        <w:t xml:space="preserve"> the nature of the project limits the number of useful unit tests that can be applied to the source code.</w:t>
      </w:r>
    </w:p>
    <w:p w14:paraId="30BD9255" w14:textId="77777777" w:rsidR="005903D3" w:rsidRPr="00D81507" w:rsidRDefault="005903D3" w:rsidP="000953BE"/>
    <w:p w14:paraId="36FC1421" w14:textId="5D7273F8" w:rsidR="00FD7D1A" w:rsidRPr="00D81507" w:rsidRDefault="005903D3" w:rsidP="000953BE">
      <w:r w:rsidRPr="00D81507">
        <w:t>Due to time constraints placed on the project</w:t>
      </w:r>
      <w:r w:rsidR="00727490" w:rsidRPr="00D81507">
        <w:t xml:space="preserve"> and the fact that automated tests were left to the end of the process</w:t>
      </w:r>
      <w:r w:rsidR="00BB5EE9" w:rsidRPr="00D81507">
        <w:t xml:space="preserve">, only a few </w:t>
      </w:r>
      <w:r w:rsidR="00E03DAA" w:rsidRPr="00D81507">
        <w:t xml:space="preserve">automated </w:t>
      </w:r>
      <w:r w:rsidR="00BB5EE9" w:rsidRPr="00D81507">
        <w:t>tests</w:t>
      </w:r>
      <w:r w:rsidR="00E03DAA" w:rsidRPr="00D81507">
        <w:t xml:space="preserve"> were implemented</w:t>
      </w:r>
      <w:r w:rsidR="006C6F0D" w:rsidRPr="00D81507">
        <w:t>, not including any unit testing</w:t>
      </w:r>
      <w:r w:rsidR="00E03DAA" w:rsidRPr="00D81507">
        <w:t>.</w:t>
      </w:r>
      <w:r w:rsidR="00ED1CD5" w:rsidRPr="00D81507">
        <w:t xml:space="preserve"> </w:t>
      </w:r>
      <w:r w:rsidR="003A5F65" w:rsidRPr="00D81507">
        <w:t>The</w:t>
      </w:r>
      <w:r w:rsidR="00E0574B" w:rsidRPr="00D81507">
        <w:t xml:space="preserve"> decision to leave</w:t>
      </w:r>
      <w:r w:rsidR="003A5F65" w:rsidRPr="00D81507">
        <w:t xml:space="preserve"> automated testing </w:t>
      </w:r>
      <w:r w:rsidR="00E0574B" w:rsidRPr="00D81507">
        <w:t xml:space="preserve">to the end was made </w:t>
      </w:r>
      <w:proofErr w:type="gramStart"/>
      <w:r w:rsidR="00C948CB" w:rsidRPr="00D81507">
        <w:t xml:space="preserve">early </w:t>
      </w:r>
      <w:r w:rsidR="78D0D861" w:rsidRPr="00D81507">
        <w:t xml:space="preserve">on </w:t>
      </w:r>
      <w:r w:rsidR="00C948CB" w:rsidRPr="00D81507">
        <w:t>in the</w:t>
      </w:r>
      <w:proofErr w:type="gramEnd"/>
      <w:r w:rsidR="00E0574B" w:rsidRPr="00D81507">
        <w:t xml:space="preserve"> process</w:t>
      </w:r>
      <w:r w:rsidR="000D7374" w:rsidRPr="00D81507">
        <w:t>. D</w:t>
      </w:r>
      <w:r w:rsidR="000E6638" w:rsidRPr="00D81507">
        <w:t xml:space="preserve">ue to the nature of feature-driven development, it is not necessarily clear what the final structure of all the </w:t>
      </w:r>
      <w:r w:rsidR="00A97163" w:rsidRPr="00D81507">
        <w:t xml:space="preserve">features will be; therefore, it could be a waste of time to develop unit tests that would </w:t>
      </w:r>
      <w:r w:rsidR="00F4085B" w:rsidRPr="00D81507">
        <w:t>later</w:t>
      </w:r>
      <w:r w:rsidR="00A97163" w:rsidRPr="00D81507">
        <w:t xml:space="preserve"> be discarded. This </w:t>
      </w:r>
      <w:commentRangeStart w:id="196"/>
      <w:r w:rsidR="60FDB51C" w:rsidRPr="00D81507">
        <w:t>would have been</w:t>
      </w:r>
      <w:commentRangeEnd w:id="196"/>
      <w:r w:rsidRPr="00D81507">
        <w:rPr>
          <w:rStyle w:val="CommentReference"/>
        </w:rPr>
        <w:commentReference w:id="196"/>
      </w:r>
      <w:r w:rsidR="00A97163" w:rsidRPr="00D81507">
        <w:t xml:space="preserve"> unadvisable, especially with the tight time</w:t>
      </w:r>
      <w:r w:rsidR="00C948CB" w:rsidRPr="00D81507">
        <w:t>line for the project</w:t>
      </w:r>
      <w:r w:rsidR="00A97163" w:rsidRPr="00D81507">
        <w:t>.</w:t>
      </w:r>
      <w:r w:rsidR="00350789" w:rsidRPr="00D81507">
        <w:t xml:space="preserve"> </w:t>
      </w:r>
      <w:r w:rsidR="001B30A4" w:rsidRPr="00D81507">
        <w:t xml:space="preserve">The implemented tests are seen in the test table in </w:t>
      </w:r>
      <w:r w:rsidR="000A4061" w:rsidRPr="00D81507">
        <w:rPr>
          <w:i/>
          <w:iCs/>
        </w:rPr>
        <w:t>Appendix F</w:t>
      </w:r>
      <w:r w:rsidR="00B378A7" w:rsidRPr="00D81507">
        <w:t xml:space="preserve"> along </w:t>
      </w:r>
      <w:r w:rsidR="00614409" w:rsidRPr="00D81507">
        <w:t>with an example</w:t>
      </w:r>
      <w:r w:rsidR="000A4061" w:rsidRPr="00D81507">
        <w:t xml:space="preserve"> and are applied from within the Python scripts</w:t>
      </w:r>
      <w:r w:rsidR="337C735A" w:rsidRPr="00D81507">
        <w:t>,</w:t>
      </w:r>
      <w:r w:rsidR="00B57EFC" w:rsidRPr="00D81507">
        <w:t xml:space="preserve"> using a mixture of if statements, for loops, and assert statements. Combined</w:t>
      </w:r>
      <w:r w:rsidR="00207F46" w:rsidRPr="00D81507">
        <w:t>,</w:t>
      </w:r>
      <w:r w:rsidR="00B57EFC" w:rsidRPr="00D81507">
        <w:t xml:space="preserve"> these methods ensure the </w:t>
      </w:r>
      <w:r w:rsidR="00207F46" w:rsidRPr="00D81507">
        <w:t xml:space="preserve">correct </w:t>
      </w:r>
      <w:r w:rsidR="003721A1" w:rsidRPr="00D81507">
        <w:t xml:space="preserve">broad </w:t>
      </w:r>
      <w:r w:rsidR="00207F46" w:rsidRPr="00D81507">
        <w:t xml:space="preserve">functionality. Unit tests would in the future be included to test more of the </w:t>
      </w:r>
      <w:r w:rsidR="003721A1" w:rsidRPr="00D81507">
        <w:t>lower level</w:t>
      </w:r>
      <w:r w:rsidR="00207F46" w:rsidRPr="00D81507">
        <w:t xml:space="preserve"> logic</w:t>
      </w:r>
      <w:r w:rsidR="003721A1" w:rsidRPr="00D81507">
        <w:t xml:space="preserve"> and</w:t>
      </w:r>
      <w:r w:rsidR="00FD7D1A" w:rsidRPr="00D81507">
        <w:t xml:space="preserve"> would be written using the </w:t>
      </w:r>
      <w:proofErr w:type="spellStart"/>
      <w:r w:rsidR="00FD7D1A" w:rsidRPr="00D81507">
        <w:t>PyTest</w:t>
      </w:r>
      <w:proofErr w:type="spellEnd"/>
      <w:r w:rsidR="00FD7D1A" w:rsidRPr="00D81507">
        <w:t xml:space="preserve"> </w:t>
      </w:r>
      <w:r w:rsidR="00FD7D1A" w:rsidRPr="00D81507">
        <w:fldChar w:fldCharType="begin"/>
      </w:r>
      <w:r w:rsidR="00A25E65">
        <w:instrText xml:space="preserve"> ADDIN ZOTERO_ITEM CSL_CITATION {"citationID":"vnoIZ2Z2","properties":{"formattedCitation":"[42]","plainCitation":"[42]","noteIndex":0},"citationItems":[{"id":120,"uris":["http://zotero.org/users/7475840/items/MC6DETUA"],"uri":["http://zotero.org/users/7475840/items/MC6DETUA"],"itemData":{"id":120,"type":"webpage","title":"Full pytest documentation — pytest documentation","URL":"https://docs.pytest.org/en/6.2.x/contents.html","accessed":{"date-parts":[["2021",5,8]]}}}],"schema":"https://github.com/citation-style-language/schema/raw/master/csl-citation.json"} </w:instrText>
      </w:r>
      <w:r w:rsidR="00FD7D1A" w:rsidRPr="00D81507">
        <w:fldChar w:fldCharType="separate"/>
      </w:r>
      <w:r w:rsidR="00A25E65" w:rsidRPr="00A25E65">
        <w:t>[42]</w:t>
      </w:r>
      <w:r w:rsidR="00FD7D1A" w:rsidRPr="00D81507">
        <w:fldChar w:fldCharType="end"/>
      </w:r>
      <w:r w:rsidR="00FD7D1A" w:rsidRPr="00D81507">
        <w:t xml:space="preserve"> library</w:t>
      </w:r>
      <w:r w:rsidR="003721A1" w:rsidRPr="00D81507">
        <w:t>.</w:t>
      </w:r>
    </w:p>
    <w:p w14:paraId="3915EE49" w14:textId="77777777" w:rsidR="008A4EB5" w:rsidRDefault="000953BE" w:rsidP="0099644A">
      <w:pPr>
        <w:pStyle w:val="Heading2"/>
      </w:pPr>
      <w:bookmarkStart w:id="197" w:name="_Toc71731655"/>
      <w:r w:rsidRPr="005D4752">
        <w:t>Visual Testing</w:t>
      </w:r>
      <w:bookmarkEnd w:id="197"/>
    </w:p>
    <w:p w14:paraId="64BB5EB0" w14:textId="44D953DD" w:rsidR="00FA4F21" w:rsidRPr="00D81507" w:rsidRDefault="00FA4F21" w:rsidP="00FA4F21">
      <w:r w:rsidRPr="00D81507">
        <w:t>As this project is based mainly in the Gazebo simulator</w:t>
      </w:r>
      <w:r w:rsidR="00557769" w:rsidRPr="00D81507">
        <w:t>, a lot of the testing</w:t>
      </w:r>
      <w:r w:rsidR="00486E9D" w:rsidRPr="00D81507">
        <w:t xml:space="preserve"> </w:t>
      </w:r>
      <w:r w:rsidR="00557769" w:rsidRPr="00D81507">
        <w:t>was done visually</w:t>
      </w:r>
      <w:r w:rsidR="00403D32" w:rsidRPr="00D81507">
        <w:t xml:space="preserve">. This included </w:t>
      </w:r>
      <w:r w:rsidR="00C45A6D" w:rsidRPr="00D81507">
        <w:t>tests for</w:t>
      </w:r>
      <w:r w:rsidR="00403D32" w:rsidRPr="00D81507">
        <w:t xml:space="preserve"> </w:t>
      </w:r>
      <w:r w:rsidR="4D7EE133" w:rsidRPr="00D81507">
        <w:t xml:space="preserve">the </w:t>
      </w:r>
      <w:r w:rsidR="00403D32" w:rsidRPr="00D81507">
        <w:t>setting up of the environment</w:t>
      </w:r>
      <w:r w:rsidR="00C45A6D" w:rsidRPr="00D81507">
        <w:t xml:space="preserve"> and tests to ensure the manipulator was behaving how it should</w:t>
      </w:r>
      <w:r w:rsidR="0BC276DB" w:rsidRPr="00D81507">
        <w:t>,</w:t>
      </w:r>
      <w:r w:rsidR="00961ACE" w:rsidRPr="00D81507">
        <w:t xml:space="preserve"> before and during the experiments</w:t>
      </w:r>
      <w:r w:rsidR="00B8660D" w:rsidRPr="00D81507">
        <w:t>.</w:t>
      </w:r>
      <w:r w:rsidR="0069520D" w:rsidRPr="00D81507">
        <w:t xml:space="preserve"> These sorts of tests</w:t>
      </w:r>
      <w:r w:rsidR="001F4F35" w:rsidRPr="00D81507">
        <w:t xml:space="preserve"> were completed during each iteratio</w:t>
      </w:r>
      <w:r w:rsidR="00F90A1D" w:rsidRPr="00D81507">
        <w:t>ns</w:t>
      </w:r>
      <w:r w:rsidR="00255481" w:rsidRPr="00D81507">
        <w:t>’</w:t>
      </w:r>
      <w:r w:rsidR="00F90A1D" w:rsidRPr="00D81507">
        <w:t xml:space="preserve"> development to ensure that the </w:t>
      </w:r>
      <w:r w:rsidR="00255481" w:rsidRPr="00D81507">
        <w:t>functionality of each feature was improving</w:t>
      </w:r>
      <w:r w:rsidR="001F4F35" w:rsidRPr="00D81507">
        <w:t>.</w:t>
      </w:r>
      <w:r w:rsidR="00B8660D" w:rsidRPr="00D81507">
        <w:t xml:space="preserve"> Visual testing may not be as reliable as computational based testing; however, </w:t>
      </w:r>
      <w:r w:rsidR="00C04946" w:rsidRPr="00D81507">
        <w:t>with features such as these, it is hard to test them in any other way</w:t>
      </w:r>
      <w:r w:rsidR="00810B0C" w:rsidRPr="00D81507">
        <w:t xml:space="preserve"> – especially within the scope of this project</w:t>
      </w:r>
      <w:r w:rsidR="00C04946" w:rsidRPr="00D81507">
        <w:t>.</w:t>
      </w:r>
    </w:p>
    <w:p w14:paraId="3BB8BBDC" w14:textId="3A06A76F" w:rsidR="00004F0F" w:rsidRPr="00544DCD" w:rsidRDefault="00004F0F" w:rsidP="00544DCD">
      <w:pPr>
        <w:sectPr w:rsidR="00004F0F" w:rsidRPr="00544DCD">
          <w:headerReference w:type="default" r:id="rId72"/>
          <w:footerReference w:type="default" r:id="rId73"/>
          <w:pgSz w:w="11906" w:h="16838"/>
          <w:pgMar w:top="1428" w:right="1800" w:bottom="1440" w:left="1800" w:header="708" w:footer="708" w:gutter="0"/>
          <w:cols w:space="720"/>
        </w:sectPr>
      </w:pPr>
    </w:p>
    <w:p w14:paraId="390BC99A" w14:textId="2F155CAC" w:rsidR="00180ACA" w:rsidRPr="00525C0A" w:rsidRDefault="00DC109E">
      <w:pPr>
        <w:pStyle w:val="Heading1"/>
      </w:pPr>
      <w:bookmarkStart w:id="198" w:name="_Toc70975987"/>
      <w:bookmarkStart w:id="199" w:name="_Toc71112363"/>
      <w:bookmarkStart w:id="200" w:name="_Toc71731656"/>
      <w:r w:rsidRPr="00525C0A">
        <w:lastRenderedPageBreak/>
        <w:t>Results and Conclusions</w:t>
      </w:r>
      <w:bookmarkEnd w:id="198"/>
      <w:bookmarkEnd w:id="199"/>
      <w:bookmarkEnd w:id="200"/>
    </w:p>
    <w:p w14:paraId="25F9E410" w14:textId="1A5F650B" w:rsidR="009964E6" w:rsidRDefault="00DA083A" w:rsidP="009964E6">
      <w:pPr>
        <w:rPr>
          <w:color w:val="7030A0"/>
        </w:rPr>
      </w:pPr>
      <w:r w:rsidRPr="00DA083A">
        <w:rPr>
          <w:color w:val="7030A0"/>
        </w:rPr>
        <w:t xml:space="preserve">This </w:t>
      </w:r>
      <w:r w:rsidR="00F4553C">
        <w:rPr>
          <w:color w:val="7030A0"/>
        </w:rPr>
        <w:t>chapter is dedicated to analysing the results from the experiments conducted as part of this project</w:t>
      </w:r>
      <w:r w:rsidR="00C17E92">
        <w:rPr>
          <w:color w:val="7030A0"/>
        </w:rPr>
        <w:t xml:space="preserve">. The experiments are detailed </w:t>
      </w:r>
      <w:r w:rsidR="0017192A">
        <w:rPr>
          <w:color w:val="7030A0"/>
        </w:rPr>
        <w:t xml:space="preserve">in </w:t>
      </w:r>
      <w:r w:rsidR="0017192A">
        <w:rPr>
          <w:i/>
          <w:iCs/>
          <w:color w:val="7030A0"/>
        </w:rPr>
        <w:t>Chapter 3</w:t>
      </w:r>
      <w:r w:rsidR="00C0092C">
        <w:rPr>
          <w:color w:val="7030A0"/>
        </w:rPr>
        <w:t xml:space="preserve">, one for determining the ground truth of the project, the other for </w:t>
      </w:r>
      <w:r w:rsidR="00160CF2">
        <w:rPr>
          <w:color w:val="7030A0"/>
        </w:rPr>
        <w:t>success of the trained model in simulation.</w:t>
      </w:r>
      <w:r w:rsidR="004135B8">
        <w:rPr>
          <w:color w:val="7030A0"/>
        </w:rPr>
        <w:t xml:space="preserve"> The </w:t>
      </w:r>
      <w:r w:rsidR="00F74DD3">
        <w:rPr>
          <w:color w:val="7030A0"/>
        </w:rPr>
        <w:t>results of the experiments will be compared against the original hypothesis:</w:t>
      </w:r>
    </w:p>
    <w:p w14:paraId="58B41BF7" w14:textId="10A1C76F" w:rsidR="00F74DD3" w:rsidRDefault="00F74DD3" w:rsidP="009964E6">
      <w:pPr>
        <w:rPr>
          <w:color w:val="7030A0"/>
        </w:rPr>
      </w:pPr>
    </w:p>
    <w:p w14:paraId="296CB050" w14:textId="602C149F" w:rsidR="00F74DD3" w:rsidRDefault="0024670C" w:rsidP="00F74DD3">
      <w:pPr>
        <w:jc w:val="center"/>
        <w:rPr>
          <w:i/>
          <w:iCs/>
          <w:color w:val="1F3864" w:themeColor="accent1" w:themeShade="80"/>
        </w:rPr>
      </w:pPr>
      <w:r>
        <w:rPr>
          <w:i/>
          <w:iCs/>
          <w:color w:val="1F3864" w:themeColor="accent1" w:themeShade="80"/>
        </w:rPr>
        <w:t>I</w:t>
      </w:r>
      <w:r w:rsidR="00562A1D" w:rsidRPr="0024670C">
        <w:rPr>
          <w:i/>
          <w:iCs/>
          <w:color w:val="1F3864" w:themeColor="accent1" w:themeShade="80"/>
        </w:rPr>
        <w:t>f a deep convolutional neural network can learn to predict grasps from images, then the trained network can be used to grasp novel objects in simulation.</w:t>
      </w:r>
    </w:p>
    <w:p w14:paraId="2C50EAC5" w14:textId="3ED7AC62" w:rsidR="0024670C" w:rsidRDefault="0024670C" w:rsidP="0024670C">
      <w:pPr>
        <w:rPr>
          <w:color w:val="1F3864" w:themeColor="accent1" w:themeShade="80"/>
        </w:rPr>
      </w:pPr>
    </w:p>
    <w:p w14:paraId="3E97BD95" w14:textId="1AD45CC2" w:rsidR="0024670C" w:rsidRPr="0024670C" w:rsidRDefault="00204D83" w:rsidP="0024670C">
      <w:pPr>
        <w:rPr>
          <w:color w:val="7030A0"/>
        </w:rPr>
      </w:pPr>
      <w:r>
        <w:rPr>
          <w:color w:val="7030A0"/>
        </w:rPr>
        <w:t xml:space="preserve">These results will </w:t>
      </w:r>
      <w:r w:rsidR="0011226C">
        <w:rPr>
          <w:color w:val="7030A0"/>
        </w:rPr>
        <w:t>prove this hypothesis to be correct by demonstrating a proof of concept that</w:t>
      </w:r>
      <w:r w:rsidR="001A2375">
        <w:rPr>
          <w:color w:val="7030A0"/>
        </w:rPr>
        <w:t>, in future,</w:t>
      </w:r>
      <w:r w:rsidR="0011226C">
        <w:rPr>
          <w:color w:val="7030A0"/>
        </w:rPr>
        <w:t xml:space="preserve"> </w:t>
      </w:r>
      <w:r w:rsidR="00B77F87">
        <w:rPr>
          <w:color w:val="7030A0"/>
        </w:rPr>
        <w:t xml:space="preserve">can </w:t>
      </w:r>
      <w:r w:rsidR="0011226C">
        <w:rPr>
          <w:color w:val="7030A0"/>
        </w:rPr>
        <w:t xml:space="preserve">be </w:t>
      </w:r>
      <w:r w:rsidR="001F54B6">
        <w:rPr>
          <w:color w:val="7030A0"/>
        </w:rPr>
        <w:t xml:space="preserve">refined to </w:t>
      </w:r>
      <w:r w:rsidR="00B77F87">
        <w:rPr>
          <w:color w:val="7030A0"/>
        </w:rPr>
        <w:t>become more successful</w:t>
      </w:r>
      <w:r w:rsidR="001F54B6">
        <w:rPr>
          <w:color w:val="7030A0"/>
        </w:rPr>
        <w:t>.</w:t>
      </w:r>
    </w:p>
    <w:p w14:paraId="1441FB41" w14:textId="2E3CD352" w:rsidR="00180ACA" w:rsidRDefault="00DC109E">
      <w:pPr>
        <w:pStyle w:val="Heading2"/>
      </w:pPr>
      <w:bookmarkStart w:id="201" w:name="_Toc70975988"/>
      <w:bookmarkStart w:id="202" w:name="_Toc71112364"/>
      <w:bookmarkStart w:id="203" w:name="_Toc71731657"/>
      <w:r w:rsidRPr="005D4752">
        <w:t>Ground Truth Success</w:t>
      </w:r>
      <w:bookmarkEnd w:id="201"/>
      <w:bookmarkEnd w:id="202"/>
      <w:bookmarkEnd w:id="203"/>
    </w:p>
    <w:p w14:paraId="1FD13DFE" w14:textId="06289910" w:rsidR="00BD7750" w:rsidRPr="008C2B8D" w:rsidRDefault="00D21219" w:rsidP="002C5931">
      <w:pPr>
        <w:rPr>
          <w:color w:val="7030A0"/>
        </w:rPr>
      </w:pPr>
      <w:r>
        <w:rPr>
          <w:color w:val="7030A0"/>
        </w:rPr>
        <w:t xml:space="preserve">As part of </w:t>
      </w:r>
      <w:r w:rsidR="00D41519">
        <w:rPr>
          <w:color w:val="7030A0"/>
        </w:rPr>
        <w:t xml:space="preserve">any machine learning project, it is important to evaluate how good the </w:t>
      </w:r>
      <w:r w:rsidR="00874AFC">
        <w:rPr>
          <w:color w:val="7030A0"/>
        </w:rPr>
        <w:t xml:space="preserve">training data is, as this will heavily influence the </w:t>
      </w:r>
      <w:r w:rsidR="00B36910">
        <w:rPr>
          <w:color w:val="7030A0"/>
        </w:rPr>
        <w:t>outcome of the model. The ground truth in this case is the grasp dataset</w:t>
      </w:r>
      <w:r w:rsidR="003136EE">
        <w:rPr>
          <w:color w:val="7030A0"/>
        </w:rPr>
        <w:t xml:space="preserve"> and it was tested using the same environment and pipeline </w:t>
      </w:r>
      <w:r w:rsidR="00795442">
        <w:rPr>
          <w:color w:val="7030A0"/>
        </w:rPr>
        <w:t>as</w:t>
      </w:r>
      <w:r w:rsidR="003136EE">
        <w:rPr>
          <w:color w:val="7030A0"/>
        </w:rPr>
        <w:t xml:space="preserve"> the </w:t>
      </w:r>
      <w:r w:rsidR="003037A2">
        <w:rPr>
          <w:color w:val="7030A0"/>
        </w:rPr>
        <w:t>trained network was.</w:t>
      </w:r>
      <w:r w:rsidR="00795442">
        <w:rPr>
          <w:color w:val="7030A0"/>
        </w:rPr>
        <w:t xml:space="preserve"> The results of th</w:t>
      </w:r>
      <w:r w:rsidR="00324D56">
        <w:rPr>
          <w:color w:val="7030A0"/>
        </w:rPr>
        <w:t xml:space="preserve">ese experiments are shown in </w:t>
      </w:r>
      <w:r w:rsidR="008C2B8D">
        <w:rPr>
          <w:i/>
          <w:iCs/>
          <w:color w:val="7030A0"/>
        </w:rPr>
        <w:t>Figure 6.1</w:t>
      </w:r>
      <w:r w:rsidR="008C2B8D">
        <w:rPr>
          <w:color w:val="7030A0"/>
        </w:rPr>
        <w:t xml:space="preserve"> and the average result for the whole dataset </w:t>
      </w:r>
      <w:r w:rsidR="005C68C5">
        <w:rPr>
          <w:color w:val="7030A0"/>
        </w:rPr>
        <w:t xml:space="preserve">was </w:t>
      </w:r>
      <w:r w:rsidR="005C68C5" w:rsidRPr="001E7294">
        <w:rPr>
          <w:b/>
          <w:bCs/>
          <w:color w:val="7030A0"/>
        </w:rPr>
        <w:t>51%</w:t>
      </w:r>
      <w:r w:rsidR="005C68C5">
        <w:rPr>
          <w:color w:val="7030A0"/>
        </w:rPr>
        <w:t xml:space="preserve">. This result was lower than anticipated and </w:t>
      </w:r>
      <w:r w:rsidR="007C6E62">
        <w:rPr>
          <w:color w:val="7030A0"/>
        </w:rPr>
        <w:t xml:space="preserve">could be due to bad data in the dataset. It could also be caused </w:t>
      </w:r>
      <w:r w:rsidR="004B6983">
        <w:rPr>
          <w:color w:val="7030A0"/>
        </w:rPr>
        <w:t xml:space="preserve">by the environment not being </w:t>
      </w:r>
      <w:r w:rsidR="006B7AE9">
        <w:rPr>
          <w:color w:val="7030A0"/>
        </w:rPr>
        <w:t xml:space="preserve">set up in </w:t>
      </w:r>
      <w:r w:rsidR="00D145EC">
        <w:rPr>
          <w:color w:val="7030A0"/>
        </w:rPr>
        <w:t xml:space="preserve">a way that matched </w:t>
      </w:r>
      <w:r w:rsidR="00D576E1">
        <w:rPr>
          <w:color w:val="7030A0"/>
        </w:rPr>
        <w:t>how the grasps were generated</w:t>
      </w:r>
      <w:r w:rsidR="00152199">
        <w:rPr>
          <w:color w:val="7030A0"/>
        </w:rPr>
        <w:t>. It is difficult to say for certain which of these factors it could be</w:t>
      </w:r>
      <w:r w:rsidR="00A95C8A">
        <w:rPr>
          <w:color w:val="7030A0"/>
        </w:rPr>
        <w:t>, but it is most likely a combination of both. When watching the experiments run, it was noticed that some of the grasp transforms</w:t>
      </w:r>
      <w:r w:rsidR="00E711ED">
        <w:rPr>
          <w:color w:val="7030A0"/>
        </w:rPr>
        <w:t xml:space="preserve"> were severely out of </w:t>
      </w:r>
      <w:r w:rsidR="00F60367">
        <w:rPr>
          <w:color w:val="7030A0"/>
        </w:rPr>
        <w:t>line with the object t</w:t>
      </w:r>
      <w:r w:rsidR="009547B3">
        <w:rPr>
          <w:color w:val="7030A0"/>
        </w:rPr>
        <w:t>hey were intending to pick up.</w:t>
      </w:r>
    </w:p>
    <w:p w14:paraId="4250AC14" w14:textId="68A668F3" w:rsidR="00180ACA" w:rsidRPr="005D4752" w:rsidRDefault="00234DB0">
      <w:r>
        <w:rPr>
          <w:noProof/>
        </w:rPr>
        <mc:AlternateContent>
          <mc:Choice Requires="wpg">
            <w:drawing>
              <wp:anchor distT="0" distB="0" distL="114300" distR="114300" simplePos="0" relativeHeight="251664404" behindDoc="0" locked="0" layoutInCell="1" allowOverlap="1" wp14:anchorId="7EE9E588" wp14:editId="2F1F1F05">
                <wp:simplePos x="0" y="0"/>
                <wp:positionH relativeFrom="margin">
                  <wp:posOffset>-496570</wp:posOffset>
                </wp:positionH>
                <wp:positionV relativeFrom="paragraph">
                  <wp:posOffset>190500</wp:posOffset>
                </wp:positionV>
                <wp:extent cx="6261100" cy="2964815"/>
                <wp:effectExtent l="0" t="0" r="6350" b="6985"/>
                <wp:wrapTopAndBottom/>
                <wp:docPr id="74" name="Group 74"/>
                <wp:cNvGraphicFramePr/>
                <a:graphic xmlns:a="http://schemas.openxmlformats.org/drawingml/2006/main">
                  <a:graphicData uri="http://schemas.microsoft.com/office/word/2010/wordprocessingGroup">
                    <wpg:wgp>
                      <wpg:cNvGrpSpPr/>
                      <wpg:grpSpPr>
                        <a:xfrm>
                          <a:off x="0" y="0"/>
                          <a:ext cx="6261100" cy="2964815"/>
                          <a:chOff x="0" y="111116"/>
                          <a:chExt cx="6268602" cy="2963554"/>
                        </a:xfrm>
                      </wpg:grpSpPr>
                      <wpg:grpSp>
                        <wpg:cNvPr id="75" name="Group 75"/>
                        <wpg:cNvGrpSpPr/>
                        <wpg:grpSpPr>
                          <a:xfrm>
                            <a:off x="0" y="111116"/>
                            <a:ext cx="6268602" cy="2413611"/>
                            <a:chOff x="0" y="96228"/>
                            <a:chExt cx="5931749" cy="2090240"/>
                          </a:xfrm>
                        </wpg:grpSpPr>
                        <pic:pic xmlns:pic="http://schemas.openxmlformats.org/drawingml/2006/picture">
                          <pic:nvPicPr>
                            <pic:cNvPr id="76" name="Picture 76"/>
                            <pic:cNvPicPr>
                              <a:picLocks noChangeAspect="1"/>
                            </pic:cNvPicPr>
                          </pic:nvPicPr>
                          <pic:blipFill>
                            <a:blip r:embed="rId74">
                              <a:extLst>
                                <a:ext uri="{28A0092B-C50C-407E-A947-70E740481C1C}">
                                  <a14:useLocalDpi xmlns:a14="http://schemas.microsoft.com/office/drawing/2010/main" val="0"/>
                                </a:ext>
                              </a:extLst>
                            </a:blip>
                            <a:srcRect/>
                            <a:stretch/>
                          </pic:blipFill>
                          <pic:spPr bwMode="auto">
                            <a:xfrm>
                              <a:off x="2897084" y="105881"/>
                              <a:ext cx="3034665" cy="2080587"/>
                            </a:xfrm>
                            <a:prstGeom prst="rect">
                              <a:avLst/>
                            </a:prstGeom>
                            <a:noFill/>
                            <a:ln>
                              <a:noFill/>
                            </a:ln>
                          </pic:spPr>
                        </pic:pic>
                        <pic:pic xmlns:pic="http://schemas.openxmlformats.org/drawingml/2006/picture">
                          <pic:nvPicPr>
                            <pic:cNvPr id="77" name="Picture 77"/>
                            <pic:cNvPicPr>
                              <a:picLocks noChangeAspect="1"/>
                            </pic:cNvPicPr>
                          </pic:nvPicPr>
                          <pic:blipFill>
                            <a:blip r:embed="rId75">
                              <a:extLst>
                                <a:ext uri="{28A0092B-C50C-407E-A947-70E740481C1C}">
                                  <a14:useLocalDpi xmlns:a14="http://schemas.microsoft.com/office/drawing/2010/main" val="0"/>
                                </a:ext>
                              </a:extLst>
                            </a:blip>
                            <a:srcRect/>
                            <a:stretch/>
                          </pic:blipFill>
                          <pic:spPr bwMode="auto">
                            <a:xfrm>
                              <a:off x="0" y="96228"/>
                              <a:ext cx="3003550" cy="2059253"/>
                            </a:xfrm>
                            <a:prstGeom prst="rect">
                              <a:avLst/>
                            </a:prstGeom>
                            <a:noFill/>
                            <a:ln>
                              <a:noFill/>
                            </a:ln>
                          </pic:spPr>
                        </pic:pic>
                      </wpg:grpSp>
                      <wps:wsp>
                        <wps:cNvPr id="78" name="Text Box 78"/>
                        <wps:cNvSpPr txBox="1"/>
                        <wps:spPr>
                          <a:xfrm>
                            <a:off x="0" y="2682240"/>
                            <a:ext cx="6087745" cy="392430"/>
                          </a:xfrm>
                          <a:prstGeom prst="rect">
                            <a:avLst/>
                          </a:prstGeom>
                          <a:solidFill>
                            <a:prstClr val="white"/>
                          </a:solidFill>
                          <a:ln>
                            <a:noFill/>
                          </a:ln>
                        </wps:spPr>
                        <wps:txbx>
                          <w:txbxContent>
                            <w:p w14:paraId="13584E5E" w14:textId="6B041DA1" w:rsidR="00205006" w:rsidRPr="00814206" w:rsidRDefault="00205006" w:rsidP="00205006">
                              <w:pPr>
                                <w:pStyle w:val="Caption"/>
                                <w:jc w:val="center"/>
                                <w:rPr>
                                  <w:noProof/>
                                  <w:szCs w:val="24"/>
                                </w:rPr>
                              </w:pPr>
                              <w:bookmarkStart w:id="204" w:name="_Toc71731686"/>
                              <w:r>
                                <w:t xml:space="preserve">Figure </w:t>
                              </w:r>
                              <w:fldSimple w:instr=" STYLEREF 1 \s ">
                                <w:r w:rsidR="00006A32">
                                  <w:rPr>
                                    <w:noProof/>
                                  </w:rPr>
                                  <w:t>6</w:t>
                                </w:r>
                              </w:fldSimple>
                              <w:r w:rsidR="00006A32">
                                <w:t>.</w:t>
                              </w:r>
                              <w:fldSimple w:instr=" SEQ Figure \* ARABIC \s 1 ">
                                <w:r w:rsidR="00006A32">
                                  <w:rPr>
                                    <w:noProof/>
                                  </w:rPr>
                                  <w:t>1</w:t>
                                </w:r>
                              </w:fldSimple>
                              <w:r>
                                <w:t xml:space="preserve">: Bar chart showing results of the </w:t>
                              </w:r>
                              <w:r w:rsidR="004C66D2">
                                <w:t>ground truth</w:t>
                              </w:r>
                              <w:r>
                                <w:t xml:space="preserve"> success in simulation. Left: most successful objects. Right: Least successful objects.</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EE9E588" id="Group 74" o:spid="_x0000_s1085" style="position:absolute;left:0;text-align:left;margin-left:-39.1pt;margin-top:15pt;width:493pt;height:233.45pt;z-index:251664404;mso-position-horizontal-relative:margin;mso-width-relative:margin;mso-height-relative:margin" coordorigin=",1111" coordsize="62686,29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">
                <v:group id="Group 75" o:spid="_x0000_s1086" style="position:absolute;top:1111;width:62686;height:24136" coordorigin=",962" coordsize="59317,20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 id="Picture 76" o:spid="_x0000_s1087" type="#_x0000_t75" style="position:absolute;left:28970;top:1058;width:30347;height:20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">
                    <v:imagedata r:id="rId76" o:title=""/>
                  </v:shape>
                  <v:shape id="Picture 77" o:spid="_x0000_s1088" type="#_x0000_t75" style="position:absolute;top:962;width:30035;height:20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">
                    <v:imagedata r:id="rId77" o:title=""/>
                  </v:shape>
                </v:group>
                <v:shape id="Text Box 78" o:spid="_x0000_s1089" type="#_x0000_t202" style="position:absolute;top:26822;width:60877;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" stroked="f">
                  <v:textbox style="mso-fit-shape-to-text:t" inset="0,0,0,0">
                    <w:txbxContent>
                      <w:p w14:paraId="13584E5E" w14:textId="6B041DA1" w:rsidR="00205006" w:rsidRPr="00814206" w:rsidRDefault="00205006" w:rsidP="00205006">
                        <w:pPr>
                          <w:pStyle w:val="Caption"/>
                          <w:jc w:val="center"/>
                          <w:rPr>
                            <w:noProof/>
                            <w:szCs w:val="24"/>
                          </w:rPr>
                        </w:pPr>
                        <w:bookmarkStart w:id="205" w:name="_Toc71731686"/>
                        <w:r>
                          <w:t xml:space="preserve">Figure </w:t>
                        </w:r>
                        <w:fldSimple w:instr=" STYLEREF 1 \s ">
                          <w:r w:rsidR="00006A32">
                            <w:rPr>
                              <w:noProof/>
                            </w:rPr>
                            <w:t>6</w:t>
                          </w:r>
                        </w:fldSimple>
                        <w:r w:rsidR="00006A32">
                          <w:t>.</w:t>
                        </w:r>
                        <w:fldSimple w:instr=" SEQ Figure \* ARABIC \s 1 ">
                          <w:r w:rsidR="00006A32">
                            <w:rPr>
                              <w:noProof/>
                            </w:rPr>
                            <w:t>1</w:t>
                          </w:r>
                        </w:fldSimple>
                        <w:r>
                          <w:t xml:space="preserve">: Bar chart showing results of the </w:t>
                        </w:r>
                        <w:r w:rsidR="004C66D2">
                          <w:t>ground truth</w:t>
                        </w:r>
                        <w:r>
                          <w:t xml:space="preserve"> success in simulation. Left: most successful objects. Right: Least successful objects.</w:t>
                        </w:r>
                        <w:bookmarkEnd w:id="205"/>
                      </w:p>
                    </w:txbxContent>
                  </v:textbox>
                </v:shape>
                <w10:wrap type="topAndBottom" anchorx="margin"/>
              </v:group>
            </w:pict>
          </mc:Fallback>
        </mc:AlternateContent>
      </w:r>
    </w:p>
    <w:p w14:paraId="432B483B" w14:textId="2144B549" w:rsidR="004A5570" w:rsidRDefault="00DC109E" w:rsidP="004A5570">
      <w:pPr>
        <w:pStyle w:val="Heading2"/>
      </w:pPr>
      <w:bookmarkStart w:id="206" w:name="_Toc70975990"/>
      <w:bookmarkStart w:id="207" w:name="_Toc71112366"/>
      <w:bookmarkStart w:id="208" w:name="_Toc71731658"/>
      <w:r w:rsidRPr="005D4752">
        <w:t>Model Success in Simulation</w:t>
      </w:r>
      <w:bookmarkEnd w:id="206"/>
      <w:bookmarkEnd w:id="207"/>
      <w:bookmarkEnd w:id="208"/>
    </w:p>
    <w:p w14:paraId="041AA9B8" w14:textId="6FCE5E77" w:rsidR="004357CD" w:rsidRDefault="00E844E6" w:rsidP="004357CD">
      <w:pPr>
        <w:rPr>
          <w:color w:val="7030A0"/>
        </w:rPr>
      </w:pPr>
      <w:r>
        <w:rPr>
          <w:color w:val="7030A0"/>
        </w:rPr>
        <w:t xml:space="preserve">As stated in </w:t>
      </w:r>
      <w:r>
        <w:rPr>
          <w:i/>
          <w:iCs/>
          <w:color w:val="7030A0"/>
        </w:rPr>
        <w:t>Chapter 4</w:t>
      </w:r>
      <w:r>
        <w:rPr>
          <w:color w:val="7030A0"/>
        </w:rPr>
        <w:t xml:space="preserve">, </w:t>
      </w:r>
      <w:r w:rsidR="00F7194B">
        <w:rPr>
          <w:color w:val="7030A0"/>
        </w:rPr>
        <w:t xml:space="preserve">only the custom model was utilised to run the experiments. Therefore, only the results </w:t>
      </w:r>
      <w:r w:rsidR="00A15C30">
        <w:rPr>
          <w:color w:val="7030A0"/>
        </w:rPr>
        <w:t>from this model will be analysed in this section.</w:t>
      </w:r>
      <w:r>
        <w:rPr>
          <w:color w:val="7030A0"/>
        </w:rPr>
        <w:t xml:space="preserve"> </w:t>
      </w:r>
      <w:r w:rsidR="003E0505" w:rsidRPr="00E844E6">
        <w:rPr>
          <w:color w:val="7030A0"/>
        </w:rPr>
        <w:t>Running</w:t>
      </w:r>
      <w:r w:rsidR="003E0505">
        <w:rPr>
          <w:color w:val="7030A0"/>
        </w:rPr>
        <w:t xml:space="preserve"> </w:t>
      </w:r>
      <w:r w:rsidR="003E0505">
        <w:rPr>
          <w:color w:val="7030A0"/>
        </w:rPr>
        <w:lastRenderedPageBreak/>
        <w:t xml:space="preserve">the experiments in the </w:t>
      </w:r>
      <w:r w:rsidR="007215AE">
        <w:rPr>
          <w:color w:val="7030A0"/>
        </w:rPr>
        <w:t>design</w:t>
      </w:r>
      <w:r w:rsidR="004B0AC3">
        <w:rPr>
          <w:color w:val="7030A0"/>
        </w:rPr>
        <w:t>ed</w:t>
      </w:r>
      <w:r w:rsidR="007215AE">
        <w:rPr>
          <w:color w:val="7030A0"/>
        </w:rPr>
        <w:t xml:space="preserve"> simulation environment did not produce as good results as</w:t>
      </w:r>
      <w:r w:rsidR="004B0AC3">
        <w:rPr>
          <w:color w:val="7030A0"/>
        </w:rPr>
        <w:t xml:space="preserve"> was originall</w:t>
      </w:r>
      <w:r w:rsidR="002C5931">
        <w:rPr>
          <w:color w:val="7030A0"/>
        </w:rPr>
        <w:t>y</w:t>
      </w:r>
      <w:r w:rsidR="007215AE">
        <w:rPr>
          <w:color w:val="7030A0"/>
        </w:rPr>
        <w:t xml:space="preserve"> </w:t>
      </w:r>
      <w:r w:rsidR="009667DC">
        <w:rPr>
          <w:color w:val="7030A0"/>
        </w:rPr>
        <w:t>hoped</w:t>
      </w:r>
      <w:r w:rsidR="002E14FB">
        <w:rPr>
          <w:color w:val="7030A0"/>
        </w:rPr>
        <w:t xml:space="preserve">. The average success </w:t>
      </w:r>
      <w:r w:rsidR="00EF5B36">
        <w:rPr>
          <w:color w:val="7030A0"/>
        </w:rPr>
        <w:t xml:space="preserve">rate </w:t>
      </w:r>
      <w:r w:rsidR="002E14FB">
        <w:rPr>
          <w:color w:val="7030A0"/>
        </w:rPr>
        <w:t xml:space="preserve">of all the objects was only </w:t>
      </w:r>
      <w:r w:rsidR="006B7F0C">
        <w:rPr>
          <w:b/>
          <w:bCs/>
          <w:color w:val="7030A0"/>
        </w:rPr>
        <w:t>3</w:t>
      </w:r>
      <w:r w:rsidR="002C5931">
        <w:rPr>
          <w:b/>
          <w:bCs/>
          <w:color w:val="7030A0"/>
        </w:rPr>
        <w:t>5</w:t>
      </w:r>
      <w:r w:rsidR="006B7F0C">
        <w:rPr>
          <w:b/>
          <w:bCs/>
          <w:color w:val="7030A0"/>
        </w:rPr>
        <w:t>%</w:t>
      </w:r>
      <w:r w:rsidR="006B7F0C">
        <w:rPr>
          <w:color w:val="7030A0"/>
        </w:rPr>
        <w:t xml:space="preserve">. </w:t>
      </w:r>
      <w:r w:rsidR="00CB4280">
        <w:rPr>
          <w:color w:val="7030A0"/>
        </w:rPr>
        <w:t>There could be a few reasons why</w:t>
      </w:r>
      <w:r w:rsidR="00E7516E">
        <w:rPr>
          <w:color w:val="7030A0"/>
        </w:rPr>
        <w:t xml:space="preserve"> this average is lower</w:t>
      </w:r>
      <w:r w:rsidR="00CF23AE">
        <w:rPr>
          <w:color w:val="7030A0"/>
        </w:rPr>
        <w:t>:</w:t>
      </w:r>
    </w:p>
    <w:p w14:paraId="59F68C0F" w14:textId="7233CFD4" w:rsidR="00146D1B" w:rsidRDefault="00146D1B" w:rsidP="004357CD">
      <w:pPr>
        <w:rPr>
          <w:color w:val="7030A0"/>
        </w:rPr>
      </w:pPr>
    </w:p>
    <w:p w14:paraId="19FBF24F" w14:textId="7BC3E4CD" w:rsidR="00CF23AE" w:rsidRDefault="00AC256F" w:rsidP="00146D1B">
      <w:pPr>
        <w:pStyle w:val="ListParagraph"/>
        <w:numPr>
          <w:ilvl w:val="0"/>
          <w:numId w:val="8"/>
        </w:numPr>
        <w:rPr>
          <w:color w:val="7030A0"/>
        </w:rPr>
      </w:pPr>
      <w:r>
        <w:rPr>
          <w:color w:val="7030A0"/>
        </w:rPr>
        <w:t xml:space="preserve">The </w:t>
      </w:r>
      <w:r w:rsidR="00194B47">
        <w:rPr>
          <w:color w:val="7030A0"/>
        </w:rPr>
        <w:t xml:space="preserve">CNN </w:t>
      </w:r>
      <w:r w:rsidR="00AF219E">
        <w:rPr>
          <w:color w:val="7030A0"/>
        </w:rPr>
        <w:t>w</w:t>
      </w:r>
      <w:r w:rsidR="00357645">
        <w:rPr>
          <w:color w:val="7030A0"/>
        </w:rPr>
        <w:t>a</w:t>
      </w:r>
      <w:r w:rsidR="00194B47">
        <w:rPr>
          <w:color w:val="7030A0"/>
        </w:rPr>
        <w:t>s not</w:t>
      </w:r>
      <w:r w:rsidR="00DF497B">
        <w:rPr>
          <w:color w:val="7030A0"/>
        </w:rPr>
        <w:t xml:space="preserve"> </w:t>
      </w:r>
      <w:r w:rsidR="00AF219E">
        <w:rPr>
          <w:color w:val="7030A0"/>
        </w:rPr>
        <w:t>t</w:t>
      </w:r>
      <w:r w:rsidR="00194B47">
        <w:rPr>
          <w:color w:val="7030A0"/>
        </w:rPr>
        <w:t>rained</w:t>
      </w:r>
      <w:r w:rsidR="00005A63">
        <w:rPr>
          <w:color w:val="7030A0"/>
        </w:rPr>
        <w:t xml:space="preserve"> for long enough</w:t>
      </w:r>
      <w:r w:rsidR="00625497">
        <w:rPr>
          <w:color w:val="7030A0"/>
        </w:rPr>
        <w:t>.</w:t>
      </w:r>
    </w:p>
    <w:p w14:paraId="5A1FF8C3" w14:textId="00BE4CEA" w:rsidR="00005A63" w:rsidRDefault="003C2B0B" w:rsidP="00146D1B">
      <w:pPr>
        <w:pStyle w:val="ListParagraph"/>
        <w:numPr>
          <w:ilvl w:val="0"/>
          <w:numId w:val="8"/>
        </w:numPr>
        <w:rPr>
          <w:color w:val="7030A0"/>
        </w:rPr>
      </w:pPr>
      <w:r>
        <w:rPr>
          <w:color w:val="7030A0"/>
        </w:rPr>
        <w:t xml:space="preserve">The ground truth on </w:t>
      </w:r>
      <w:r w:rsidR="00BE7DB0">
        <w:rPr>
          <w:color w:val="7030A0"/>
        </w:rPr>
        <w:t>w</w:t>
      </w:r>
      <w:r>
        <w:rPr>
          <w:color w:val="7030A0"/>
        </w:rPr>
        <w:t>hi</w:t>
      </w:r>
      <w:r w:rsidR="00BE7DB0">
        <w:rPr>
          <w:color w:val="7030A0"/>
        </w:rPr>
        <w:t>ch</w:t>
      </w:r>
      <w:r>
        <w:rPr>
          <w:color w:val="7030A0"/>
        </w:rPr>
        <w:t xml:space="preserve"> the </w:t>
      </w:r>
      <w:r w:rsidR="00BE7DB0">
        <w:rPr>
          <w:color w:val="7030A0"/>
        </w:rPr>
        <w:t xml:space="preserve">CNN </w:t>
      </w:r>
      <w:r w:rsidR="008B17E7">
        <w:rPr>
          <w:color w:val="7030A0"/>
        </w:rPr>
        <w:t>wa</w:t>
      </w:r>
      <w:r w:rsidR="00BE7DB0">
        <w:rPr>
          <w:color w:val="7030A0"/>
        </w:rPr>
        <w:t xml:space="preserve">s </w:t>
      </w:r>
      <w:r w:rsidR="00BE4678">
        <w:rPr>
          <w:color w:val="7030A0"/>
        </w:rPr>
        <w:t xml:space="preserve">trained </w:t>
      </w:r>
      <w:r w:rsidR="00625497">
        <w:rPr>
          <w:color w:val="7030A0"/>
        </w:rPr>
        <w:t>was not good enough.</w:t>
      </w:r>
    </w:p>
    <w:p w14:paraId="36D1F99E" w14:textId="0E06A69C" w:rsidR="00625497" w:rsidRDefault="00625497" w:rsidP="00146D1B">
      <w:pPr>
        <w:pStyle w:val="ListParagraph"/>
        <w:numPr>
          <w:ilvl w:val="0"/>
          <w:numId w:val="8"/>
        </w:numPr>
        <w:rPr>
          <w:color w:val="7030A0"/>
        </w:rPr>
      </w:pPr>
      <w:r>
        <w:rPr>
          <w:color w:val="7030A0"/>
        </w:rPr>
        <w:t xml:space="preserve">The simulation environment </w:t>
      </w:r>
      <w:r w:rsidR="00AA12CE">
        <w:rPr>
          <w:color w:val="7030A0"/>
        </w:rPr>
        <w:t>was not set up correctly.</w:t>
      </w:r>
    </w:p>
    <w:p w14:paraId="1D856523" w14:textId="77777777" w:rsidR="00D65BF5" w:rsidRPr="00D65BF5" w:rsidRDefault="00D65BF5" w:rsidP="00D65BF5">
      <w:pPr>
        <w:rPr>
          <w:color w:val="7030A0"/>
        </w:rPr>
      </w:pPr>
    </w:p>
    <w:p w14:paraId="572B0DE0" w14:textId="390F0389" w:rsidR="009D104D" w:rsidRDefault="009640F7" w:rsidP="00491E7F">
      <w:pPr>
        <w:rPr>
          <w:color w:val="7030A0"/>
        </w:rPr>
      </w:pPr>
      <w:r>
        <w:rPr>
          <w:noProof/>
        </w:rPr>
        <mc:AlternateContent>
          <mc:Choice Requires="wpg">
            <w:drawing>
              <wp:anchor distT="0" distB="0" distL="114300" distR="114300" simplePos="0" relativeHeight="251657236" behindDoc="0" locked="0" layoutInCell="1" allowOverlap="1" wp14:anchorId="0F01C58E" wp14:editId="57F5D383">
                <wp:simplePos x="0" y="0"/>
                <wp:positionH relativeFrom="margin">
                  <wp:posOffset>-553720</wp:posOffset>
                </wp:positionH>
                <wp:positionV relativeFrom="paragraph">
                  <wp:posOffset>1417793</wp:posOffset>
                </wp:positionV>
                <wp:extent cx="6381115" cy="2964180"/>
                <wp:effectExtent l="0" t="0" r="635" b="7620"/>
                <wp:wrapTopAndBottom/>
                <wp:docPr id="71" name="Group 71"/>
                <wp:cNvGraphicFramePr/>
                <a:graphic xmlns:a="http://schemas.openxmlformats.org/drawingml/2006/main">
                  <a:graphicData uri="http://schemas.microsoft.com/office/word/2010/wordprocessingGroup">
                    <wpg:wgp>
                      <wpg:cNvGrpSpPr/>
                      <wpg:grpSpPr>
                        <a:xfrm>
                          <a:off x="0" y="0"/>
                          <a:ext cx="6381115" cy="2964180"/>
                          <a:chOff x="0" y="109738"/>
                          <a:chExt cx="6392121" cy="2964932"/>
                        </a:xfrm>
                      </wpg:grpSpPr>
                      <wpg:grpSp>
                        <wpg:cNvPr id="69" name="Group 69"/>
                        <wpg:cNvGrpSpPr/>
                        <wpg:grpSpPr>
                          <a:xfrm>
                            <a:off x="0" y="109738"/>
                            <a:ext cx="6392121" cy="2524918"/>
                            <a:chOff x="0" y="95035"/>
                            <a:chExt cx="6048632" cy="2186634"/>
                          </a:xfrm>
                        </wpg:grpSpPr>
                        <pic:pic xmlns:pic="http://schemas.openxmlformats.org/drawingml/2006/picture">
                          <pic:nvPicPr>
                            <pic:cNvPr id="67" name="Picture 67"/>
                            <pic:cNvPicPr>
                              <a:picLocks noChangeAspect="1"/>
                            </pic:cNvPicPr>
                          </pic:nvPicPr>
                          <pic:blipFill>
                            <a:blip r:embed="rId78">
                              <a:extLst>
                                <a:ext uri="{28A0092B-C50C-407E-A947-70E740481C1C}">
                                  <a14:useLocalDpi xmlns:a14="http://schemas.microsoft.com/office/drawing/2010/main" val="0"/>
                                </a:ext>
                              </a:extLst>
                            </a:blip>
                            <a:srcRect/>
                            <a:stretch/>
                          </pic:blipFill>
                          <pic:spPr bwMode="auto">
                            <a:xfrm>
                              <a:off x="2901115" y="121211"/>
                              <a:ext cx="3147517" cy="2160458"/>
                            </a:xfrm>
                            <a:prstGeom prst="rect">
                              <a:avLst/>
                            </a:prstGeom>
                            <a:noFill/>
                            <a:ln>
                              <a:noFill/>
                            </a:ln>
                          </pic:spPr>
                        </pic:pic>
                        <pic:pic xmlns:pic="http://schemas.openxmlformats.org/drawingml/2006/picture">
                          <pic:nvPicPr>
                            <pic:cNvPr id="68" name="Picture 68"/>
                            <pic:cNvPicPr>
                              <a:picLocks noChangeAspect="1"/>
                            </pic:cNvPicPr>
                          </pic:nvPicPr>
                          <pic:blipFill>
                            <a:blip r:embed="rId79">
                              <a:extLst>
                                <a:ext uri="{28A0092B-C50C-407E-A947-70E740481C1C}">
                                  <a14:useLocalDpi xmlns:a14="http://schemas.microsoft.com/office/drawing/2010/main" val="0"/>
                                </a:ext>
                              </a:extLst>
                            </a:blip>
                            <a:srcRect/>
                            <a:stretch/>
                          </pic:blipFill>
                          <pic:spPr bwMode="auto">
                            <a:xfrm>
                              <a:off x="0" y="95035"/>
                              <a:ext cx="3003550" cy="2061639"/>
                            </a:xfrm>
                            <a:prstGeom prst="rect">
                              <a:avLst/>
                            </a:prstGeom>
                            <a:noFill/>
                            <a:ln>
                              <a:noFill/>
                            </a:ln>
                          </pic:spPr>
                        </pic:pic>
                      </wpg:grpSp>
                      <wps:wsp>
                        <wps:cNvPr id="70" name="Text Box 70"/>
                        <wps:cNvSpPr txBox="1"/>
                        <wps:spPr>
                          <a:xfrm>
                            <a:off x="0" y="2682240"/>
                            <a:ext cx="6087745" cy="392430"/>
                          </a:xfrm>
                          <a:prstGeom prst="rect">
                            <a:avLst/>
                          </a:prstGeom>
                          <a:solidFill>
                            <a:prstClr val="white"/>
                          </a:solidFill>
                          <a:ln>
                            <a:noFill/>
                          </a:ln>
                        </wps:spPr>
                        <wps:txbx>
                          <w:txbxContent>
                            <w:p w14:paraId="6B8A0B18" w14:textId="05163738" w:rsidR="00E93AB3" w:rsidRPr="00814206" w:rsidRDefault="00E93AB3" w:rsidP="00E93AB3">
                              <w:pPr>
                                <w:pStyle w:val="Caption"/>
                                <w:jc w:val="center"/>
                                <w:rPr>
                                  <w:noProof/>
                                  <w:szCs w:val="24"/>
                                </w:rPr>
                              </w:pPr>
                              <w:bookmarkStart w:id="209" w:name="_Toc71731687"/>
                              <w:r>
                                <w:t xml:space="preserve">Figure </w:t>
                              </w:r>
                              <w:fldSimple w:instr=" STYLEREF 1 \s ">
                                <w:r w:rsidR="00006A32">
                                  <w:rPr>
                                    <w:noProof/>
                                  </w:rPr>
                                  <w:t>6</w:t>
                                </w:r>
                              </w:fldSimple>
                              <w:r w:rsidR="00006A32">
                                <w:t>.</w:t>
                              </w:r>
                              <w:fldSimple w:instr=" SEQ Figure \* ARABIC \s 1 ">
                                <w:r w:rsidR="00006A32">
                                  <w:rPr>
                                    <w:noProof/>
                                  </w:rPr>
                                  <w:t>2</w:t>
                                </w:r>
                              </w:fldSimple>
                              <w:r>
                                <w:t>: Bar chart showing results of the model success in simulation. Left: most successful objects. Right: Least successful objects.</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F01C58E" id="Group 71" o:spid="_x0000_s1090" style="position:absolute;left:0;text-align:left;margin-left:-43.6pt;margin-top:111.65pt;width:502.45pt;height:233.4pt;z-index:251657236;mso-position-horizontal-relative:margin;mso-width-relative:margin;mso-height-relative:margin" coordorigin=",1097" coordsize="63921,29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">
                <v:group id="Group 69" o:spid="_x0000_s1091" style="position:absolute;top:1097;width:63921;height:25249" coordorigin=",950" coordsize="60486,21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7" o:spid="_x0000_s1092" type="#_x0000_t75" style="position:absolute;left:29011;top:1212;width:31475;height:216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">
                    <v:imagedata r:id="rId80" o:title=""/>
                  </v:shape>
                  <v:shape id="Picture 68" o:spid="_x0000_s1093" type="#_x0000_t75" style="position:absolute;top:950;width:30035;height:20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">
                    <v:imagedata r:id="rId81" o:title=""/>
                  </v:shape>
                </v:group>
                <v:shape id="Text Box 70" o:spid="_x0000_s1094" type="#_x0000_t202" style="position:absolute;top:26822;width:60877;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B8A0B18" w14:textId="05163738" w:rsidR="00E93AB3" w:rsidRPr="00814206" w:rsidRDefault="00E93AB3" w:rsidP="00E93AB3">
                        <w:pPr>
                          <w:pStyle w:val="Caption"/>
                          <w:jc w:val="center"/>
                          <w:rPr>
                            <w:noProof/>
                            <w:szCs w:val="24"/>
                          </w:rPr>
                        </w:pPr>
                        <w:bookmarkStart w:id="210" w:name="_Toc71731687"/>
                        <w:r>
                          <w:t xml:space="preserve">Figure </w:t>
                        </w:r>
                        <w:fldSimple w:instr=" STYLEREF 1 \s ">
                          <w:r w:rsidR="00006A32">
                            <w:rPr>
                              <w:noProof/>
                            </w:rPr>
                            <w:t>6</w:t>
                          </w:r>
                        </w:fldSimple>
                        <w:r w:rsidR="00006A32">
                          <w:t>.</w:t>
                        </w:r>
                        <w:fldSimple w:instr=" SEQ Figure \* ARABIC \s 1 ">
                          <w:r w:rsidR="00006A32">
                            <w:rPr>
                              <w:noProof/>
                            </w:rPr>
                            <w:t>2</w:t>
                          </w:r>
                        </w:fldSimple>
                        <w:r>
                          <w:t>: Bar chart showing results of the model success in simulation. Left: most successful objects. Right: Least successful objects.</w:t>
                        </w:r>
                        <w:bookmarkEnd w:id="210"/>
                      </w:p>
                    </w:txbxContent>
                  </v:textbox>
                </v:shape>
                <w10:wrap type="topAndBottom" anchorx="margin"/>
              </v:group>
            </w:pict>
          </mc:Fallback>
        </mc:AlternateContent>
      </w:r>
      <w:r w:rsidR="00410B78" w:rsidRPr="00410B78">
        <w:rPr>
          <w:color w:val="7030A0"/>
        </w:rPr>
        <w:t xml:space="preserve">As can be seen in </w:t>
      </w:r>
      <w:r w:rsidR="00A0560D">
        <w:rPr>
          <w:i/>
          <w:iCs/>
          <w:color w:val="7030A0"/>
        </w:rPr>
        <w:t xml:space="preserve">Figure </w:t>
      </w:r>
      <w:r w:rsidR="002737D0">
        <w:rPr>
          <w:i/>
          <w:iCs/>
          <w:color w:val="7030A0"/>
        </w:rPr>
        <w:t>6.2</w:t>
      </w:r>
      <w:r w:rsidR="002737D0">
        <w:rPr>
          <w:color w:val="7030A0"/>
        </w:rPr>
        <w:t>, some objects have worked well</w:t>
      </w:r>
      <w:r w:rsidR="00062B15">
        <w:rPr>
          <w:color w:val="7030A0"/>
        </w:rPr>
        <w:t xml:space="preserve"> and can be grasped with </w:t>
      </w:r>
      <w:r w:rsidR="00D54255">
        <w:rPr>
          <w:color w:val="7030A0"/>
        </w:rPr>
        <w:t>60-80% accuracy</w:t>
      </w:r>
      <w:r w:rsidR="008B17E7">
        <w:rPr>
          <w:color w:val="7030A0"/>
        </w:rPr>
        <w:t>, but this success rate decreases</w:t>
      </w:r>
      <w:r w:rsidR="004C17A2">
        <w:rPr>
          <w:color w:val="7030A0"/>
        </w:rPr>
        <w:t xml:space="preserve"> quite quickly</w:t>
      </w:r>
      <w:r w:rsidR="00737ACA">
        <w:rPr>
          <w:color w:val="7030A0"/>
        </w:rPr>
        <w:t xml:space="preserve">. </w:t>
      </w:r>
      <w:r w:rsidR="00B97456">
        <w:rPr>
          <w:color w:val="7030A0"/>
        </w:rPr>
        <w:t>This suggest</w:t>
      </w:r>
      <w:r w:rsidR="006471BD">
        <w:rPr>
          <w:color w:val="7030A0"/>
        </w:rPr>
        <w:t>s</w:t>
      </w:r>
      <w:r w:rsidR="00B97456">
        <w:rPr>
          <w:color w:val="7030A0"/>
        </w:rPr>
        <w:t xml:space="preserve"> that the model</w:t>
      </w:r>
      <w:r w:rsidR="00D90DF2">
        <w:rPr>
          <w:color w:val="7030A0"/>
        </w:rPr>
        <w:t xml:space="preserve"> has learnt </w:t>
      </w:r>
      <w:r w:rsidR="003C7EF2">
        <w:rPr>
          <w:color w:val="7030A0"/>
        </w:rPr>
        <w:t xml:space="preserve">to grasp </w:t>
      </w:r>
      <w:r w:rsidR="00A262DA">
        <w:rPr>
          <w:color w:val="7030A0"/>
        </w:rPr>
        <w:t>some objects better than others</w:t>
      </w:r>
      <w:r w:rsidR="006471BD">
        <w:rPr>
          <w:color w:val="7030A0"/>
        </w:rPr>
        <w:t xml:space="preserve"> and considering that this pattern is also observed in </w:t>
      </w:r>
      <w:r w:rsidR="00722D5C">
        <w:rPr>
          <w:color w:val="7030A0"/>
        </w:rPr>
        <w:t xml:space="preserve">the results of the ground truth, this </w:t>
      </w:r>
      <w:r w:rsidR="008D4FAC">
        <w:rPr>
          <w:color w:val="7030A0"/>
        </w:rPr>
        <w:t>is a definite possibility.</w:t>
      </w:r>
      <w:r w:rsidR="004C17A2">
        <w:rPr>
          <w:color w:val="7030A0"/>
        </w:rPr>
        <w:t xml:space="preserve"> </w:t>
      </w:r>
      <w:r w:rsidR="009D104D">
        <w:rPr>
          <w:color w:val="7030A0"/>
        </w:rPr>
        <w:t xml:space="preserve">In addition, </w:t>
      </w:r>
      <w:r w:rsidR="005B7D2D">
        <w:rPr>
          <w:color w:val="7030A0"/>
        </w:rPr>
        <w:t xml:space="preserve">the ground truth success rate was also lower than expected and this would have had a </w:t>
      </w:r>
      <w:r w:rsidR="00AF4487">
        <w:rPr>
          <w:color w:val="7030A0"/>
        </w:rPr>
        <w:t>knock-on</w:t>
      </w:r>
      <w:r w:rsidR="005B7D2D">
        <w:rPr>
          <w:color w:val="7030A0"/>
        </w:rPr>
        <w:t xml:space="preserve"> effect to the success of the CNN model.</w:t>
      </w:r>
      <w:r w:rsidR="00AF4487">
        <w:rPr>
          <w:color w:val="7030A0"/>
        </w:rPr>
        <w:t xml:space="preserve"> These factors combined could lead this project to believe</w:t>
      </w:r>
      <w:r>
        <w:rPr>
          <w:color w:val="7030A0"/>
        </w:rPr>
        <w:t xml:space="preserve"> that the issue lies in the original data.</w:t>
      </w:r>
    </w:p>
    <w:p w14:paraId="4DA707B8" w14:textId="5782E579" w:rsidR="009D104D" w:rsidRDefault="009D104D" w:rsidP="00491E7F">
      <w:pPr>
        <w:rPr>
          <w:color w:val="7030A0"/>
        </w:rPr>
      </w:pPr>
    </w:p>
    <w:p w14:paraId="6B71DCB5" w14:textId="37229541" w:rsidR="00491E7F" w:rsidRDefault="009640F7" w:rsidP="00491E7F">
      <w:pPr>
        <w:rPr>
          <w:color w:val="7030A0"/>
        </w:rPr>
      </w:pPr>
      <w:r>
        <w:rPr>
          <w:color w:val="7030A0"/>
        </w:rPr>
        <w:t>However</w:t>
      </w:r>
      <w:r w:rsidR="00850756">
        <w:rPr>
          <w:color w:val="7030A0"/>
        </w:rPr>
        <w:t xml:space="preserve">, when observing the experiments running, </w:t>
      </w:r>
      <w:r w:rsidR="00C87A1F">
        <w:rPr>
          <w:color w:val="7030A0"/>
        </w:rPr>
        <w:t>the grasps that fail are not far from being successful</w:t>
      </w:r>
      <w:r w:rsidR="00E70940">
        <w:rPr>
          <w:color w:val="7030A0"/>
        </w:rPr>
        <w:t xml:space="preserve"> (</w:t>
      </w:r>
      <w:r w:rsidR="00061B04">
        <w:rPr>
          <w:color w:val="7030A0"/>
        </w:rPr>
        <w:t xml:space="preserve">examples of the model generated are shown in </w:t>
      </w:r>
      <w:r w:rsidR="00061B04">
        <w:rPr>
          <w:i/>
          <w:iCs/>
          <w:color w:val="7030A0"/>
        </w:rPr>
        <w:t>Figure 6.3</w:t>
      </w:r>
      <w:r w:rsidR="00E70940">
        <w:rPr>
          <w:color w:val="7030A0"/>
        </w:rPr>
        <w:t>)</w:t>
      </w:r>
      <w:r w:rsidR="00C87A1F">
        <w:rPr>
          <w:color w:val="7030A0"/>
        </w:rPr>
        <w:t xml:space="preserve">. This </w:t>
      </w:r>
      <w:r w:rsidR="00510F52">
        <w:rPr>
          <w:color w:val="7030A0"/>
        </w:rPr>
        <w:t>suggests that this result could be improved by further training</w:t>
      </w:r>
      <w:r w:rsidR="00B72924">
        <w:rPr>
          <w:color w:val="7030A0"/>
        </w:rPr>
        <w:t xml:space="preserve"> and fine tuning</w:t>
      </w:r>
      <w:r w:rsidR="00510F52">
        <w:rPr>
          <w:color w:val="7030A0"/>
        </w:rPr>
        <w:t xml:space="preserve"> of the CNN</w:t>
      </w:r>
      <w:r w:rsidR="00B72924">
        <w:rPr>
          <w:color w:val="7030A0"/>
        </w:rPr>
        <w:t>.</w:t>
      </w:r>
      <w:r w:rsidR="00501DE2">
        <w:rPr>
          <w:color w:val="7030A0"/>
        </w:rPr>
        <w:t xml:space="preserve"> Therefore, it is likely that a combination of the three factors mentioned above will have caused the </w:t>
      </w:r>
      <w:r w:rsidR="00C57926">
        <w:rPr>
          <w:color w:val="7030A0"/>
        </w:rPr>
        <w:t>lower-than-expected</w:t>
      </w:r>
      <w:r w:rsidR="00501DE2">
        <w:rPr>
          <w:color w:val="7030A0"/>
        </w:rPr>
        <w:t xml:space="preserve"> average.</w:t>
      </w:r>
    </w:p>
    <w:p w14:paraId="69BF33CA" w14:textId="2BAD6D6C" w:rsidR="008831EE" w:rsidRDefault="008831EE" w:rsidP="00491E7F">
      <w:pPr>
        <w:rPr>
          <w:color w:val="7030A0"/>
        </w:rPr>
      </w:pPr>
    </w:p>
    <w:p w14:paraId="210DBD1E" w14:textId="2BE19B07" w:rsidR="008831EE" w:rsidRPr="00D36D37" w:rsidRDefault="00006A32" w:rsidP="00491E7F">
      <w:pPr>
        <w:rPr>
          <w:color w:val="7030A0"/>
        </w:rPr>
      </w:pPr>
      <w:r>
        <w:rPr>
          <w:noProof/>
          <w:color w:val="7030A0"/>
        </w:rPr>
        <mc:AlternateContent>
          <mc:Choice Requires="wpg">
            <w:drawing>
              <wp:anchor distT="0" distB="0" distL="114300" distR="114300" simplePos="0" relativeHeight="251671572" behindDoc="0" locked="0" layoutInCell="1" allowOverlap="1" wp14:anchorId="6E0EC7F5" wp14:editId="5765AFD9">
                <wp:simplePos x="0" y="0"/>
                <wp:positionH relativeFrom="margin">
                  <wp:posOffset>0</wp:posOffset>
                </wp:positionH>
                <wp:positionV relativeFrom="paragraph">
                  <wp:posOffset>865505</wp:posOffset>
                </wp:positionV>
                <wp:extent cx="5274310" cy="1304925"/>
                <wp:effectExtent l="0" t="0" r="2540" b="9525"/>
                <wp:wrapTopAndBottom/>
                <wp:docPr id="85" name="Group 85"/>
                <wp:cNvGraphicFramePr/>
                <a:graphic xmlns:a="http://schemas.openxmlformats.org/drawingml/2006/main">
                  <a:graphicData uri="http://schemas.microsoft.com/office/word/2010/wordprocessingGroup">
                    <wpg:wgp>
                      <wpg:cNvGrpSpPr/>
                      <wpg:grpSpPr>
                        <a:xfrm>
                          <a:off x="0" y="0"/>
                          <a:ext cx="5274310" cy="1304925"/>
                          <a:chOff x="0" y="0"/>
                          <a:chExt cx="5274310" cy="1304926"/>
                        </a:xfrm>
                      </wpg:grpSpPr>
                      <pic:pic xmlns:pic="http://schemas.openxmlformats.org/drawingml/2006/picture">
                        <pic:nvPicPr>
                          <pic:cNvPr id="83" name="Picture 83"/>
                          <pic:cNvPicPr>
                            <a:picLocks noChangeAspect="1"/>
                          </pic:cNvPicPr>
                        </pic:nvPicPr>
                        <pic:blipFill>
                          <a:blip r:embed="rId82">
                            <a:extLst>
                              <a:ext uri="{28A0092B-C50C-407E-A947-70E740481C1C}">
                                <a14:useLocalDpi xmlns:a14="http://schemas.microsoft.com/office/drawing/2010/main" val="0"/>
                              </a:ext>
                            </a:extLst>
                          </a:blip>
                          <a:srcRect/>
                          <a:stretch/>
                        </pic:blipFill>
                        <pic:spPr>
                          <a:xfrm>
                            <a:off x="71124" y="0"/>
                            <a:ext cx="5132061" cy="1111250"/>
                          </a:xfrm>
                          <a:prstGeom prst="rect">
                            <a:avLst/>
                          </a:prstGeom>
                        </pic:spPr>
                      </pic:pic>
                      <wps:wsp>
                        <wps:cNvPr id="84" name="Text Box 84"/>
                        <wps:cNvSpPr txBox="1"/>
                        <wps:spPr>
                          <a:xfrm>
                            <a:off x="0" y="1152526"/>
                            <a:ext cx="5274310" cy="152400"/>
                          </a:xfrm>
                          <a:prstGeom prst="rect">
                            <a:avLst/>
                          </a:prstGeom>
                          <a:solidFill>
                            <a:prstClr val="white"/>
                          </a:solidFill>
                          <a:ln>
                            <a:noFill/>
                          </a:ln>
                        </wps:spPr>
                        <wps:txbx>
                          <w:txbxContent>
                            <w:p w14:paraId="40BB5172" w14:textId="1B54CE33" w:rsidR="00006A32" w:rsidRPr="00F114A8" w:rsidRDefault="00006A32" w:rsidP="00006A32">
                              <w:pPr>
                                <w:pStyle w:val="Caption"/>
                                <w:jc w:val="center"/>
                                <w:rPr>
                                  <w:szCs w:val="24"/>
                                </w:rPr>
                              </w:pPr>
                              <w:bookmarkStart w:id="211" w:name="_Toc71731688"/>
                              <w:r>
                                <w:t xml:space="preserve">Figure </w:t>
                              </w:r>
                              <w:fldSimple w:instr=" STYLEREF 1 \s ">
                                <w:r>
                                  <w:rPr>
                                    <w:noProof/>
                                  </w:rPr>
                                  <w:t>6</w:t>
                                </w:r>
                              </w:fldSimple>
                              <w:r>
                                <w:t>.</w:t>
                              </w:r>
                              <w:fldSimple w:instr=" SEQ Figure \* ARABIC \s 1 ">
                                <w:r>
                                  <w:rPr>
                                    <w:noProof/>
                                  </w:rPr>
                                  <w:t>3</w:t>
                                </w:r>
                              </w:fldSimple>
                              <w:r>
                                <w:t>: An extract from the results of the CNN model experiments.</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0EC7F5" id="Group 85" o:spid="_x0000_s1095" style="position:absolute;left:0;text-align:left;margin-left:0;margin-top:68.15pt;width:415.3pt;height:102.75pt;z-index:251671572;mso-position-horizontal-relative:margin;mso-width-relative:margin;mso-height-relative:margin" coordsize="52743,13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">
                <v:shape id="Picture 83" o:spid="_x0000_s1096" type="#_x0000_t75" style="position:absolute;left:711;width:51320;height:11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">
                  <v:imagedata r:id="rId83" o:title=""/>
                </v:shape>
                <v:shape id="Text Box 84" o:spid="_x0000_s1097" type="#_x0000_t202" style="position:absolute;top:11525;width:52743;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" stroked="f">
                  <v:textbox inset="0,0,0,0">
                    <w:txbxContent>
                      <w:p w14:paraId="40BB5172" w14:textId="1B54CE33" w:rsidR="00006A32" w:rsidRPr="00F114A8" w:rsidRDefault="00006A32" w:rsidP="00006A32">
                        <w:pPr>
                          <w:pStyle w:val="Caption"/>
                          <w:jc w:val="center"/>
                          <w:rPr>
                            <w:szCs w:val="24"/>
                          </w:rPr>
                        </w:pPr>
                        <w:bookmarkStart w:id="212" w:name="_Toc71731688"/>
                        <w:r>
                          <w:t xml:space="preserve">Figure </w:t>
                        </w:r>
                        <w:fldSimple w:instr=" STYLEREF 1 \s ">
                          <w:r>
                            <w:rPr>
                              <w:noProof/>
                            </w:rPr>
                            <w:t>6</w:t>
                          </w:r>
                        </w:fldSimple>
                        <w:r>
                          <w:t>.</w:t>
                        </w:r>
                        <w:fldSimple w:instr=" SEQ Figure \* ARABIC \s 1 ">
                          <w:r>
                            <w:rPr>
                              <w:noProof/>
                            </w:rPr>
                            <w:t>3</w:t>
                          </w:r>
                        </w:fldSimple>
                        <w:r>
                          <w:t>: An extract from the results of the CNN model experiments.</w:t>
                        </w:r>
                        <w:bookmarkEnd w:id="212"/>
                      </w:p>
                    </w:txbxContent>
                  </v:textbox>
                </v:shape>
                <w10:wrap type="topAndBottom" anchorx="margin"/>
              </v:group>
            </w:pict>
          </mc:Fallback>
        </mc:AlternateContent>
      </w:r>
      <w:r w:rsidR="008831EE">
        <w:rPr>
          <w:color w:val="7030A0"/>
        </w:rPr>
        <w:t>Looking at the generated</w:t>
      </w:r>
      <w:r w:rsidR="00D36D37">
        <w:rPr>
          <w:color w:val="7030A0"/>
        </w:rPr>
        <w:t xml:space="preserve"> word-cloud</w:t>
      </w:r>
      <w:r w:rsidR="000F1048">
        <w:rPr>
          <w:color w:val="7030A0"/>
        </w:rPr>
        <w:t>s</w:t>
      </w:r>
      <w:r w:rsidR="00D36D37">
        <w:rPr>
          <w:color w:val="7030A0"/>
        </w:rPr>
        <w:t xml:space="preserve"> in </w:t>
      </w:r>
      <w:r w:rsidR="00D36D37">
        <w:rPr>
          <w:i/>
          <w:iCs/>
          <w:color w:val="7030A0"/>
        </w:rPr>
        <w:t>Figure 6.</w:t>
      </w:r>
      <w:r w:rsidR="00E70940">
        <w:rPr>
          <w:i/>
          <w:iCs/>
          <w:color w:val="7030A0"/>
        </w:rPr>
        <w:t>4</w:t>
      </w:r>
      <w:r w:rsidR="00BB5BB9">
        <w:rPr>
          <w:color w:val="7030A0"/>
        </w:rPr>
        <w:t xml:space="preserve"> and the most successful objects in the bar charts</w:t>
      </w:r>
      <w:r w:rsidR="001658F2">
        <w:rPr>
          <w:color w:val="7030A0"/>
        </w:rPr>
        <w:t xml:space="preserve">, suggests that </w:t>
      </w:r>
      <w:r w:rsidR="00913D23">
        <w:rPr>
          <w:color w:val="7030A0"/>
        </w:rPr>
        <w:t xml:space="preserve">the easier objects to grasp in this project’s simulation environment are either box shaped, or </w:t>
      </w:r>
      <w:r w:rsidR="000307A9">
        <w:rPr>
          <w:color w:val="7030A0"/>
        </w:rPr>
        <w:t xml:space="preserve">objects with a thin section such as a </w:t>
      </w:r>
      <w:r w:rsidR="0067240C">
        <w:rPr>
          <w:color w:val="7030A0"/>
        </w:rPr>
        <w:t>‘W</w:t>
      </w:r>
      <w:r w:rsidR="000307A9">
        <w:rPr>
          <w:color w:val="7030A0"/>
        </w:rPr>
        <w:t xml:space="preserve">ine </w:t>
      </w:r>
      <w:r w:rsidR="0067240C">
        <w:rPr>
          <w:color w:val="7030A0"/>
        </w:rPr>
        <w:t>G</w:t>
      </w:r>
      <w:r w:rsidR="000307A9">
        <w:rPr>
          <w:color w:val="7030A0"/>
        </w:rPr>
        <w:t>lass</w:t>
      </w:r>
      <w:r w:rsidR="0067240C">
        <w:rPr>
          <w:color w:val="7030A0"/>
        </w:rPr>
        <w:t>’</w:t>
      </w:r>
      <w:r w:rsidR="000307A9">
        <w:rPr>
          <w:color w:val="7030A0"/>
        </w:rPr>
        <w:t xml:space="preserve"> or a </w:t>
      </w:r>
      <w:r w:rsidR="0067240C">
        <w:rPr>
          <w:color w:val="7030A0"/>
        </w:rPr>
        <w:t>‘B</w:t>
      </w:r>
      <w:r w:rsidR="000307A9">
        <w:rPr>
          <w:color w:val="7030A0"/>
        </w:rPr>
        <w:t>ottle</w:t>
      </w:r>
      <w:r w:rsidR="0067240C">
        <w:rPr>
          <w:color w:val="7030A0"/>
        </w:rPr>
        <w:t>’</w:t>
      </w:r>
      <w:r w:rsidR="000307A9">
        <w:rPr>
          <w:color w:val="7030A0"/>
        </w:rPr>
        <w:t>.</w:t>
      </w:r>
    </w:p>
    <w:p w14:paraId="7D1F4886" w14:textId="3616E3AD" w:rsidR="00491E7F" w:rsidRDefault="00D651DC" w:rsidP="00F6517C">
      <w:pPr>
        <w:pStyle w:val="Heading2"/>
      </w:pPr>
      <w:bookmarkStart w:id="213" w:name="_Toc71731659"/>
      <w:r>
        <w:rPr>
          <w:noProof/>
        </w:rPr>
        <w:lastRenderedPageBreak/>
        <mc:AlternateContent>
          <mc:Choice Requires="wpg">
            <w:drawing>
              <wp:anchor distT="0" distB="0" distL="114300" distR="114300" simplePos="0" relativeHeight="251667476" behindDoc="0" locked="0" layoutInCell="1" allowOverlap="1" wp14:anchorId="49B958E5" wp14:editId="5A4E433F">
                <wp:simplePos x="0" y="0"/>
                <wp:positionH relativeFrom="margin">
                  <wp:align>center</wp:align>
                </wp:positionH>
                <wp:positionV relativeFrom="paragraph">
                  <wp:posOffset>218056</wp:posOffset>
                </wp:positionV>
                <wp:extent cx="5449570" cy="1821815"/>
                <wp:effectExtent l="19050" t="19050" r="17780" b="6985"/>
                <wp:wrapTopAndBottom/>
                <wp:docPr id="82" name="Group 82"/>
                <wp:cNvGraphicFramePr/>
                <a:graphic xmlns:a="http://schemas.openxmlformats.org/drawingml/2006/main">
                  <a:graphicData uri="http://schemas.microsoft.com/office/word/2010/wordprocessingGroup">
                    <wpg:wgp>
                      <wpg:cNvGrpSpPr/>
                      <wpg:grpSpPr>
                        <a:xfrm>
                          <a:off x="0" y="0"/>
                          <a:ext cx="5449570" cy="1821815"/>
                          <a:chOff x="0" y="0"/>
                          <a:chExt cx="5450082" cy="1821835"/>
                        </a:xfrm>
                      </wpg:grpSpPr>
                      <wps:wsp>
                        <wps:cNvPr id="72" name="Text Box 72"/>
                        <wps:cNvSpPr txBox="1"/>
                        <wps:spPr>
                          <a:xfrm>
                            <a:off x="0" y="1429401"/>
                            <a:ext cx="5450082" cy="392434"/>
                          </a:xfrm>
                          <a:prstGeom prst="rect">
                            <a:avLst/>
                          </a:prstGeom>
                          <a:solidFill>
                            <a:prstClr val="white"/>
                          </a:solidFill>
                          <a:ln>
                            <a:noFill/>
                          </a:ln>
                        </wps:spPr>
                        <wps:txbx>
                          <w:txbxContent>
                            <w:p w14:paraId="468AB3C0" w14:textId="787BA470" w:rsidR="00627EE1" w:rsidRPr="008A5174" w:rsidRDefault="00627EE1" w:rsidP="00FB3F77">
                              <w:pPr>
                                <w:pStyle w:val="Caption"/>
                                <w:jc w:val="center"/>
                                <w:rPr>
                                  <w:rFonts w:eastAsia="MS Gothic"/>
                                  <w:b/>
                                  <w:bCs/>
                                  <w:noProof/>
                                  <w:color w:val="7030A0"/>
                                  <w:sz w:val="28"/>
                                  <w:szCs w:val="28"/>
                                </w:rPr>
                              </w:pPr>
                              <w:bookmarkStart w:id="214" w:name="_Toc71731689"/>
                              <w:r>
                                <w:t xml:space="preserve">Figure </w:t>
                              </w:r>
                              <w:fldSimple w:instr=" STYLEREF 1 \s ">
                                <w:r w:rsidR="00006A32">
                                  <w:rPr>
                                    <w:noProof/>
                                  </w:rPr>
                                  <w:t>6</w:t>
                                </w:r>
                              </w:fldSimple>
                              <w:r w:rsidR="00006A32">
                                <w:t>.</w:t>
                              </w:r>
                              <w:fldSimple w:instr=" SEQ Figure \* ARABIC \s 1 ">
                                <w:r w:rsidR="00006A32">
                                  <w:rPr>
                                    <w:noProof/>
                                  </w:rPr>
                                  <w:t>4</w:t>
                                </w:r>
                              </w:fldSimple>
                              <w:r>
                                <w:t xml:space="preserve">: </w:t>
                              </w:r>
                              <w:r w:rsidR="00355A8C">
                                <w:t>W</w:t>
                              </w:r>
                              <w:r>
                                <w:t>ord</w:t>
                              </w:r>
                              <w:r w:rsidR="00FB3F77">
                                <w:t>-</w:t>
                              </w:r>
                              <w:r>
                                <w:t>cloud</w:t>
                              </w:r>
                              <w:r w:rsidR="00355A8C">
                                <w:t>s</w:t>
                              </w:r>
                              <w:r>
                                <w:t xml:space="preserve"> that show the objects grasped in simulation. The bigger the word, the more successful the grasp.</w:t>
                              </w:r>
                              <w:r w:rsidR="00AC0ED2">
                                <w:t xml:space="preserve"> Left: Ground truth experiment. Right: CNN model experimen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1" name="Group 81"/>
                        <wpg:cNvGrpSpPr/>
                        <wpg:grpSpPr>
                          <a:xfrm>
                            <a:off x="0" y="0"/>
                            <a:ext cx="5450082" cy="1390650"/>
                            <a:chOff x="0" y="0"/>
                            <a:chExt cx="5450082" cy="1390650"/>
                          </a:xfrm>
                        </wpg:grpSpPr>
                        <pic:pic xmlns:pic="http://schemas.openxmlformats.org/drawingml/2006/picture">
                          <pic:nvPicPr>
                            <pic:cNvPr id="66" name="Picture 66"/>
                            <pic:cNvPicPr>
                              <a:picLocks noChangeAspect="1"/>
                            </pic:cNvPicPr>
                          </pic:nvPicPr>
                          <pic:blipFill rotWithShape="1">
                            <a:blip r:embed="rId84">
                              <a:extLst>
                                <a:ext uri="{28A0092B-C50C-407E-A947-70E740481C1C}">
                                  <a14:useLocalDpi xmlns:a14="http://schemas.microsoft.com/office/drawing/2010/main" val="0"/>
                                </a:ext>
                              </a:extLst>
                            </a:blip>
                            <a:srcRect l="11864" t="22902" r="9994" b="22950"/>
                            <a:stretch/>
                          </pic:blipFill>
                          <pic:spPr bwMode="auto">
                            <a:xfrm>
                              <a:off x="2790702" y="0"/>
                              <a:ext cx="2659380" cy="1381760"/>
                            </a:xfrm>
                            <a:prstGeom prst="rect">
                              <a:avLst/>
                            </a:prstGeom>
                            <a:noFill/>
                            <a:ln w="3175">
                              <a:solidFill>
                                <a:schemeClr val="tx1"/>
                              </a:solidFill>
                            </a:ln>
                            <a:extLst>
                              <a:ext uri="{53640926-AAD7-44D8-BBD7-CCE9431645EC}">
                                <a14:shadowObscured xmlns:a14="http://schemas.microsoft.com/office/drawing/2010/main"/>
                              </a:ext>
                            </a:extLst>
                          </pic:spPr>
                        </pic:pic>
                        <pic:pic xmlns:pic="http://schemas.openxmlformats.org/drawingml/2006/picture">
                          <pic:nvPicPr>
                            <pic:cNvPr id="80" name="Picture 80"/>
                            <pic:cNvPicPr>
                              <a:picLocks noChangeAspect="1"/>
                            </pic:cNvPicPr>
                          </pic:nvPicPr>
                          <pic:blipFill rotWithShape="1">
                            <a:blip r:embed="rId85">
                              <a:extLst>
                                <a:ext uri="{28A0092B-C50C-407E-A947-70E740481C1C}">
                                  <a14:useLocalDpi xmlns:a14="http://schemas.microsoft.com/office/drawing/2010/main" val="0"/>
                                </a:ext>
                              </a:extLst>
                            </a:blip>
                            <a:srcRect l="12302" t="23655" r="9865" b="23921"/>
                            <a:stretch/>
                          </pic:blipFill>
                          <pic:spPr bwMode="auto">
                            <a:xfrm>
                              <a:off x="0" y="0"/>
                              <a:ext cx="2753995" cy="1390650"/>
                            </a:xfrm>
                            <a:prstGeom prst="rect">
                              <a:avLst/>
                            </a:prstGeom>
                            <a:noFill/>
                            <a:ln w="3175">
                              <a:solidFill>
                                <a:schemeClr val="tx1"/>
                              </a:solidFill>
                            </a:ln>
                            <a:extLst>
                              <a:ext uri="{53640926-AAD7-44D8-BBD7-CCE9431645EC}">
                                <a14:shadowObscured xmlns:a14="http://schemas.microsoft.com/office/drawing/2010/main"/>
                              </a:ext>
                            </a:extLst>
                          </pic:spPr>
                        </pic:pic>
                      </wpg:grpSp>
                    </wpg:wgp>
                  </a:graphicData>
                </a:graphic>
              </wp:anchor>
            </w:drawing>
          </mc:Choice>
          <mc:Fallback>
            <w:pict>
              <v:group w14:anchorId="49B958E5" id="Group 82" o:spid="_x0000_s1098" style="position:absolute;left:0;text-align:left;margin-left:0;margin-top:17.15pt;width:429.1pt;height:143.45pt;z-index:251667476;mso-position-horizontal:center;mso-position-horizontal-relative:margin" coordsize="54500,18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">
                <v:shape id="Text Box 72" o:spid="_x0000_s1099" type="#_x0000_t202" style="position:absolute;top:14294;width:5450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468AB3C0" w14:textId="787BA470" w:rsidR="00627EE1" w:rsidRPr="008A5174" w:rsidRDefault="00627EE1" w:rsidP="00FB3F77">
                        <w:pPr>
                          <w:pStyle w:val="Caption"/>
                          <w:jc w:val="center"/>
                          <w:rPr>
                            <w:rFonts w:eastAsia="MS Gothic"/>
                            <w:b/>
                            <w:bCs/>
                            <w:noProof/>
                            <w:color w:val="7030A0"/>
                            <w:sz w:val="28"/>
                            <w:szCs w:val="28"/>
                          </w:rPr>
                        </w:pPr>
                        <w:bookmarkStart w:id="215" w:name="_Toc71731689"/>
                        <w:r>
                          <w:t xml:space="preserve">Figure </w:t>
                        </w:r>
                        <w:fldSimple w:instr=" STYLEREF 1 \s ">
                          <w:r w:rsidR="00006A32">
                            <w:rPr>
                              <w:noProof/>
                            </w:rPr>
                            <w:t>6</w:t>
                          </w:r>
                        </w:fldSimple>
                        <w:r w:rsidR="00006A32">
                          <w:t>.</w:t>
                        </w:r>
                        <w:fldSimple w:instr=" SEQ Figure \* ARABIC \s 1 ">
                          <w:r w:rsidR="00006A32">
                            <w:rPr>
                              <w:noProof/>
                            </w:rPr>
                            <w:t>4</w:t>
                          </w:r>
                        </w:fldSimple>
                        <w:r>
                          <w:t xml:space="preserve">: </w:t>
                        </w:r>
                        <w:r w:rsidR="00355A8C">
                          <w:t>W</w:t>
                        </w:r>
                        <w:r>
                          <w:t>ord</w:t>
                        </w:r>
                        <w:r w:rsidR="00FB3F77">
                          <w:t>-</w:t>
                        </w:r>
                        <w:r>
                          <w:t>cloud</w:t>
                        </w:r>
                        <w:r w:rsidR="00355A8C">
                          <w:t>s</w:t>
                        </w:r>
                        <w:r>
                          <w:t xml:space="preserve"> that show the objects grasped in simulation. The bigger the word, the more successful the grasp.</w:t>
                        </w:r>
                        <w:r w:rsidR="00AC0ED2">
                          <w:t xml:space="preserve"> Left: Ground truth experiment. Right: CNN model experiment.</w:t>
                        </w:r>
                        <w:bookmarkEnd w:id="215"/>
                      </w:p>
                    </w:txbxContent>
                  </v:textbox>
                </v:shape>
                <v:group id="Group 81" o:spid="_x0000_s1100" style="position:absolute;width:54500;height:13906" coordsize="54500,13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Picture 66" o:spid="_x0000_s1101" type="#_x0000_t75" style="position:absolute;left:27907;width:26593;height:138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" stroked="t" strokecolor="black [3213]" strokeweight=".25pt">
                    <v:imagedata r:id="rId86" o:title="" croptop="15009f" cropbottom="15041f" cropleft="7775f" cropright="6550f"/>
                    <v:path arrowok="t"/>
                  </v:shape>
                  <v:shape id="Picture 80" o:spid="_x0000_s1102" type="#_x0000_t75" style="position:absolute;width:27539;height:13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" stroked="t" strokecolor="black [3213]" strokeweight=".25pt">
                    <v:imagedata r:id="rId87" o:title="" croptop="15503f" cropbottom="15677f" cropleft="8062f" cropright="6465f"/>
                    <v:path arrowok="t"/>
                  </v:shape>
                </v:group>
                <w10:wrap type="topAndBottom" anchorx="margin"/>
              </v:group>
            </w:pict>
          </mc:Fallback>
        </mc:AlternateContent>
      </w:r>
      <w:r w:rsidR="00F6517C">
        <w:t>Conclusions</w:t>
      </w:r>
      <w:bookmarkEnd w:id="213"/>
    </w:p>
    <w:p w14:paraId="73C585F6" w14:textId="4729BB9C" w:rsidR="00C57926" w:rsidRPr="00675CB7" w:rsidRDefault="00675CB7" w:rsidP="00C57926">
      <w:pPr>
        <w:rPr>
          <w:color w:val="7030A0"/>
        </w:rPr>
      </w:pPr>
      <w:r>
        <w:rPr>
          <w:color w:val="7030A0"/>
        </w:rPr>
        <w:t xml:space="preserve">In conclusion, </w:t>
      </w:r>
      <w:r w:rsidR="00636129">
        <w:rPr>
          <w:color w:val="7030A0"/>
        </w:rPr>
        <w:t xml:space="preserve">this project has successfully run experiments to ascertain the validity of </w:t>
      </w:r>
      <w:r w:rsidR="006F309E">
        <w:rPr>
          <w:color w:val="7030A0"/>
        </w:rPr>
        <w:t xml:space="preserve">the hypothesis. These experiments have returned results that are less successful than were anticipated; however, </w:t>
      </w:r>
      <w:r w:rsidR="005343B7">
        <w:rPr>
          <w:color w:val="7030A0"/>
        </w:rPr>
        <w:t xml:space="preserve">this lacking in success can be explained </w:t>
      </w:r>
      <w:r w:rsidR="00D50255">
        <w:rPr>
          <w:color w:val="7030A0"/>
        </w:rPr>
        <w:t xml:space="preserve">by a few factors that given more time could be minimised </w:t>
      </w:r>
      <w:proofErr w:type="gramStart"/>
      <w:r w:rsidR="00D50255">
        <w:rPr>
          <w:color w:val="7030A0"/>
        </w:rPr>
        <w:t>in order to</w:t>
      </w:r>
      <w:proofErr w:type="gramEnd"/>
      <w:r w:rsidR="00D50255">
        <w:rPr>
          <w:color w:val="7030A0"/>
        </w:rPr>
        <w:t xml:space="preserve"> produce better </w:t>
      </w:r>
      <w:r w:rsidR="005652ED">
        <w:rPr>
          <w:color w:val="7030A0"/>
        </w:rPr>
        <w:t xml:space="preserve">results in the future. Therefore, this project believes that it has demonstrated a </w:t>
      </w:r>
      <w:r w:rsidR="00AB1483">
        <w:rPr>
          <w:color w:val="7030A0"/>
        </w:rPr>
        <w:t xml:space="preserve">refinable </w:t>
      </w:r>
      <w:r w:rsidR="005652ED">
        <w:rPr>
          <w:color w:val="7030A0"/>
        </w:rPr>
        <w:t xml:space="preserve">proof of concept </w:t>
      </w:r>
      <w:r w:rsidR="00A21748">
        <w:rPr>
          <w:color w:val="7030A0"/>
        </w:rPr>
        <w:t>by the way that it has utilised a deep convolutional neural network to successfully grasp objects in simulation.</w:t>
      </w:r>
      <w:r w:rsidR="001658F6">
        <w:rPr>
          <w:color w:val="7030A0"/>
        </w:rPr>
        <w:t xml:space="preserve"> Future versions of this project</w:t>
      </w:r>
      <w:r w:rsidR="00644CEB">
        <w:rPr>
          <w:color w:val="7030A0"/>
        </w:rPr>
        <w:t xml:space="preserve"> could make progress when it comes to the accuracy of the model.</w:t>
      </w:r>
    </w:p>
    <w:p w14:paraId="574EA90B" w14:textId="5E301099" w:rsidR="00C57926" w:rsidRDefault="00C57926" w:rsidP="00C57926"/>
    <w:p w14:paraId="5E1CDF54" w14:textId="350E3688" w:rsidR="00C57926" w:rsidRPr="005D4752" w:rsidRDefault="00C57926" w:rsidP="00C57926">
      <w:pPr>
        <w:sectPr w:rsidR="00C57926" w:rsidRPr="005D4752">
          <w:headerReference w:type="default" r:id="rId88"/>
          <w:footerReference w:type="default" r:id="rId89"/>
          <w:pgSz w:w="11906" w:h="16838"/>
          <w:pgMar w:top="1428" w:right="1800" w:bottom="1440" w:left="1800" w:header="708" w:footer="708" w:gutter="0"/>
          <w:cols w:space="720"/>
        </w:sectPr>
      </w:pPr>
    </w:p>
    <w:p w14:paraId="14B07335" w14:textId="17BFA4AD" w:rsidR="00180ACA" w:rsidRPr="005D4752" w:rsidRDefault="00DC109E">
      <w:pPr>
        <w:pStyle w:val="Heading1"/>
      </w:pPr>
      <w:bookmarkStart w:id="216" w:name="_Toc192777716"/>
      <w:bookmarkStart w:id="217" w:name="_Toc222978612"/>
      <w:bookmarkStart w:id="218" w:name="_Toc70975991"/>
      <w:bookmarkStart w:id="219" w:name="_Toc71112367"/>
      <w:bookmarkStart w:id="220" w:name="_Toc71731660"/>
      <w:r w:rsidRPr="005D4752">
        <w:lastRenderedPageBreak/>
        <w:t>Critical Evaluation</w:t>
      </w:r>
      <w:bookmarkEnd w:id="216"/>
      <w:bookmarkEnd w:id="217"/>
      <w:bookmarkEnd w:id="218"/>
      <w:bookmarkEnd w:id="219"/>
      <w:bookmarkEnd w:id="220"/>
    </w:p>
    <w:p w14:paraId="62DA4BA6" w14:textId="5642F837" w:rsidR="00EE47CF" w:rsidRDefault="008E0FA8" w:rsidP="00991C2F">
      <w:pPr>
        <w:pStyle w:val="Heading2"/>
      </w:pPr>
      <w:bookmarkStart w:id="221" w:name="_Toc71731661"/>
      <w:r>
        <w:t>Project Requirements</w:t>
      </w:r>
      <w:r w:rsidR="00991C2F" w:rsidRPr="00991C2F">
        <w:t xml:space="preserve"> </w:t>
      </w:r>
      <w:r w:rsidR="00991C2F">
        <w:t>and Design Decisions</w:t>
      </w:r>
      <w:bookmarkEnd w:id="221"/>
    </w:p>
    <w:p w14:paraId="2FC2301D" w14:textId="1B3B8A79" w:rsidR="00E17927" w:rsidRDefault="00750A64" w:rsidP="00636B51">
      <w:pPr>
        <w:pStyle w:val="Heading3"/>
      </w:pPr>
      <w:bookmarkStart w:id="222" w:name="_Toc71731662"/>
      <w:r>
        <w:t>Project Features</w:t>
      </w:r>
      <w:bookmarkEnd w:id="222"/>
    </w:p>
    <w:p w14:paraId="73EBF964" w14:textId="4985AF13" w:rsidR="00A45B17" w:rsidRDefault="005B615A" w:rsidP="007703CB">
      <w:pPr>
        <w:rPr>
          <w:color w:val="7030A0"/>
        </w:rPr>
      </w:pPr>
      <w:r w:rsidRPr="00B20555">
        <w:rPr>
          <w:color w:val="7030A0"/>
        </w:rPr>
        <w:t>This project</w:t>
      </w:r>
      <w:r w:rsidR="007B793E">
        <w:rPr>
          <w:color w:val="7030A0"/>
        </w:rPr>
        <w:t>’s</w:t>
      </w:r>
      <w:r w:rsidRPr="00B20555">
        <w:rPr>
          <w:color w:val="7030A0"/>
        </w:rPr>
        <w:t xml:space="preserve"> </w:t>
      </w:r>
      <w:r w:rsidR="007B793E">
        <w:rPr>
          <w:color w:val="7030A0"/>
        </w:rPr>
        <w:t xml:space="preserve">purpose was </w:t>
      </w:r>
      <w:r w:rsidRPr="00B20555">
        <w:rPr>
          <w:color w:val="7030A0"/>
        </w:rPr>
        <w:t>to utilise a deep learning approach for the task of detecting grasps for objects</w:t>
      </w:r>
      <w:r w:rsidR="008553A1" w:rsidRPr="00B20555">
        <w:rPr>
          <w:color w:val="7030A0"/>
        </w:rPr>
        <w:t>.</w:t>
      </w:r>
      <w:r w:rsidR="007B793E">
        <w:rPr>
          <w:color w:val="7030A0"/>
        </w:rPr>
        <w:t xml:space="preserve"> </w:t>
      </w:r>
      <w:r w:rsidR="004021DD">
        <w:rPr>
          <w:color w:val="7030A0"/>
        </w:rPr>
        <w:t xml:space="preserve">It was designed to test the hypothesis stated in </w:t>
      </w:r>
      <w:r w:rsidR="004021DD">
        <w:rPr>
          <w:i/>
          <w:iCs/>
          <w:color w:val="7030A0"/>
        </w:rPr>
        <w:t>Chapter 3</w:t>
      </w:r>
      <w:r w:rsidR="00E477AF">
        <w:rPr>
          <w:color w:val="7030A0"/>
        </w:rPr>
        <w:t>. Therefore</w:t>
      </w:r>
      <w:r w:rsidR="0003409D">
        <w:rPr>
          <w:color w:val="7030A0"/>
        </w:rPr>
        <w:t>,</w:t>
      </w:r>
      <w:r w:rsidR="00E477AF">
        <w:rPr>
          <w:color w:val="7030A0"/>
        </w:rPr>
        <w:t xml:space="preserve"> the requirements were </w:t>
      </w:r>
      <w:r w:rsidR="0003409D">
        <w:rPr>
          <w:color w:val="7030A0"/>
        </w:rPr>
        <w:t>built around the software and data for running the experiments.</w:t>
      </w:r>
    </w:p>
    <w:p w14:paraId="1EAF7611" w14:textId="781EA28F" w:rsidR="00A45B17" w:rsidRDefault="00A45B17" w:rsidP="007703CB">
      <w:pPr>
        <w:rPr>
          <w:color w:val="7030A0"/>
        </w:rPr>
      </w:pPr>
    </w:p>
    <w:p w14:paraId="71DD10BE" w14:textId="1041A20C" w:rsidR="007703CB" w:rsidRDefault="00761E4D" w:rsidP="007703CB">
      <w:pPr>
        <w:rPr>
          <w:color w:val="7030A0"/>
        </w:rPr>
      </w:pPr>
      <w:r w:rsidRPr="00B20555">
        <w:rPr>
          <w:color w:val="7030A0"/>
        </w:rPr>
        <w:t xml:space="preserve">The requirements that were outlined in </w:t>
      </w:r>
      <w:r w:rsidRPr="00B20555">
        <w:rPr>
          <w:i/>
          <w:iCs/>
          <w:color w:val="7030A0"/>
        </w:rPr>
        <w:t>Figure 1.1</w:t>
      </w:r>
      <w:r w:rsidRPr="00B20555">
        <w:rPr>
          <w:color w:val="7030A0"/>
        </w:rPr>
        <w:t xml:space="preserve"> </w:t>
      </w:r>
      <w:r w:rsidR="0086127C" w:rsidRPr="00B20555">
        <w:rPr>
          <w:color w:val="7030A0"/>
        </w:rPr>
        <w:t>were mostly identified at the beginning of the project</w:t>
      </w:r>
      <w:r w:rsidR="00734D95">
        <w:rPr>
          <w:color w:val="7030A0"/>
        </w:rPr>
        <w:t xml:space="preserve">. This </w:t>
      </w:r>
      <w:r w:rsidR="0075699F">
        <w:rPr>
          <w:color w:val="7030A0"/>
        </w:rPr>
        <w:t xml:space="preserve">was done through research into the topic </w:t>
      </w:r>
      <w:r w:rsidR="00112E02">
        <w:rPr>
          <w:color w:val="7030A0"/>
        </w:rPr>
        <w:t xml:space="preserve">to identify </w:t>
      </w:r>
      <w:r w:rsidR="00D62DA7">
        <w:rPr>
          <w:color w:val="7030A0"/>
        </w:rPr>
        <w:t xml:space="preserve">the key features that would be required </w:t>
      </w:r>
      <w:r w:rsidR="00817D13">
        <w:rPr>
          <w:color w:val="7030A0"/>
        </w:rPr>
        <w:t>to accomplish the desired functionality</w:t>
      </w:r>
      <w:r w:rsidR="000A0A6A">
        <w:rPr>
          <w:color w:val="7030A0"/>
        </w:rPr>
        <w:t>. This</w:t>
      </w:r>
      <w:r w:rsidR="00066ABE">
        <w:rPr>
          <w:color w:val="7030A0"/>
        </w:rPr>
        <w:t xml:space="preserve"> research</w:t>
      </w:r>
      <w:r w:rsidR="0028344C">
        <w:rPr>
          <w:color w:val="7030A0"/>
        </w:rPr>
        <w:t>,</w:t>
      </w:r>
      <w:r w:rsidR="00066ABE">
        <w:rPr>
          <w:color w:val="7030A0"/>
        </w:rPr>
        <w:t xml:space="preserve"> in conjunction with discussions with</w:t>
      </w:r>
      <w:r w:rsidR="0028344C">
        <w:rPr>
          <w:color w:val="7030A0"/>
        </w:rPr>
        <w:t xml:space="preserve"> the supervisor, </w:t>
      </w:r>
      <w:r w:rsidR="0C44128C" w:rsidRPr="54CDF99E">
        <w:rPr>
          <w:color w:val="7030A0"/>
        </w:rPr>
        <w:t xml:space="preserve">initially </w:t>
      </w:r>
      <w:r w:rsidR="00D65F14">
        <w:rPr>
          <w:color w:val="7030A0"/>
        </w:rPr>
        <w:t xml:space="preserve">enabled a broad overview </w:t>
      </w:r>
      <w:r w:rsidR="009A5FC0">
        <w:rPr>
          <w:color w:val="7030A0"/>
        </w:rPr>
        <w:t xml:space="preserve">of the features. This </w:t>
      </w:r>
      <w:r w:rsidR="003741FF">
        <w:rPr>
          <w:color w:val="7030A0"/>
        </w:rPr>
        <w:t>led to the</w:t>
      </w:r>
      <w:r w:rsidR="003741FF" w:rsidRPr="54CDF99E">
        <w:rPr>
          <w:color w:val="7030A0"/>
        </w:rPr>
        <w:t xml:space="preserve"> </w:t>
      </w:r>
      <w:r w:rsidR="09D3046A" w:rsidRPr="54CDF99E">
        <w:rPr>
          <w:color w:val="7030A0"/>
        </w:rPr>
        <w:t>creation of a</w:t>
      </w:r>
      <w:r w:rsidR="003741FF">
        <w:rPr>
          <w:color w:val="7030A0"/>
        </w:rPr>
        <w:t xml:space="preserve"> more detailed feature list</w:t>
      </w:r>
      <w:r w:rsidR="00F50C9E">
        <w:rPr>
          <w:color w:val="7030A0"/>
        </w:rPr>
        <w:t xml:space="preserve">, that </w:t>
      </w:r>
      <w:r w:rsidR="00950013">
        <w:rPr>
          <w:color w:val="7030A0"/>
        </w:rPr>
        <w:t xml:space="preserve">allowed </w:t>
      </w:r>
      <w:r w:rsidR="0063179B">
        <w:rPr>
          <w:color w:val="7030A0"/>
        </w:rPr>
        <w:t xml:space="preserve">flexibility </w:t>
      </w:r>
      <w:r w:rsidR="00950013">
        <w:rPr>
          <w:color w:val="7030A0"/>
        </w:rPr>
        <w:t xml:space="preserve">for </w:t>
      </w:r>
      <w:r w:rsidR="0063179B">
        <w:rPr>
          <w:color w:val="7030A0"/>
        </w:rPr>
        <w:t>design during the iterations</w:t>
      </w:r>
      <w:r w:rsidR="5D460C40" w:rsidRPr="34C5645B">
        <w:rPr>
          <w:color w:val="7030A0"/>
        </w:rPr>
        <w:t>.</w:t>
      </w:r>
      <w:r w:rsidR="00AF68E5" w:rsidRPr="34C5645B">
        <w:rPr>
          <w:color w:val="7030A0"/>
        </w:rPr>
        <w:t xml:space="preserve"> </w:t>
      </w:r>
      <w:r w:rsidR="4070ED52" w:rsidRPr="34C5645B">
        <w:rPr>
          <w:color w:val="7030A0"/>
        </w:rPr>
        <w:t>It</w:t>
      </w:r>
      <w:r w:rsidR="00AF68E5">
        <w:rPr>
          <w:color w:val="7030A0"/>
        </w:rPr>
        <w:t xml:space="preserve"> also </w:t>
      </w:r>
      <w:r w:rsidR="00612EBF">
        <w:rPr>
          <w:color w:val="7030A0"/>
        </w:rPr>
        <w:t xml:space="preserve">provided a </w:t>
      </w:r>
      <w:r w:rsidR="004354D1">
        <w:rPr>
          <w:color w:val="7030A0"/>
        </w:rPr>
        <w:t xml:space="preserve">good </w:t>
      </w:r>
      <w:r w:rsidR="003B7994">
        <w:rPr>
          <w:color w:val="7030A0"/>
        </w:rPr>
        <w:t xml:space="preserve">vision </w:t>
      </w:r>
      <w:r w:rsidR="001D51E6">
        <w:rPr>
          <w:color w:val="7030A0"/>
        </w:rPr>
        <w:t xml:space="preserve">of the </w:t>
      </w:r>
      <w:r w:rsidR="00690E40">
        <w:rPr>
          <w:color w:val="7030A0"/>
        </w:rPr>
        <w:t xml:space="preserve">work required for the </w:t>
      </w:r>
      <w:r w:rsidR="006F4748">
        <w:rPr>
          <w:color w:val="7030A0"/>
        </w:rPr>
        <w:t>desired system</w:t>
      </w:r>
      <w:r w:rsidR="0063179B">
        <w:rPr>
          <w:color w:val="7030A0"/>
        </w:rPr>
        <w:t>.</w:t>
      </w:r>
    </w:p>
    <w:p w14:paraId="0CD328B0" w14:textId="1C64E068" w:rsidR="003A0272" w:rsidRDefault="003A0272" w:rsidP="007703CB">
      <w:pPr>
        <w:rPr>
          <w:color w:val="7030A0"/>
        </w:rPr>
      </w:pPr>
    </w:p>
    <w:p w14:paraId="1661416E" w14:textId="592530A5" w:rsidR="003A0272" w:rsidRDefault="003A0272" w:rsidP="007703CB">
      <w:pPr>
        <w:rPr>
          <w:color w:val="7030A0"/>
        </w:rPr>
      </w:pPr>
      <w:r>
        <w:rPr>
          <w:color w:val="7030A0"/>
        </w:rPr>
        <w:t xml:space="preserve">Overall, </w:t>
      </w:r>
      <w:r w:rsidR="00DD2E22">
        <w:rPr>
          <w:color w:val="7030A0"/>
        </w:rPr>
        <w:t xml:space="preserve">the features of this </w:t>
      </w:r>
      <w:r w:rsidR="00F729BA">
        <w:rPr>
          <w:color w:val="7030A0"/>
        </w:rPr>
        <w:t xml:space="preserve">project were well </w:t>
      </w:r>
      <w:r w:rsidR="005A559D">
        <w:rPr>
          <w:color w:val="7030A0"/>
        </w:rPr>
        <w:t>planned</w:t>
      </w:r>
      <w:r w:rsidR="004D3CD7">
        <w:rPr>
          <w:color w:val="7030A0"/>
        </w:rPr>
        <w:t xml:space="preserve"> and</w:t>
      </w:r>
      <w:r w:rsidR="00FA3185">
        <w:rPr>
          <w:color w:val="7030A0"/>
        </w:rPr>
        <w:t xml:space="preserve"> structured</w:t>
      </w:r>
      <w:r w:rsidR="00B32145">
        <w:rPr>
          <w:color w:val="7030A0"/>
        </w:rPr>
        <w:t>, enabling the fulfilment of the project aims</w:t>
      </w:r>
      <w:r w:rsidR="009C55AA">
        <w:rPr>
          <w:color w:val="7030A0"/>
        </w:rPr>
        <w:t>. This</w:t>
      </w:r>
      <w:r w:rsidR="00720F7F">
        <w:rPr>
          <w:color w:val="7030A0"/>
        </w:rPr>
        <w:t xml:space="preserve"> list also</w:t>
      </w:r>
      <w:r w:rsidR="00D008CD">
        <w:rPr>
          <w:color w:val="7030A0"/>
        </w:rPr>
        <w:t xml:space="preserve"> </w:t>
      </w:r>
      <w:r w:rsidR="00A20ECA">
        <w:rPr>
          <w:color w:val="7030A0"/>
        </w:rPr>
        <w:t xml:space="preserve">could </w:t>
      </w:r>
      <w:r w:rsidR="006A328A">
        <w:rPr>
          <w:color w:val="7030A0"/>
        </w:rPr>
        <w:t xml:space="preserve">become a springboard upon which </w:t>
      </w:r>
      <w:r w:rsidR="00D008CD">
        <w:rPr>
          <w:color w:val="7030A0"/>
        </w:rPr>
        <w:t>the possibility of</w:t>
      </w:r>
      <w:r w:rsidR="00BE4D5A">
        <w:rPr>
          <w:color w:val="7030A0"/>
        </w:rPr>
        <w:t xml:space="preserve"> </w:t>
      </w:r>
      <w:r w:rsidR="00B1229F">
        <w:rPr>
          <w:color w:val="7030A0"/>
        </w:rPr>
        <w:t>new</w:t>
      </w:r>
      <w:r w:rsidR="00A43DB8">
        <w:rPr>
          <w:color w:val="7030A0"/>
        </w:rPr>
        <w:t xml:space="preserve"> features</w:t>
      </w:r>
      <w:r w:rsidR="00774A6F">
        <w:rPr>
          <w:color w:val="7030A0"/>
        </w:rPr>
        <w:t xml:space="preserve"> </w:t>
      </w:r>
      <w:r w:rsidR="343D5C24" w:rsidRPr="3216467D">
        <w:rPr>
          <w:color w:val="7030A0"/>
        </w:rPr>
        <w:t>could</w:t>
      </w:r>
      <w:r w:rsidR="0017591A">
        <w:rPr>
          <w:color w:val="7030A0"/>
        </w:rPr>
        <w:t xml:space="preserve"> be </w:t>
      </w:r>
      <w:r w:rsidR="00774A6F">
        <w:rPr>
          <w:color w:val="7030A0"/>
        </w:rPr>
        <w:t>develop</w:t>
      </w:r>
      <w:r w:rsidR="0017591A">
        <w:rPr>
          <w:color w:val="7030A0"/>
        </w:rPr>
        <w:t>ed</w:t>
      </w:r>
      <w:r w:rsidR="00A43DB8">
        <w:rPr>
          <w:color w:val="7030A0"/>
        </w:rPr>
        <w:t xml:space="preserve"> and expanded</w:t>
      </w:r>
      <w:r w:rsidR="00774A6F">
        <w:rPr>
          <w:color w:val="7030A0"/>
        </w:rPr>
        <w:t>.</w:t>
      </w:r>
    </w:p>
    <w:p w14:paraId="4AC0A15E" w14:textId="77777777" w:rsidR="00750A64" w:rsidRDefault="00750A64" w:rsidP="007703CB">
      <w:pPr>
        <w:rPr>
          <w:color w:val="7030A0"/>
        </w:rPr>
      </w:pPr>
    </w:p>
    <w:p w14:paraId="7BE14873" w14:textId="6078F3BA" w:rsidR="00750A64" w:rsidRDefault="00750A64" w:rsidP="00636B51">
      <w:pPr>
        <w:pStyle w:val="Heading3"/>
      </w:pPr>
      <w:bookmarkStart w:id="223" w:name="_Toc71731663"/>
      <w:r>
        <w:t>Design Decisions</w:t>
      </w:r>
      <w:bookmarkEnd w:id="223"/>
    </w:p>
    <w:p w14:paraId="75B499DE" w14:textId="1CF14151" w:rsidR="00EE516C" w:rsidRDefault="002F7A8F" w:rsidP="00750A64">
      <w:pPr>
        <w:rPr>
          <w:color w:val="7030A0"/>
        </w:rPr>
      </w:pPr>
      <w:r>
        <w:rPr>
          <w:color w:val="7030A0"/>
        </w:rPr>
        <w:t>As this pr</w:t>
      </w:r>
      <w:r w:rsidR="003F61A3">
        <w:rPr>
          <w:color w:val="7030A0"/>
        </w:rPr>
        <w:t xml:space="preserve">oject </w:t>
      </w:r>
      <w:r w:rsidR="1D384C1B" w:rsidRPr="5FC8461A">
        <w:rPr>
          <w:color w:val="7030A0"/>
        </w:rPr>
        <w:t>was</w:t>
      </w:r>
      <w:r w:rsidR="003F61A3">
        <w:rPr>
          <w:color w:val="7030A0"/>
        </w:rPr>
        <w:t xml:space="preserve"> following the </w:t>
      </w:r>
      <w:r w:rsidR="00CC42C8">
        <w:rPr>
          <w:color w:val="7030A0"/>
        </w:rPr>
        <w:t xml:space="preserve">FDD methodology, design was </w:t>
      </w:r>
      <w:r w:rsidR="00D76945">
        <w:rPr>
          <w:color w:val="7030A0"/>
        </w:rPr>
        <w:t xml:space="preserve">a </w:t>
      </w:r>
      <w:r w:rsidR="251D83BB" w:rsidRPr="7096F310">
        <w:rPr>
          <w:color w:val="7030A0"/>
        </w:rPr>
        <w:t xml:space="preserve">key </w:t>
      </w:r>
      <w:r w:rsidR="00D76945">
        <w:rPr>
          <w:color w:val="7030A0"/>
        </w:rPr>
        <w:t>focus</w:t>
      </w:r>
      <w:r w:rsidR="00CC42C8">
        <w:rPr>
          <w:color w:val="7030A0"/>
        </w:rPr>
        <w:t xml:space="preserve"> point</w:t>
      </w:r>
      <w:r w:rsidR="00D76945">
        <w:rPr>
          <w:color w:val="7030A0"/>
        </w:rPr>
        <w:t>.</w:t>
      </w:r>
      <w:r w:rsidR="00D01E3F">
        <w:rPr>
          <w:color w:val="7030A0"/>
        </w:rPr>
        <w:t xml:space="preserve"> This involved designing a</w:t>
      </w:r>
      <w:r w:rsidR="00461D80">
        <w:rPr>
          <w:color w:val="7030A0"/>
        </w:rPr>
        <w:t>n</w:t>
      </w:r>
      <w:r w:rsidR="00D01E3F">
        <w:rPr>
          <w:color w:val="7030A0"/>
        </w:rPr>
        <w:t xml:space="preserve"> overall model of the project</w:t>
      </w:r>
      <w:r w:rsidR="000F6BE2">
        <w:rPr>
          <w:color w:val="7030A0"/>
        </w:rPr>
        <w:t xml:space="preserve"> at the start of the process to </w:t>
      </w:r>
      <w:r w:rsidR="005D1300">
        <w:rPr>
          <w:color w:val="7030A0"/>
        </w:rPr>
        <w:t>shape the direction of the project. Furthermore, a</w:t>
      </w:r>
      <w:r w:rsidR="000A3314">
        <w:rPr>
          <w:color w:val="7030A0"/>
        </w:rPr>
        <w:t>t the beginning of each iteration</w:t>
      </w:r>
      <w:r w:rsidR="008D72C7">
        <w:rPr>
          <w:color w:val="7030A0"/>
        </w:rPr>
        <w:t xml:space="preserve"> there was a time in which </w:t>
      </w:r>
      <w:r w:rsidR="00F97E6C">
        <w:rPr>
          <w:color w:val="7030A0"/>
        </w:rPr>
        <w:t xml:space="preserve">decisions were taken </w:t>
      </w:r>
      <w:r w:rsidR="00401208">
        <w:rPr>
          <w:color w:val="7030A0"/>
        </w:rPr>
        <w:t>about the</w:t>
      </w:r>
      <w:r w:rsidR="00F97E6C">
        <w:rPr>
          <w:color w:val="7030A0"/>
        </w:rPr>
        <w:t xml:space="preserve"> </w:t>
      </w:r>
      <w:r w:rsidR="000A2EF2">
        <w:rPr>
          <w:color w:val="7030A0"/>
        </w:rPr>
        <w:t xml:space="preserve">design </w:t>
      </w:r>
      <w:r w:rsidR="00401208">
        <w:rPr>
          <w:color w:val="7030A0"/>
        </w:rPr>
        <w:t xml:space="preserve">of the </w:t>
      </w:r>
      <w:r w:rsidR="00D3637C">
        <w:rPr>
          <w:color w:val="7030A0"/>
        </w:rPr>
        <w:t>features.</w:t>
      </w:r>
      <w:r w:rsidR="00B6031D">
        <w:rPr>
          <w:color w:val="7030A0"/>
        </w:rPr>
        <w:t xml:space="preserve"> This included creating </w:t>
      </w:r>
      <w:r w:rsidR="003B2CE1">
        <w:rPr>
          <w:color w:val="7030A0"/>
        </w:rPr>
        <w:t xml:space="preserve">new </w:t>
      </w:r>
      <w:r w:rsidR="00B6031D">
        <w:rPr>
          <w:color w:val="7030A0"/>
        </w:rPr>
        <w:t>diagrams</w:t>
      </w:r>
      <w:r w:rsidR="003B2CE1">
        <w:rPr>
          <w:color w:val="7030A0"/>
        </w:rPr>
        <w:t xml:space="preserve"> and </w:t>
      </w:r>
      <w:r w:rsidR="00DE3500">
        <w:rPr>
          <w:color w:val="7030A0"/>
        </w:rPr>
        <w:t xml:space="preserve">modifying </w:t>
      </w:r>
      <w:r w:rsidR="003B2CE1">
        <w:rPr>
          <w:color w:val="7030A0"/>
        </w:rPr>
        <w:t xml:space="preserve">the </w:t>
      </w:r>
      <w:r w:rsidR="00DE3500">
        <w:rPr>
          <w:color w:val="7030A0"/>
        </w:rPr>
        <w:t xml:space="preserve">original </w:t>
      </w:r>
      <w:r w:rsidR="003B2CE1">
        <w:rPr>
          <w:color w:val="7030A0"/>
        </w:rPr>
        <w:t>model</w:t>
      </w:r>
      <w:r w:rsidR="004D2DB7">
        <w:rPr>
          <w:color w:val="7030A0"/>
        </w:rPr>
        <w:t xml:space="preserve"> to include new features.</w:t>
      </w:r>
      <w:r w:rsidR="00A76BBA">
        <w:rPr>
          <w:color w:val="7030A0"/>
        </w:rPr>
        <w:t xml:space="preserve"> These diagrams </w:t>
      </w:r>
      <w:r w:rsidR="00750C1E">
        <w:rPr>
          <w:color w:val="7030A0"/>
        </w:rPr>
        <w:t>aided the development and implementation of key algorithms and scripts</w:t>
      </w:r>
      <w:r w:rsidR="00FE6D37">
        <w:rPr>
          <w:color w:val="7030A0"/>
        </w:rPr>
        <w:t xml:space="preserve"> within the system.</w:t>
      </w:r>
    </w:p>
    <w:p w14:paraId="16A6F0A5" w14:textId="77777777" w:rsidR="007B3E25" w:rsidRDefault="007B3E25" w:rsidP="00750A64">
      <w:pPr>
        <w:rPr>
          <w:color w:val="7030A0"/>
        </w:rPr>
      </w:pPr>
    </w:p>
    <w:p w14:paraId="226FF225" w14:textId="4B4ED156" w:rsidR="007B3E25" w:rsidRDefault="007B3E25" w:rsidP="00750A64">
      <w:pPr>
        <w:rPr>
          <w:color w:val="7030A0"/>
        </w:rPr>
      </w:pPr>
      <w:r>
        <w:rPr>
          <w:color w:val="7030A0"/>
        </w:rPr>
        <w:t xml:space="preserve">Right </w:t>
      </w:r>
      <w:r w:rsidR="00AC7AF5">
        <w:rPr>
          <w:color w:val="7030A0"/>
        </w:rPr>
        <w:t xml:space="preserve">at the beginning of the project, two key decisions were made </w:t>
      </w:r>
      <w:r w:rsidR="1484469D" w:rsidRPr="7096F310">
        <w:rPr>
          <w:color w:val="7030A0"/>
        </w:rPr>
        <w:t>because of</w:t>
      </w:r>
      <w:r w:rsidR="00AC7AF5" w:rsidRPr="7096F310">
        <w:rPr>
          <w:color w:val="7030A0"/>
        </w:rPr>
        <w:t xml:space="preserve"> the </w:t>
      </w:r>
      <w:r w:rsidR="00AC7AF5">
        <w:rPr>
          <w:color w:val="7030A0"/>
        </w:rPr>
        <w:t>initial analysis of the problem</w:t>
      </w:r>
      <w:r w:rsidR="003C63A1">
        <w:rPr>
          <w:color w:val="7030A0"/>
        </w:rPr>
        <w:t xml:space="preserve">. The first being to use ROS as the </w:t>
      </w:r>
      <w:r w:rsidR="00E2438D">
        <w:rPr>
          <w:color w:val="7030A0"/>
        </w:rPr>
        <w:t xml:space="preserve">environment to develop the </w:t>
      </w:r>
      <w:r w:rsidR="62F95990" w:rsidRPr="2E05DFF1">
        <w:rPr>
          <w:color w:val="7030A0"/>
        </w:rPr>
        <w:t>‘</w:t>
      </w:r>
      <w:r w:rsidR="006E6F08">
        <w:rPr>
          <w:color w:val="7030A0"/>
        </w:rPr>
        <w:t xml:space="preserve">hypothesis </w:t>
      </w:r>
      <w:proofErr w:type="gramStart"/>
      <w:r w:rsidR="006E6F08" w:rsidRPr="2E05DFF1">
        <w:rPr>
          <w:color w:val="7030A0"/>
        </w:rPr>
        <w:t>experiments</w:t>
      </w:r>
      <w:r w:rsidR="31B7D7EE" w:rsidRPr="2E05DFF1">
        <w:rPr>
          <w:color w:val="7030A0"/>
        </w:rPr>
        <w:t>’</w:t>
      </w:r>
      <w:proofErr w:type="gramEnd"/>
      <w:r w:rsidR="00132CF2" w:rsidRPr="2E05DFF1">
        <w:rPr>
          <w:color w:val="7030A0"/>
        </w:rPr>
        <w:t>.</w:t>
      </w:r>
      <w:r w:rsidR="00132CF2">
        <w:rPr>
          <w:color w:val="7030A0"/>
        </w:rPr>
        <w:t xml:space="preserve"> The second decision was to utilise the Tensorflow </w:t>
      </w:r>
      <w:r w:rsidR="00DB26E1">
        <w:rPr>
          <w:color w:val="7030A0"/>
        </w:rPr>
        <w:t xml:space="preserve">library to build the </w:t>
      </w:r>
      <w:r w:rsidR="00EC1C23">
        <w:rPr>
          <w:color w:val="7030A0"/>
        </w:rPr>
        <w:t>CNN.</w:t>
      </w:r>
      <w:r w:rsidR="00080F8A">
        <w:rPr>
          <w:color w:val="7030A0"/>
        </w:rPr>
        <w:t xml:space="preserve"> </w:t>
      </w:r>
      <w:r w:rsidR="00900C0E">
        <w:rPr>
          <w:color w:val="7030A0"/>
        </w:rPr>
        <w:t>On reflection, it was definitely a good idea to get these decisions out of the way as soon as possible</w:t>
      </w:r>
      <w:r w:rsidR="00A146F4">
        <w:rPr>
          <w:color w:val="7030A0"/>
        </w:rPr>
        <w:t>,</w:t>
      </w:r>
      <w:r w:rsidR="00877B62">
        <w:rPr>
          <w:color w:val="7030A0"/>
        </w:rPr>
        <w:t xml:space="preserve"> especially as </w:t>
      </w:r>
      <w:r w:rsidR="006C4F2D">
        <w:rPr>
          <w:color w:val="7030A0"/>
        </w:rPr>
        <w:t>previ</w:t>
      </w:r>
      <w:r w:rsidR="00672264">
        <w:rPr>
          <w:color w:val="7030A0"/>
        </w:rPr>
        <w:t>ous experience of these technologies</w:t>
      </w:r>
      <w:r w:rsidR="00F4264F">
        <w:rPr>
          <w:color w:val="7030A0"/>
        </w:rPr>
        <w:t xml:space="preserve"> was available</w:t>
      </w:r>
      <w:r w:rsidR="00A500F0">
        <w:rPr>
          <w:color w:val="7030A0"/>
        </w:rPr>
        <w:t>. T</w:t>
      </w:r>
      <w:r w:rsidR="00422F89">
        <w:rPr>
          <w:color w:val="7030A0"/>
        </w:rPr>
        <w:t xml:space="preserve">his enabled </w:t>
      </w:r>
      <w:r w:rsidR="00877B62">
        <w:rPr>
          <w:color w:val="7030A0"/>
        </w:rPr>
        <w:t xml:space="preserve">the project to proceed </w:t>
      </w:r>
      <w:r w:rsidR="00F4264F">
        <w:rPr>
          <w:color w:val="7030A0"/>
        </w:rPr>
        <w:t xml:space="preserve">quicker onto decisions that </w:t>
      </w:r>
      <w:r w:rsidR="00E03004">
        <w:rPr>
          <w:color w:val="7030A0"/>
        </w:rPr>
        <w:t>required more research to get right.</w:t>
      </w:r>
    </w:p>
    <w:p w14:paraId="3C0F7D65" w14:textId="77777777" w:rsidR="00EE516C" w:rsidRDefault="00EE516C" w:rsidP="00750A64">
      <w:pPr>
        <w:rPr>
          <w:color w:val="7030A0"/>
        </w:rPr>
      </w:pPr>
    </w:p>
    <w:p w14:paraId="5C585109" w14:textId="60037200" w:rsidR="00C77FAE" w:rsidRDefault="002F773B" w:rsidP="00750A64">
      <w:pPr>
        <w:rPr>
          <w:color w:val="7030A0"/>
        </w:rPr>
      </w:pPr>
      <w:r>
        <w:rPr>
          <w:color w:val="7030A0"/>
        </w:rPr>
        <w:t xml:space="preserve">The most complicated design decision during the </w:t>
      </w:r>
      <w:r w:rsidR="00DE27D7">
        <w:rPr>
          <w:color w:val="7030A0"/>
        </w:rPr>
        <w:t>project was most likely the way the dataset was generated.</w:t>
      </w:r>
      <w:r w:rsidR="00871386">
        <w:rPr>
          <w:color w:val="7030A0"/>
        </w:rPr>
        <w:t xml:space="preserve"> This is the case because there were many different variables involved in the process</w:t>
      </w:r>
      <w:r w:rsidR="00EF79A0">
        <w:rPr>
          <w:color w:val="7030A0"/>
        </w:rPr>
        <w:t xml:space="preserve">, such as </w:t>
      </w:r>
      <w:r w:rsidR="00B05D05">
        <w:rPr>
          <w:color w:val="7030A0"/>
        </w:rPr>
        <w:t>how many grasps per image, or how many random rotations of the objects to render</w:t>
      </w:r>
      <w:r w:rsidR="00DC6A48">
        <w:rPr>
          <w:color w:val="7030A0"/>
        </w:rPr>
        <w:t xml:space="preserve">. Furthermore, the success of the entire project </w:t>
      </w:r>
      <w:r w:rsidR="0059469F">
        <w:rPr>
          <w:color w:val="7030A0"/>
        </w:rPr>
        <w:t>would rely heavily of the quality of this data</w:t>
      </w:r>
      <w:r w:rsidR="00336F0D">
        <w:rPr>
          <w:color w:val="7030A0"/>
        </w:rPr>
        <w:t xml:space="preserve"> (as discussed in </w:t>
      </w:r>
      <w:r w:rsidR="00336F0D">
        <w:rPr>
          <w:i/>
          <w:iCs/>
          <w:color w:val="7030A0"/>
        </w:rPr>
        <w:t xml:space="preserve">Chapter </w:t>
      </w:r>
      <w:r w:rsidR="003E474C">
        <w:rPr>
          <w:i/>
          <w:iCs/>
          <w:color w:val="7030A0"/>
        </w:rPr>
        <w:t>3</w:t>
      </w:r>
      <w:r w:rsidR="00336F0D">
        <w:rPr>
          <w:color w:val="7030A0"/>
        </w:rPr>
        <w:t xml:space="preserve">). On reflection, </w:t>
      </w:r>
      <w:r w:rsidR="00563338">
        <w:rPr>
          <w:color w:val="7030A0"/>
        </w:rPr>
        <w:t xml:space="preserve">it may have been advisable to </w:t>
      </w:r>
      <w:r w:rsidR="00120E8F">
        <w:rPr>
          <w:color w:val="7030A0"/>
        </w:rPr>
        <w:t xml:space="preserve">initially use less </w:t>
      </w:r>
      <w:r w:rsidR="004C0D8F">
        <w:rPr>
          <w:color w:val="7030A0"/>
        </w:rPr>
        <w:t xml:space="preserve">repeated </w:t>
      </w:r>
      <w:r w:rsidR="00120E8F">
        <w:rPr>
          <w:color w:val="7030A0"/>
        </w:rPr>
        <w:t>data</w:t>
      </w:r>
      <w:r w:rsidR="00D12CC7">
        <w:rPr>
          <w:color w:val="7030A0"/>
        </w:rPr>
        <w:t xml:space="preserve"> (i.e., </w:t>
      </w:r>
      <w:r w:rsidR="00717A0B">
        <w:rPr>
          <w:color w:val="7030A0"/>
        </w:rPr>
        <w:t>less images of each object</w:t>
      </w:r>
      <w:r w:rsidR="00D12CC7">
        <w:rPr>
          <w:color w:val="7030A0"/>
        </w:rPr>
        <w:t>)</w:t>
      </w:r>
      <w:r w:rsidR="006A728E">
        <w:rPr>
          <w:color w:val="7030A0"/>
        </w:rPr>
        <w:t xml:space="preserve"> to allow more training to be done in the time available.</w:t>
      </w:r>
    </w:p>
    <w:p w14:paraId="047BC35D" w14:textId="6D3D1B97" w:rsidR="006A728E" w:rsidRPr="00336F0D" w:rsidRDefault="00D17981" w:rsidP="00750A64">
      <w:pPr>
        <w:rPr>
          <w:color w:val="7030A0"/>
        </w:rPr>
      </w:pPr>
      <w:r>
        <w:rPr>
          <w:color w:val="7030A0"/>
        </w:rPr>
        <w:t>Overall</w:t>
      </w:r>
      <w:r w:rsidR="00522470">
        <w:rPr>
          <w:color w:val="7030A0"/>
        </w:rPr>
        <w:t xml:space="preserve">, the decisions taken during the design of the project have produced good </w:t>
      </w:r>
      <w:r w:rsidR="00ED2E5C">
        <w:rPr>
          <w:color w:val="7030A0"/>
        </w:rPr>
        <w:t>individual</w:t>
      </w:r>
      <w:r w:rsidR="00374621">
        <w:rPr>
          <w:color w:val="7030A0"/>
        </w:rPr>
        <w:t xml:space="preserve"> </w:t>
      </w:r>
      <w:r w:rsidR="00522470">
        <w:rPr>
          <w:color w:val="7030A0"/>
        </w:rPr>
        <w:t>results</w:t>
      </w:r>
      <w:r w:rsidR="008566F5">
        <w:rPr>
          <w:color w:val="7030A0"/>
        </w:rPr>
        <w:t xml:space="preserve"> </w:t>
      </w:r>
      <w:r w:rsidR="00ED2E5C">
        <w:rPr>
          <w:color w:val="7030A0"/>
        </w:rPr>
        <w:t>that when integrated together have built up the required functionality.</w:t>
      </w:r>
    </w:p>
    <w:p w14:paraId="2D6C9D29" w14:textId="2483B320" w:rsidR="007703CB" w:rsidRDefault="007703CB" w:rsidP="007703CB">
      <w:pPr>
        <w:pStyle w:val="Heading2"/>
      </w:pPr>
      <w:bookmarkStart w:id="224" w:name="_Toc71731664"/>
      <w:r>
        <w:lastRenderedPageBreak/>
        <w:t>Methodology</w:t>
      </w:r>
      <w:r w:rsidR="002D625F">
        <w:t xml:space="preserve"> and Time Management</w:t>
      </w:r>
      <w:bookmarkEnd w:id="224"/>
    </w:p>
    <w:p w14:paraId="519BABC5" w14:textId="4C5A5558" w:rsidR="00531975" w:rsidRDefault="00076E15" w:rsidP="00531975">
      <w:pPr>
        <w:rPr>
          <w:color w:val="7030A0"/>
        </w:rPr>
      </w:pPr>
      <w:r w:rsidRPr="00076E15">
        <w:rPr>
          <w:color w:val="7030A0"/>
        </w:rPr>
        <w:t xml:space="preserve">This </w:t>
      </w:r>
      <w:r>
        <w:rPr>
          <w:color w:val="7030A0"/>
        </w:rPr>
        <w:t xml:space="preserve">project is utilising the </w:t>
      </w:r>
      <w:r w:rsidR="001F7F17">
        <w:rPr>
          <w:color w:val="7030A0"/>
        </w:rPr>
        <w:t>feature-driven development</w:t>
      </w:r>
      <w:r w:rsidR="000D1688">
        <w:rPr>
          <w:color w:val="7030A0"/>
        </w:rPr>
        <w:t xml:space="preserve"> (FDD)</w:t>
      </w:r>
      <w:r w:rsidR="001F7F17">
        <w:rPr>
          <w:color w:val="7030A0"/>
        </w:rPr>
        <w:t xml:space="preserve"> methodology</w:t>
      </w:r>
      <w:r w:rsidR="00B866D4">
        <w:rPr>
          <w:color w:val="7030A0"/>
        </w:rPr>
        <w:t xml:space="preserve"> with </w:t>
      </w:r>
      <w:r w:rsidR="00022046">
        <w:rPr>
          <w:color w:val="7030A0"/>
        </w:rPr>
        <w:t>a few slight alterations that tailored the process to suit a solo project.</w:t>
      </w:r>
      <w:r w:rsidR="00052A47">
        <w:rPr>
          <w:color w:val="7030A0"/>
        </w:rPr>
        <w:t xml:space="preserve"> This process was chosen as the upfront design plus the iterations seemed to suit the nature of the project well.</w:t>
      </w:r>
      <w:r w:rsidR="00473E75">
        <w:rPr>
          <w:color w:val="7030A0"/>
        </w:rPr>
        <w:t xml:space="preserve"> </w:t>
      </w:r>
      <w:r w:rsidR="00FC3E20">
        <w:rPr>
          <w:color w:val="7030A0"/>
        </w:rPr>
        <w:t>Looking back, this methodology worked well for this project and h</w:t>
      </w:r>
      <w:r w:rsidR="001420C1">
        <w:rPr>
          <w:color w:val="7030A0"/>
        </w:rPr>
        <w:t>elped keep track of the development of all the features</w:t>
      </w:r>
      <w:r w:rsidR="00E30D25">
        <w:rPr>
          <w:color w:val="7030A0"/>
        </w:rPr>
        <w:t xml:space="preserve">, enabling the fulfilment of each of them on time. </w:t>
      </w:r>
      <w:r w:rsidR="00350D4A">
        <w:rPr>
          <w:color w:val="7030A0"/>
        </w:rPr>
        <w:t xml:space="preserve">Time management </w:t>
      </w:r>
      <w:r w:rsidR="000552CC">
        <w:rPr>
          <w:color w:val="7030A0"/>
        </w:rPr>
        <w:t>was an essential part of the project</w:t>
      </w:r>
      <w:r w:rsidR="00D60A4B">
        <w:rPr>
          <w:color w:val="7030A0"/>
        </w:rPr>
        <w:t>,</w:t>
      </w:r>
      <w:r w:rsidR="000552CC">
        <w:rPr>
          <w:color w:val="7030A0"/>
        </w:rPr>
        <w:t xml:space="preserve"> as </w:t>
      </w:r>
      <w:r w:rsidR="00CC224D">
        <w:rPr>
          <w:color w:val="7030A0"/>
        </w:rPr>
        <w:t>there was a lot to complete;</w:t>
      </w:r>
      <w:r w:rsidR="00D60A4B">
        <w:rPr>
          <w:color w:val="7030A0"/>
        </w:rPr>
        <w:t xml:space="preserve"> the methodology </w:t>
      </w:r>
      <w:proofErr w:type="gramStart"/>
      <w:r w:rsidR="00D60A4B">
        <w:rPr>
          <w:color w:val="7030A0"/>
        </w:rPr>
        <w:t>definitely helped</w:t>
      </w:r>
      <w:proofErr w:type="gramEnd"/>
      <w:r w:rsidR="00D60A4B">
        <w:rPr>
          <w:color w:val="7030A0"/>
        </w:rPr>
        <w:t xml:space="preserve"> </w:t>
      </w:r>
      <w:r w:rsidR="00CC224D">
        <w:rPr>
          <w:color w:val="7030A0"/>
        </w:rPr>
        <w:t xml:space="preserve">to </w:t>
      </w:r>
      <w:r w:rsidR="00D60A4B">
        <w:rPr>
          <w:color w:val="7030A0"/>
        </w:rPr>
        <w:t>keep on track.</w:t>
      </w:r>
    </w:p>
    <w:p w14:paraId="0B9D72A3" w14:textId="77777777" w:rsidR="0039385A" w:rsidRDefault="0039385A" w:rsidP="00531975">
      <w:pPr>
        <w:rPr>
          <w:color w:val="7030A0"/>
        </w:rPr>
      </w:pPr>
    </w:p>
    <w:p w14:paraId="1D4941C9" w14:textId="2A4D820B" w:rsidR="00F20553" w:rsidRPr="00076E15" w:rsidRDefault="00E26966" w:rsidP="00531975">
      <w:pPr>
        <w:rPr>
          <w:color w:val="7030A0"/>
        </w:rPr>
      </w:pPr>
      <w:r>
        <w:rPr>
          <w:color w:val="7030A0"/>
        </w:rPr>
        <w:t xml:space="preserve">As </w:t>
      </w:r>
      <w:r w:rsidR="000D1688">
        <w:rPr>
          <w:color w:val="7030A0"/>
        </w:rPr>
        <w:t xml:space="preserve">part of FDD, it is standard to include </w:t>
      </w:r>
      <w:r w:rsidR="00015C78">
        <w:rPr>
          <w:color w:val="7030A0"/>
        </w:rPr>
        <w:t>testing during every iteration of the process. However, due to time constraints</w:t>
      </w:r>
      <w:r w:rsidR="004C27EC">
        <w:rPr>
          <w:color w:val="7030A0"/>
        </w:rPr>
        <w:t xml:space="preserve"> it was decided to leave the testing to the end. This meant that there </w:t>
      </w:r>
      <w:r w:rsidR="00B44115">
        <w:rPr>
          <w:color w:val="7030A0"/>
        </w:rPr>
        <w:t xml:space="preserve">were not many automated tests developed for the project and if this project were restarted then </w:t>
      </w:r>
      <w:r w:rsidR="0016261C">
        <w:rPr>
          <w:color w:val="7030A0"/>
        </w:rPr>
        <w:t>a different approach to testing would be taken.</w:t>
      </w:r>
      <w:r w:rsidR="00F12BDE">
        <w:rPr>
          <w:color w:val="7030A0"/>
        </w:rPr>
        <w:t xml:space="preserve"> This ended up being the only issue with the process as part of this </w:t>
      </w:r>
      <w:r w:rsidR="0026424D">
        <w:rPr>
          <w:color w:val="7030A0"/>
        </w:rPr>
        <w:t>project.</w:t>
      </w:r>
    </w:p>
    <w:p w14:paraId="5A973BFE" w14:textId="213029EA" w:rsidR="00531975" w:rsidRDefault="00531975" w:rsidP="00531975">
      <w:pPr>
        <w:pStyle w:val="Heading2"/>
      </w:pPr>
      <w:bookmarkStart w:id="225" w:name="_Toc71731665"/>
      <w:r>
        <w:t>Tools and Technologies</w:t>
      </w:r>
      <w:bookmarkEnd w:id="225"/>
    </w:p>
    <w:p w14:paraId="6F2E80F4" w14:textId="20AD4E0A" w:rsidR="00056537" w:rsidRPr="0083000F" w:rsidRDefault="0083000F" w:rsidP="00056537">
      <w:pPr>
        <w:rPr>
          <w:color w:val="7030A0"/>
        </w:rPr>
      </w:pPr>
      <w:r w:rsidRPr="0083000F">
        <w:rPr>
          <w:color w:val="7030A0"/>
        </w:rPr>
        <w:t xml:space="preserve">This </w:t>
      </w:r>
      <w:r>
        <w:rPr>
          <w:color w:val="7030A0"/>
        </w:rPr>
        <w:t>p</w:t>
      </w:r>
      <w:r w:rsidR="002C0261">
        <w:rPr>
          <w:color w:val="7030A0"/>
        </w:rPr>
        <w:t xml:space="preserve">roject makes use of </w:t>
      </w:r>
      <w:r w:rsidR="00F5466F">
        <w:rPr>
          <w:color w:val="7030A0"/>
        </w:rPr>
        <w:t>a large range</w:t>
      </w:r>
      <w:r w:rsidR="00201E67">
        <w:rPr>
          <w:color w:val="7030A0"/>
        </w:rPr>
        <w:t xml:space="preserve"> of</w:t>
      </w:r>
      <w:r w:rsidR="002C0261">
        <w:rPr>
          <w:color w:val="7030A0"/>
        </w:rPr>
        <w:t xml:space="preserve"> different tools and technologies</w:t>
      </w:r>
      <w:r w:rsidR="00C40A88">
        <w:rPr>
          <w:color w:val="7030A0"/>
        </w:rPr>
        <w:t>, chiefly the Robot Operating System (ROS)</w:t>
      </w:r>
      <w:r w:rsidR="00112F96">
        <w:rPr>
          <w:color w:val="7030A0"/>
        </w:rPr>
        <w:t xml:space="preserve"> and Tensorflow 2.</w:t>
      </w:r>
      <w:r w:rsidR="00155B7D">
        <w:rPr>
          <w:color w:val="7030A0"/>
        </w:rPr>
        <w:t xml:space="preserve"> </w:t>
      </w:r>
      <w:r w:rsidR="005C163A">
        <w:rPr>
          <w:color w:val="7030A0"/>
        </w:rPr>
        <w:t xml:space="preserve">These two technologies form the main part of the </w:t>
      </w:r>
      <w:r w:rsidR="006E4BBB">
        <w:rPr>
          <w:color w:val="7030A0"/>
        </w:rPr>
        <w:t>project’s functionality</w:t>
      </w:r>
      <w:r w:rsidR="001715B4">
        <w:rPr>
          <w:color w:val="7030A0"/>
        </w:rPr>
        <w:t>, ROS for the simulation and Tensorflow for the CNN.</w:t>
      </w:r>
      <w:r w:rsidR="00C85974">
        <w:rPr>
          <w:color w:val="7030A0"/>
        </w:rPr>
        <w:t xml:space="preserve"> The</w:t>
      </w:r>
      <w:r w:rsidR="00C81205">
        <w:rPr>
          <w:color w:val="7030A0"/>
        </w:rPr>
        <w:t xml:space="preserve">y were selected </w:t>
      </w:r>
      <w:r w:rsidR="00BF03EF">
        <w:rPr>
          <w:color w:val="7030A0"/>
        </w:rPr>
        <w:t xml:space="preserve">at the beginning of the project </w:t>
      </w:r>
      <w:r w:rsidR="00F93DFA">
        <w:rPr>
          <w:color w:val="7030A0"/>
        </w:rPr>
        <w:t xml:space="preserve">and proved to </w:t>
      </w:r>
      <w:r w:rsidR="00062B92">
        <w:rPr>
          <w:color w:val="7030A0"/>
        </w:rPr>
        <w:t xml:space="preserve">be effective at fulfilling </w:t>
      </w:r>
      <w:r w:rsidR="00063CF0">
        <w:rPr>
          <w:color w:val="7030A0"/>
        </w:rPr>
        <w:t>the needs of the project.</w:t>
      </w:r>
    </w:p>
    <w:p w14:paraId="730A9442" w14:textId="53CDF2F0" w:rsidR="00056537" w:rsidRDefault="00056537" w:rsidP="00056537">
      <w:pPr>
        <w:pStyle w:val="Heading2"/>
      </w:pPr>
      <w:bookmarkStart w:id="226" w:name="_Toc71731666"/>
      <w:r>
        <w:t>Final Product and Results</w:t>
      </w:r>
      <w:bookmarkEnd w:id="226"/>
    </w:p>
    <w:p w14:paraId="222851F0" w14:textId="55DC96BF" w:rsidR="00056537" w:rsidRPr="006F6C69" w:rsidRDefault="009A45F9" w:rsidP="00056537">
      <w:pPr>
        <w:rPr>
          <w:color w:val="7030A0"/>
        </w:rPr>
      </w:pPr>
      <w:r>
        <w:rPr>
          <w:color w:val="7030A0"/>
        </w:rPr>
        <w:t>The final product of this project</w:t>
      </w:r>
      <w:r w:rsidR="006A5867">
        <w:rPr>
          <w:color w:val="7030A0"/>
        </w:rPr>
        <w:t xml:space="preserve"> is a combination of different things. It includes the pre</w:t>
      </w:r>
      <w:r w:rsidR="00E95C18">
        <w:rPr>
          <w:color w:val="7030A0"/>
        </w:rPr>
        <w:t>-</w:t>
      </w:r>
      <w:r w:rsidR="006A5867">
        <w:rPr>
          <w:color w:val="7030A0"/>
        </w:rPr>
        <w:t xml:space="preserve">processing scripts written to generate the dataset, the ROS scripts to run the experiments, and the </w:t>
      </w:r>
      <w:r w:rsidR="00E95C18">
        <w:rPr>
          <w:color w:val="7030A0"/>
        </w:rPr>
        <w:t xml:space="preserve">scripts to train the Tensorflow CNN. Overall, </w:t>
      </w:r>
      <w:r w:rsidR="00DF225E">
        <w:rPr>
          <w:color w:val="7030A0"/>
        </w:rPr>
        <w:t xml:space="preserve">the design and implementation of </w:t>
      </w:r>
      <w:r w:rsidR="00A227F6">
        <w:rPr>
          <w:color w:val="7030A0"/>
        </w:rPr>
        <w:t>all</w:t>
      </w:r>
      <w:r w:rsidR="00DF225E">
        <w:rPr>
          <w:color w:val="7030A0"/>
        </w:rPr>
        <w:t xml:space="preserve"> these components was successful and </w:t>
      </w:r>
      <w:r w:rsidR="006F6C69">
        <w:rPr>
          <w:color w:val="7030A0"/>
        </w:rPr>
        <w:t xml:space="preserve">have worked well together. However, unfortunately as discussed in </w:t>
      </w:r>
      <w:r w:rsidR="006F6C69">
        <w:rPr>
          <w:i/>
          <w:iCs/>
          <w:color w:val="7030A0"/>
        </w:rPr>
        <w:t>Chapter 6</w:t>
      </w:r>
      <w:r w:rsidR="006F6C69">
        <w:rPr>
          <w:color w:val="7030A0"/>
        </w:rPr>
        <w:t xml:space="preserve">, the results of the </w:t>
      </w:r>
      <w:r w:rsidR="00923102">
        <w:rPr>
          <w:color w:val="7030A0"/>
        </w:rPr>
        <w:t xml:space="preserve">project were not as good as hoped, which was due to a combination of reasons. Looking back, it would have been good to have </w:t>
      </w:r>
      <w:r w:rsidR="00A227F6">
        <w:rPr>
          <w:color w:val="7030A0"/>
        </w:rPr>
        <w:t>been able to evaluate the ACRONYM dataset before committing to using it as part of the project. This may</w:t>
      </w:r>
      <w:r w:rsidR="00F42753">
        <w:rPr>
          <w:color w:val="7030A0"/>
        </w:rPr>
        <w:t xml:space="preserve"> have</w:t>
      </w:r>
      <w:r w:rsidR="00A227F6">
        <w:rPr>
          <w:color w:val="7030A0"/>
        </w:rPr>
        <w:t xml:space="preserve"> </w:t>
      </w:r>
      <w:r w:rsidR="00684F18">
        <w:rPr>
          <w:color w:val="7030A0"/>
        </w:rPr>
        <w:t>aided in improving the results. However, due to time constraints this was not possible.</w:t>
      </w:r>
      <w:r w:rsidR="00F42753">
        <w:rPr>
          <w:color w:val="7030A0"/>
        </w:rPr>
        <w:t xml:space="preserve"> In addition, with more time, it would have been possible to fine tune the </w:t>
      </w:r>
      <w:r w:rsidR="006F3D78">
        <w:rPr>
          <w:color w:val="7030A0"/>
        </w:rPr>
        <w:t>CNN and fix any issues within the environment and the models</w:t>
      </w:r>
      <w:r w:rsidR="00892C49">
        <w:rPr>
          <w:color w:val="7030A0"/>
        </w:rPr>
        <w:t xml:space="preserve">. Hence why it was concluded earlier that this project has </w:t>
      </w:r>
      <w:r w:rsidR="00307976">
        <w:rPr>
          <w:color w:val="7030A0"/>
        </w:rPr>
        <w:t xml:space="preserve">successfully </w:t>
      </w:r>
      <w:r w:rsidR="00892C49">
        <w:rPr>
          <w:color w:val="7030A0"/>
        </w:rPr>
        <w:t xml:space="preserve">shown </w:t>
      </w:r>
      <w:r w:rsidR="00307976">
        <w:rPr>
          <w:color w:val="7030A0"/>
        </w:rPr>
        <w:t xml:space="preserve">a proof of concept that can be improved </w:t>
      </w:r>
      <w:r w:rsidR="00BA6F93">
        <w:rPr>
          <w:color w:val="7030A0"/>
        </w:rPr>
        <w:t>in the future.</w:t>
      </w:r>
    </w:p>
    <w:p w14:paraId="76D06254" w14:textId="5D3BB2FA" w:rsidR="00C971B1" w:rsidRDefault="00056537" w:rsidP="00FA65DF">
      <w:pPr>
        <w:pStyle w:val="Heading2"/>
      </w:pPr>
      <w:bookmarkStart w:id="227" w:name="_Toc71731667"/>
      <w:r>
        <w:t>Future Work</w:t>
      </w:r>
      <w:bookmarkEnd w:id="227"/>
    </w:p>
    <w:p w14:paraId="7C1F9DA9" w14:textId="6C0CF320" w:rsidR="00C971B1" w:rsidRDefault="00C971B1" w:rsidP="00FA65DF">
      <w:pPr>
        <w:rPr>
          <w:color w:val="7030A0"/>
        </w:rPr>
      </w:pPr>
      <w:r>
        <w:rPr>
          <w:color w:val="7030A0"/>
        </w:rPr>
        <w:t xml:space="preserve">Given more </w:t>
      </w:r>
      <w:r w:rsidR="00E7641F">
        <w:rPr>
          <w:color w:val="7030A0"/>
        </w:rPr>
        <w:t>time to work on this project, there would be several areas upon which more work would be focussed</w:t>
      </w:r>
      <w:r w:rsidR="00D967CB">
        <w:rPr>
          <w:color w:val="7030A0"/>
        </w:rPr>
        <w:t>. These are as follows:</w:t>
      </w:r>
    </w:p>
    <w:p w14:paraId="47D81526" w14:textId="47B03CD4" w:rsidR="00D967CB" w:rsidRDefault="00D967CB" w:rsidP="00FA65DF">
      <w:pPr>
        <w:rPr>
          <w:color w:val="7030A0"/>
        </w:rPr>
      </w:pPr>
    </w:p>
    <w:p w14:paraId="4F1A6BAE" w14:textId="68F7D516" w:rsidR="00D967CB" w:rsidRDefault="00D967CB" w:rsidP="00D967CB">
      <w:pPr>
        <w:pStyle w:val="ListParagraph"/>
        <w:numPr>
          <w:ilvl w:val="0"/>
          <w:numId w:val="8"/>
        </w:numPr>
        <w:rPr>
          <w:color w:val="7030A0"/>
        </w:rPr>
      </w:pPr>
      <w:r>
        <w:rPr>
          <w:color w:val="7030A0"/>
        </w:rPr>
        <w:t>Training and refining the current CNN</w:t>
      </w:r>
      <w:r w:rsidR="00313429">
        <w:rPr>
          <w:color w:val="7030A0"/>
        </w:rPr>
        <w:t xml:space="preserve"> for longer to see if that improves the results.</w:t>
      </w:r>
    </w:p>
    <w:p w14:paraId="06B6AE9F" w14:textId="2B236993" w:rsidR="00313429" w:rsidRDefault="00313429" w:rsidP="00D967CB">
      <w:pPr>
        <w:pStyle w:val="ListParagraph"/>
        <w:numPr>
          <w:ilvl w:val="0"/>
          <w:numId w:val="8"/>
        </w:numPr>
        <w:rPr>
          <w:color w:val="7030A0"/>
        </w:rPr>
      </w:pPr>
      <w:r>
        <w:rPr>
          <w:color w:val="7030A0"/>
        </w:rPr>
        <w:t>Improving the simulation, including fixing the models that do not spawn in the correct location</w:t>
      </w:r>
      <w:r w:rsidR="00DB2D56">
        <w:rPr>
          <w:color w:val="7030A0"/>
        </w:rPr>
        <w:t xml:space="preserve"> or fall over when spawned.</w:t>
      </w:r>
    </w:p>
    <w:p w14:paraId="0895F77C" w14:textId="2E4F99D9" w:rsidR="00DB2D56" w:rsidRDefault="00DB2D56" w:rsidP="00D967CB">
      <w:pPr>
        <w:pStyle w:val="ListParagraph"/>
        <w:numPr>
          <w:ilvl w:val="0"/>
          <w:numId w:val="8"/>
        </w:numPr>
        <w:rPr>
          <w:color w:val="7030A0"/>
        </w:rPr>
      </w:pPr>
      <w:r>
        <w:rPr>
          <w:color w:val="7030A0"/>
        </w:rPr>
        <w:t>Training the CNN on different</w:t>
      </w:r>
      <w:r w:rsidR="0076065B">
        <w:rPr>
          <w:color w:val="7030A0"/>
        </w:rPr>
        <w:t xml:space="preserve"> datasets, such</w:t>
      </w:r>
      <w:r w:rsidR="00793368">
        <w:rPr>
          <w:color w:val="7030A0"/>
        </w:rPr>
        <w:t xml:space="preserve"> </w:t>
      </w:r>
      <w:r w:rsidR="0076065B">
        <w:rPr>
          <w:color w:val="7030A0"/>
        </w:rPr>
        <w:t xml:space="preserve">as the Jacquard dataset </w:t>
      </w:r>
      <w:r w:rsidR="00793368">
        <w:rPr>
          <w:color w:val="7030A0"/>
        </w:rPr>
        <w:t>talked about in the initial analysis</w:t>
      </w:r>
      <w:r w:rsidR="00907AA1">
        <w:rPr>
          <w:color w:val="7030A0"/>
        </w:rPr>
        <w:t>, to see if this improves the results</w:t>
      </w:r>
      <w:r w:rsidR="00793368">
        <w:rPr>
          <w:color w:val="7030A0"/>
        </w:rPr>
        <w:t>.</w:t>
      </w:r>
    </w:p>
    <w:p w14:paraId="3ECDE416" w14:textId="24961779" w:rsidR="00CC5D2C" w:rsidRDefault="00CC5D2C" w:rsidP="00D967CB">
      <w:pPr>
        <w:pStyle w:val="ListParagraph"/>
        <w:numPr>
          <w:ilvl w:val="0"/>
          <w:numId w:val="8"/>
        </w:numPr>
        <w:rPr>
          <w:color w:val="7030A0"/>
        </w:rPr>
      </w:pPr>
      <w:r>
        <w:rPr>
          <w:color w:val="7030A0"/>
        </w:rPr>
        <w:lastRenderedPageBreak/>
        <w:t>The ACRONYM also comes with bad grasp data, this could be integrated into the CNN</w:t>
      </w:r>
      <w:r w:rsidR="000C57D8">
        <w:rPr>
          <w:color w:val="7030A0"/>
        </w:rPr>
        <w:t>, which could help the algorithm distinguish between ‘good’ and ‘bad’ grasps.</w:t>
      </w:r>
    </w:p>
    <w:p w14:paraId="49760E23" w14:textId="77777777" w:rsidR="005B3963" w:rsidRDefault="005B3963" w:rsidP="0057070D">
      <w:pPr>
        <w:rPr>
          <w:color w:val="7030A0"/>
        </w:rPr>
      </w:pPr>
    </w:p>
    <w:p w14:paraId="2D0F4B7C" w14:textId="1B273056" w:rsidR="0057070D" w:rsidRPr="0057070D" w:rsidRDefault="0057070D" w:rsidP="0057070D">
      <w:pPr>
        <w:rPr>
          <w:color w:val="7030A0"/>
        </w:rPr>
      </w:pPr>
      <w:r>
        <w:rPr>
          <w:color w:val="7030A0"/>
        </w:rPr>
        <w:t>Developing these areas would take the project from being a proof of concept</w:t>
      </w:r>
      <w:r w:rsidR="005B3963">
        <w:rPr>
          <w:color w:val="7030A0"/>
        </w:rPr>
        <w:t>, to being a fully functional example of a successful system.</w:t>
      </w:r>
    </w:p>
    <w:p w14:paraId="718061A9" w14:textId="016EE898" w:rsidR="00FA65DF" w:rsidRPr="00FA65DF" w:rsidRDefault="00FA65DF" w:rsidP="00FA65DF">
      <w:pPr>
        <w:pStyle w:val="Heading2"/>
      </w:pPr>
      <w:bookmarkStart w:id="228" w:name="_Toc71731668"/>
      <w:r>
        <w:t>Su</w:t>
      </w:r>
      <w:r w:rsidR="00540F45">
        <w:t>mmary</w:t>
      </w:r>
      <w:bookmarkEnd w:id="228"/>
    </w:p>
    <w:p w14:paraId="3C1864B0" w14:textId="61E086DE" w:rsidR="00E302C4" w:rsidRDefault="00806DD5">
      <w:pPr>
        <w:rPr>
          <w:color w:val="7030A0"/>
        </w:rPr>
      </w:pPr>
      <w:r>
        <w:rPr>
          <w:color w:val="7030A0"/>
        </w:rPr>
        <w:t>When looking back over</w:t>
      </w:r>
      <w:r w:rsidR="00E302C4">
        <w:rPr>
          <w:color w:val="7030A0"/>
        </w:rPr>
        <w:t xml:space="preserve"> the</w:t>
      </w:r>
      <w:r w:rsidR="00612064" w:rsidRPr="00D162C4">
        <w:rPr>
          <w:color w:val="7030A0"/>
        </w:rPr>
        <w:t xml:space="preserve"> project </w:t>
      </w:r>
      <w:r w:rsidR="00E302C4">
        <w:rPr>
          <w:color w:val="7030A0"/>
        </w:rPr>
        <w:t xml:space="preserve">as a whole, </w:t>
      </w:r>
      <w:proofErr w:type="gramStart"/>
      <w:r w:rsidR="00E302C4">
        <w:rPr>
          <w:color w:val="7030A0"/>
        </w:rPr>
        <w:t>it is clear that there</w:t>
      </w:r>
      <w:proofErr w:type="gramEnd"/>
      <w:r w:rsidR="00E302C4">
        <w:rPr>
          <w:color w:val="7030A0"/>
        </w:rPr>
        <w:t xml:space="preserve"> are both positives and negatives to draw from </w:t>
      </w:r>
      <w:r w:rsidR="001026FC">
        <w:rPr>
          <w:color w:val="7030A0"/>
        </w:rPr>
        <w:t>the process</w:t>
      </w:r>
      <w:r w:rsidR="00041FFD">
        <w:rPr>
          <w:color w:val="7030A0"/>
        </w:rPr>
        <w:t xml:space="preserve"> and there are areas which would be done differently</w:t>
      </w:r>
      <w:r w:rsidR="00CF3130">
        <w:rPr>
          <w:color w:val="7030A0"/>
        </w:rPr>
        <w:t xml:space="preserve"> if repeated</w:t>
      </w:r>
      <w:r w:rsidR="00041FFD">
        <w:rPr>
          <w:color w:val="7030A0"/>
        </w:rPr>
        <w:t>.</w:t>
      </w:r>
      <w:r w:rsidR="0092148C">
        <w:rPr>
          <w:color w:val="7030A0"/>
        </w:rPr>
        <w:t xml:space="preserve"> Furthermore, the project was </w:t>
      </w:r>
      <w:proofErr w:type="gramStart"/>
      <w:r w:rsidR="0092148C">
        <w:rPr>
          <w:color w:val="7030A0"/>
        </w:rPr>
        <w:t>definitely more</w:t>
      </w:r>
      <w:proofErr w:type="gramEnd"/>
      <w:r w:rsidR="0092148C">
        <w:rPr>
          <w:color w:val="7030A0"/>
        </w:rPr>
        <w:t xml:space="preserve"> complicated than originally anticipated.</w:t>
      </w:r>
    </w:p>
    <w:p w14:paraId="1784B4DF" w14:textId="77777777" w:rsidR="00A0127E" w:rsidRDefault="00A0127E">
      <w:pPr>
        <w:rPr>
          <w:color w:val="7030A0"/>
        </w:rPr>
      </w:pPr>
    </w:p>
    <w:p w14:paraId="38FBC4DE" w14:textId="58E16D3B" w:rsidR="009D628C" w:rsidRDefault="00053BF9">
      <w:pPr>
        <w:rPr>
          <w:color w:val="7030A0"/>
        </w:rPr>
      </w:pPr>
      <w:r>
        <w:rPr>
          <w:color w:val="7030A0"/>
        </w:rPr>
        <w:t>The strength of the project was the use of the FDD methodology</w:t>
      </w:r>
      <w:r w:rsidR="003B4850">
        <w:rPr>
          <w:color w:val="7030A0"/>
        </w:rPr>
        <w:t xml:space="preserve"> and iterative development. This structure really helped manage the </w:t>
      </w:r>
      <w:r w:rsidR="00D32D41">
        <w:rPr>
          <w:color w:val="7030A0"/>
        </w:rPr>
        <w:t xml:space="preserve">time and </w:t>
      </w:r>
      <w:r w:rsidR="00EE48DD">
        <w:rPr>
          <w:color w:val="7030A0"/>
        </w:rPr>
        <w:t>functionality,</w:t>
      </w:r>
      <w:r w:rsidR="00C0204E">
        <w:rPr>
          <w:color w:val="7030A0"/>
        </w:rPr>
        <w:t xml:space="preserve"> enabling more concentration on the actual design and implementation</w:t>
      </w:r>
      <w:r w:rsidR="00D32D41">
        <w:rPr>
          <w:color w:val="7030A0"/>
        </w:rPr>
        <w:t xml:space="preserve"> of the project.</w:t>
      </w:r>
      <w:r w:rsidR="00EE48DD">
        <w:rPr>
          <w:color w:val="7030A0"/>
        </w:rPr>
        <w:t xml:space="preserve"> However, more testing should have been done throughout the course of the process.</w:t>
      </w:r>
    </w:p>
    <w:p w14:paraId="2BC10214" w14:textId="77777777" w:rsidR="009D628C" w:rsidRDefault="009D628C">
      <w:pPr>
        <w:rPr>
          <w:color w:val="7030A0"/>
        </w:rPr>
      </w:pPr>
    </w:p>
    <w:p w14:paraId="118FE8A0" w14:textId="3F7EF81F" w:rsidR="00EE47CF" w:rsidRPr="00D162C4" w:rsidRDefault="0047540D">
      <w:pPr>
        <w:rPr>
          <w:color w:val="7030A0"/>
        </w:rPr>
      </w:pPr>
      <w:r>
        <w:rPr>
          <w:color w:val="7030A0"/>
        </w:rPr>
        <w:t xml:space="preserve">The biggest </w:t>
      </w:r>
      <w:r w:rsidR="00560446">
        <w:rPr>
          <w:color w:val="7030A0"/>
        </w:rPr>
        <w:t xml:space="preserve">weakness of this project is the </w:t>
      </w:r>
      <w:proofErr w:type="gramStart"/>
      <w:r w:rsidR="00560446">
        <w:rPr>
          <w:color w:val="7030A0"/>
        </w:rPr>
        <w:t>final results</w:t>
      </w:r>
      <w:proofErr w:type="gramEnd"/>
      <w:r w:rsidR="00560446">
        <w:rPr>
          <w:color w:val="7030A0"/>
        </w:rPr>
        <w:t xml:space="preserve"> produced by the experiments</w:t>
      </w:r>
      <w:r w:rsidR="0028165F">
        <w:rPr>
          <w:color w:val="7030A0"/>
        </w:rPr>
        <w:t>;</w:t>
      </w:r>
      <w:r w:rsidR="00EB17DE">
        <w:rPr>
          <w:color w:val="7030A0"/>
        </w:rPr>
        <w:t xml:space="preserve"> ways to </w:t>
      </w:r>
      <w:r w:rsidR="0028165F">
        <w:rPr>
          <w:color w:val="7030A0"/>
        </w:rPr>
        <w:t>improve</w:t>
      </w:r>
      <w:r w:rsidR="00EB17DE">
        <w:rPr>
          <w:color w:val="7030A0"/>
        </w:rPr>
        <w:t xml:space="preserve"> this have already been discussed earlier</w:t>
      </w:r>
      <w:r w:rsidR="0028165F">
        <w:rPr>
          <w:color w:val="7030A0"/>
        </w:rPr>
        <w:t>. Overall, I feel like the project was a success and proved what it set out to</w:t>
      </w:r>
      <w:r w:rsidR="0092148C">
        <w:rPr>
          <w:color w:val="7030A0"/>
        </w:rPr>
        <w:t xml:space="preserve">. The </w:t>
      </w:r>
      <w:r w:rsidR="00F40AD6">
        <w:rPr>
          <w:color w:val="7030A0"/>
        </w:rPr>
        <w:t xml:space="preserve">software produced was to a high quality and </w:t>
      </w:r>
      <w:r w:rsidR="00716EF2">
        <w:rPr>
          <w:color w:val="7030A0"/>
        </w:rPr>
        <w:t xml:space="preserve">made good use of available libraries. The project </w:t>
      </w:r>
      <w:proofErr w:type="gramStart"/>
      <w:r w:rsidR="00716EF2">
        <w:rPr>
          <w:color w:val="7030A0"/>
        </w:rPr>
        <w:t>as a whole has</w:t>
      </w:r>
      <w:proofErr w:type="gramEnd"/>
      <w:r w:rsidR="00716EF2">
        <w:rPr>
          <w:color w:val="7030A0"/>
        </w:rPr>
        <w:t xml:space="preserve"> also enabled me to develop many skills</w:t>
      </w:r>
      <w:r w:rsidR="00D86FF7">
        <w:rPr>
          <w:color w:val="7030A0"/>
        </w:rPr>
        <w:t>; including</w:t>
      </w:r>
      <w:r w:rsidR="00E61814">
        <w:rPr>
          <w:color w:val="7030A0"/>
        </w:rPr>
        <w:t>:</w:t>
      </w:r>
      <w:r w:rsidR="00D86FF7">
        <w:rPr>
          <w:color w:val="7030A0"/>
        </w:rPr>
        <w:t xml:space="preserve"> the use of an agile methodology to manage a project</w:t>
      </w:r>
      <w:r w:rsidR="00E61814">
        <w:rPr>
          <w:color w:val="7030A0"/>
        </w:rPr>
        <w:t>, and the use of Tensorflow to build and train a custom CNN.</w:t>
      </w:r>
    </w:p>
    <w:p w14:paraId="7D8997C3" w14:textId="77777777" w:rsidR="00EE47CF" w:rsidRDefault="00EE47CF"/>
    <w:p w14:paraId="5895311D" w14:textId="7C26F4C8" w:rsidR="00EE47CF" w:rsidRPr="005D4752" w:rsidRDefault="00EE47CF">
      <w:pPr>
        <w:sectPr w:rsidR="00EE47CF" w:rsidRPr="005D4752">
          <w:headerReference w:type="default" r:id="rId90"/>
          <w:footerReference w:type="default" r:id="rId91"/>
          <w:pgSz w:w="11906" w:h="16838"/>
          <w:pgMar w:top="1428" w:right="1800" w:bottom="1440" w:left="1800" w:header="708" w:footer="708" w:gutter="0"/>
          <w:cols w:space="720"/>
        </w:sectPr>
      </w:pPr>
    </w:p>
    <w:p w14:paraId="502E4712" w14:textId="17E7F03E" w:rsidR="00180ACA" w:rsidRPr="003100B2" w:rsidRDefault="00DC109E" w:rsidP="00DA5FDC">
      <w:pPr>
        <w:pStyle w:val="Heading1"/>
        <w:jc w:val="left"/>
        <w:rPr>
          <w:highlight w:val="yellow"/>
        </w:rPr>
      </w:pPr>
      <w:bookmarkStart w:id="229" w:name="_Toc222978616"/>
      <w:bookmarkStart w:id="230" w:name="_Toc70975992"/>
      <w:bookmarkStart w:id="231" w:name="_Toc71112368"/>
      <w:bookmarkStart w:id="232" w:name="_Toc71731669"/>
      <w:r w:rsidRPr="003100B2">
        <w:rPr>
          <w:highlight w:val="yellow"/>
        </w:rPr>
        <w:lastRenderedPageBreak/>
        <w:t>Annotated Bibliography</w:t>
      </w:r>
      <w:bookmarkEnd w:id="229"/>
      <w:bookmarkEnd w:id="230"/>
      <w:bookmarkEnd w:id="231"/>
      <w:bookmarkEnd w:id="232"/>
    </w:p>
    <w:p w14:paraId="67B910D6" w14:textId="77777777" w:rsidR="00B6118B" w:rsidRPr="00B6118B" w:rsidRDefault="00140C75" w:rsidP="00010B6F">
      <w:pPr>
        <w:pStyle w:val="Bibliography"/>
        <w:jc w:val="left"/>
      </w:pPr>
      <w:r w:rsidRPr="005D4752">
        <w:fldChar w:fldCharType="begin"/>
      </w:r>
      <w:r w:rsidR="00B6118B">
        <w:instrText xml:space="preserve"> ADDIN ZOTERO_BIBL {"uncited":[],"omitted":[],"custom":[]} CSL_BIBLIOGRAPHY </w:instrText>
      </w:r>
      <w:r w:rsidRPr="005D4752">
        <w:fldChar w:fldCharType="separate"/>
      </w:r>
      <w:r w:rsidR="00B6118B" w:rsidRPr="00B6118B">
        <w:t>[1]</w:t>
      </w:r>
      <w:r w:rsidR="00B6118B" w:rsidRPr="00B6118B">
        <w:tab/>
        <w:t>‘Spot | Boston Dynamics’. https://www.bostondynamics.com/spot (accessed May 05, 2021).</w:t>
      </w:r>
    </w:p>
    <w:p w14:paraId="41C7DFC6" w14:textId="77777777" w:rsidR="00B6118B" w:rsidRPr="00B6118B" w:rsidRDefault="00B6118B" w:rsidP="00010B6F">
      <w:pPr>
        <w:pStyle w:val="Bibliography"/>
        <w:jc w:val="left"/>
      </w:pPr>
      <w:r w:rsidRPr="00B6118B">
        <w:t>[2]</w:t>
      </w:r>
      <w:r w:rsidRPr="00B6118B">
        <w:tab/>
        <w:t xml:space="preserve">S. Caldera, A. </w:t>
      </w:r>
      <w:proofErr w:type="spellStart"/>
      <w:r w:rsidRPr="00B6118B">
        <w:t>Rassau</w:t>
      </w:r>
      <w:proofErr w:type="spellEnd"/>
      <w:r w:rsidRPr="00B6118B">
        <w:t xml:space="preserve">, and D. Chai, ‘Review of Deep Learning Methods in Robotic Grasp Detection’, </w:t>
      </w:r>
      <w:r w:rsidRPr="00B6118B">
        <w:rPr>
          <w:i/>
          <w:iCs/>
        </w:rPr>
        <w:t>Multimodal Technol. Interact.</w:t>
      </w:r>
      <w:r w:rsidRPr="00B6118B">
        <w:t xml:space="preserve">, vol. 2, no. 3, Art. no. 3, Sep. 2018, </w:t>
      </w:r>
      <w:proofErr w:type="spellStart"/>
      <w:r w:rsidRPr="00B6118B">
        <w:t>doi</w:t>
      </w:r>
      <w:proofErr w:type="spellEnd"/>
      <w:r w:rsidRPr="00B6118B">
        <w:t>: 10.3390/mti2030057.</w:t>
      </w:r>
    </w:p>
    <w:p w14:paraId="2BE07657" w14:textId="77777777" w:rsidR="00B6118B" w:rsidRPr="00B6118B" w:rsidRDefault="00B6118B" w:rsidP="00010B6F">
      <w:pPr>
        <w:pStyle w:val="Bibliography"/>
        <w:jc w:val="left"/>
      </w:pPr>
      <w:r w:rsidRPr="00B6118B">
        <w:t>[3]</w:t>
      </w:r>
      <w:r w:rsidRPr="00B6118B">
        <w:tab/>
        <w:t xml:space="preserve">I. Lenz, H. Lee, and A. Saxena, ‘Deep Learning for Detecting Robotic Grasps’, </w:t>
      </w:r>
      <w:r w:rsidRPr="00B6118B">
        <w:rPr>
          <w:i/>
          <w:iCs/>
        </w:rPr>
        <w:t>ArXiv13013592 Cs</w:t>
      </w:r>
      <w:r w:rsidRPr="00B6118B">
        <w:t>, Aug. 2014, Accessed: Feb. 04, 2021. [Online]. Available: http://arxiv.org/abs/1301.3592</w:t>
      </w:r>
    </w:p>
    <w:p w14:paraId="5D289F0D" w14:textId="77777777" w:rsidR="00B6118B" w:rsidRPr="00B6118B" w:rsidRDefault="00B6118B" w:rsidP="00010B6F">
      <w:pPr>
        <w:pStyle w:val="Bibliography"/>
        <w:jc w:val="left"/>
      </w:pPr>
      <w:r w:rsidRPr="00B6118B">
        <w:t>[4]</w:t>
      </w:r>
      <w:r w:rsidRPr="00B6118B">
        <w:tab/>
        <w:t xml:space="preserve">S. </w:t>
      </w:r>
      <w:proofErr w:type="spellStart"/>
      <w:r w:rsidRPr="00B6118B">
        <w:t>Sapora</w:t>
      </w:r>
      <w:proofErr w:type="spellEnd"/>
      <w:r w:rsidRPr="00B6118B">
        <w:t>, E. Johns, and A. Cully, ‘Grasp Quality Deep Neural Networks for Robotic Object Grasping’, p. 116.</w:t>
      </w:r>
    </w:p>
    <w:p w14:paraId="7A6A9F71" w14:textId="77777777" w:rsidR="00B6118B" w:rsidRPr="00B6118B" w:rsidRDefault="00B6118B" w:rsidP="00010B6F">
      <w:pPr>
        <w:pStyle w:val="Bibliography"/>
        <w:jc w:val="left"/>
      </w:pPr>
      <w:r w:rsidRPr="00B6118B">
        <w:t>[5]</w:t>
      </w:r>
      <w:r w:rsidRPr="00B6118B">
        <w:tab/>
        <w:t xml:space="preserve">U. Asif, J. Tang, and S. </w:t>
      </w:r>
      <w:proofErr w:type="spellStart"/>
      <w:r w:rsidRPr="00B6118B">
        <w:t>Harrer</w:t>
      </w:r>
      <w:proofErr w:type="spellEnd"/>
      <w:r w:rsidRPr="00B6118B">
        <w:t>, ‘</w:t>
      </w:r>
      <w:proofErr w:type="spellStart"/>
      <w:r w:rsidRPr="00B6118B">
        <w:t>GraspNet</w:t>
      </w:r>
      <w:proofErr w:type="spellEnd"/>
      <w:r w:rsidRPr="00B6118B">
        <w:t>: An Efficient Convolutional Neural Network for Real-time Grasp Detection for Low-powered Devices’.</w:t>
      </w:r>
    </w:p>
    <w:p w14:paraId="6773BD91" w14:textId="77777777" w:rsidR="00B6118B" w:rsidRPr="00B6118B" w:rsidRDefault="00B6118B" w:rsidP="00010B6F">
      <w:pPr>
        <w:pStyle w:val="Bibliography"/>
        <w:jc w:val="left"/>
      </w:pPr>
      <w:r w:rsidRPr="00B6118B">
        <w:t>[6]</w:t>
      </w:r>
      <w:r w:rsidRPr="00B6118B">
        <w:tab/>
        <w:t xml:space="preserve">H. Cao, G. Chen, Z. Li, J. Lin, and A. Knoll, ‘Lightweight Convolutional Neural Network with Gaussian-based Grasping Representation for Robotic Grasping Detection’, </w:t>
      </w:r>
      <w:r w:rsidRPr="00B6118B">
        <w:rPr>
          <w:i/>
          <w:iCs/>
        </w:rPr>
        <w:t>ArXiv210110226 Cs</w:t>
      </w:r>
      <w:r w:rsidRPr="00B6118B">
        <w:t>, Jan. 2021, Accessed: Feb. 04, 2021. [Online]. Available: http://arxiv.org/abs/2101.10226</w:t>
      </w:r>
    </w:p>
    <w:p w14:paraId="5E3C45E8" w14:textId="77777777" w:rsidR="00B6118B" w:rsidRPr="00B6118B" w:rsidRDefault="00B6118B" w:rsidP="00010B6F">
      <w:pPr>
        <w:pStyle w:val="Bibliography"/>
        <w:jc w:val="left"/>
      </w:pPr>
      <w:r w:rsidRPr="00B6118B">
        <w:t>[7]</w:t>
      </w:r>
      <w:r w:rsidRPr="00B6118B">
        <w:tab/>
        <w:t xml:space="preserve">J. Watson, J. Hughes, and F. Iida, ‘Real-World, Real-Time Robotic Grasping with Convolutional Neural Networks’, Jul. 2017, pp. 617–626. </w:t>
      </w:r>
      <w:proofErr w:type="spellStart"/>
      <w:r w:rsidRPr="00B6118B">
        <w:t>doi</w:t>
      </w:r>
      <w:proofErr w:type="spellEnd"/>
      <w:r w:rsidRPr="00B6118B">
        <w:t>: 10.1007/978-3-319-64107-2_50.</w:t>
      </w:r>
    </w:p>
    <w:p w14:paraId="4952B424" w14:textId="77777777" w:rsidR="00B6118B" w:rsidRPr="00B6118B" w:rsidRDefault="00B6118B" w:rsidP="00010B6F">
      <w:pPr>
        <w:pStyle w:val="Bibliography"/>
        <w:jc w:val="left"/>
      </w:pPr>
      <w:r w:rsidRPr="00B6118B">
        <w:t>[8]</w:t>
      </w:r>
      <w:r w:rsidRPr="00B6118B">
        <w:tab/>
        <w:t xml:space="preserve">S. </w:t>
      </w:r>
      <w:proofErr w:type="spellStart"/>
      <w:r w:rsidRPr="00B6118B">
        <w:t>Kumra</w:t>
      </w:r>
      <w:proofErr w:type="spellEnd"/>
      <w:r w:rsidRPr="00B6118B">
        <w:t xml:space="preserve"> and C. </w:t>
      </w:r>
      <w:proofErr w:type="spellStart"/>
      <w:r w:rsidRPr="00B6118B">
        <w:t>Kanan</w:t>
      </w:r>
      <w:proofErr w:type="spellEnd"/>
      <w:r w:rsidRPr="00B6118B">
        <w:t xml:space="preserve">, ‘Robotic Grasp Detection using Deep Convolutional Neural Networks’, </w:t>
      </w:r>
      <w:r w:rsidRPr="00B6118B">
        <w:rPr>
          <w:i/>
          <w:iCs/>
        </w:rPr>
        <w:t>ArXiv161108036 Cs</w:t>
      </w:r>
      <w:r w:rsidRPr="00B6118B">
        <w:t>, Jul. 2017, Accessed: Feb. 04, 2021. [Online]. Available: http://arxiv.org/abs/1611.08036</w:t>
      </w:r>
    </w:p>
    <w:p w14:paraId="04D5A146" w14:textId="77777777" w:rsidR="00B6118B" w:rsidRPr="00B6118B" w:rsidRDefault="00B6118B" w:rsidP="00010B6F">
      <w:pPr>
        <w:pStyle w:val="Bibliography"/>
        <w:jc w:val="left"/>
      </w:pPr>
      <w:r w:rsidRPr="00B6118B">
        <w:t>[9]</w:t>
      </w:r>
      <w:r w:rsidRPr="00B6118B">
        <w:tab/>
        <w:t xml:space="preserve">P. Schmidt, N. </w:t>
      </w:r>
      <w:proofErr w:type="spellStart"/>
      <w:r w:rsidRPr="00B6118B">
        <w:t>Vahrenkamp</w:t>
      </w:r>
      <w:proofErr w:type="spellEnd"/>
      <w:r w:rsidRPr="00B6118B">
        <w:t xml:space="preserve">, M. </w:t>
      </w:r>
      <w:proofErr w:type="spellStart"/>
      <w:r w:rsidRPr="00B6118B">
        <w:t>Wächter</w:t>
      </w:r>
      <w:proofErr w:type="spellEnd"/>
      <w:r w:rsidRPr="00B6118B">
        <w:t xml:space="preserve">, and T. </w:t>
      </w:r>
      <w:proofErr w:type="spellStart"/>
      <w:r w:rsidRPr="00B6118B">
        <w:t>Asfour</w:t>
      </w:r>
      <w:proofErr w:type="spellEnd"/>
      <w:r w:rsidRPr="00B6118B">
        <w:t xml:space="preserve">, ‘Grasping of Unknown Objects Using Deep Convolutional Neural Networks Based on Depth Images’, in </w:t>
      </w:r>
      <w:r w:rsidRPr="00B6118B">
        <w:rPr>
          <w:i/>
          <w:iCs/>
        </w:rPr>
        <w:t>2018 IEEE International Conference on Robotics and Automation (ICRA)</w:t>
      </w:r>
      <w:r w:rsidRPr="00B6118B">
        <w:t xml:space="preserve">, May 2018, pp. 6831–6838. </w:t>
      </w:r>
      <w:proofErr w:type="spellStart"/>
      <w:r w:rsidRPr="00B6118B">
        <w:t>doi</w:t>
      </w:r>
      <w:proofErr w:type="spellEnd"/>
      <w:r w:rsidRPr="00B6118B">
        <w:t>: 10.1109/ICRA.2018.8463204.</w:t>
      </w:r>
    </w:p>
    <w:p w14:paraId="1298A5E4" w14:textId="77777777" w:rsidR="00B6118B" w:rsidRPr="00B6118B" w:rsidRDefault="00B6118B" w:rsidP="00010B6F">
      <w:pPr>
        <w:pStyle w:val="Bibliography"/>
        <w:jc w:val="left"/>
      </w:pPr>
      <w:r w:rsidRPr="00B6118B">
        <w:t>[10]</w:t>
      </w:r>
      <w:r w:rsidRPr="00B6118B">
        <w:tab/>
        <w:t>‘Cornell University. Robot Learning Lab: Learning to Grasp.’ http://pr.cs.cornell.edu/grasping/rect_data/data.php (accessed Feb. 06, 2021).</w:t>
      </w:r>
    </w:p>
    <w:p w14:paraId="0520DCCB" w14:textId="77777777" w:rsidR="00B6118B" w:rsidRPr="00B6118B" w:rsidRDefault="00B6118B" w:rsidP="00010B6F">
      <w:pPr>
        <w:pStyle w:val="Bibliography"/>
        <w:jc w:val="left"/>
      </w:pPr>
      <w:r w:rsidRPr="00B6118B">
        <w:t>[11]</w:t>
      </w:r>
      <w:r w:rsidRPr="00B6118B">
        <w:tab/>
        <w:t xml:space="preserve">A. </w:t>
      </w:r>
      <w:proofErr w:type="spellStart"/>
      <w:r w:rsidRPr="00B6118B">
        <w:t>Depierre</w:t>
      </w:r>
      <w:proofErr w:type="spellEnd"/>
      <w:r w:rsidRPr="00B6118B">
        <w:t xml:space="preserve">, E. </w:t>
      </w:r>
      <w:proofErr w:type="spellStart"/>
      <w:r w:rsidRPr="00B6118B">
        <w:t>Dellandréa</w:t>
      </w:r>
      <w:proofErr w:type="spellEnd"/>
      <w:r w:rsidRPr="00B6118B">
        <w:t xml:space="preserve">, and L. Chen, ‘Jacquard: A </w:t>
      </w:r>
      <w:proofErr w:type="gramStart"/>
      <w:r w:rsidRPr="00B6118B">
        <w:t>Large Scale</w:t>
      </w:r>
      <w:proofErr w:type="gramEnd"/>
      <w:r w:rsidRPr="00B6118B">
        <w:t xml:space="preserve"> Dataset for Robotic Grasp Detection’, </w:t>
      </w:r>
      <w:r w:rsidRPr="00B6118B">
        <w:rPr>
          <w:i/>
          <w:iCs/>
        </w:rPr>
        <w:t>ArXiv180311469 Cs</w:t>
      </w:r>
      <w:r w:rsidRPr="00B6118B">
        <w:t>, Sep. 2018, Accessed: Feb. 04, 2021. [Online]. Available: http://arxiv.org/abs/1803.11469</w:t>
      </w:r>
    </w:p>
    <w:p w14:paraId="58C31DBA" w14:textId="77777777" w:rsidR="00B6118B" w:rsidRPr="00B6118B" w:rsidRDefault="00B6118B" w:rsidP="00010B6F">
      <w:pPr>
        <w:pStyle w:val="Bibliography"/>
        <w:jc w:val="left"/>
      </w:pPr>
      <w:r w:rsidRPr="00B6118B">
        <w:t>[12]</w:t>
      </w:r>
      <w:r w:rsidRPr="00B6118B">
        <w:tab/>
        <w:t xml:space="preserve">C. </w:t>
      </w:r>
      <w:proofErr w:type="spellStart"/>
      <w:r w:rsidRPr="00B6118B">
        <w:t>Eppner</w:t>
      </w:r>
      <w:proofErr w:type="spellEnd"/>
      <w:r w:rsidRPr="00B6118B">
        <w:t xml:space="preserve">, A. </w:t>
      </w:r>
      <w:proofErr w:type="spellStart"/>
      <w:r w:rsidRPr="00B6118B">
        <w:t>Mousavian</w:t>
      </w:r>
      <w:proofErr w:type="spellEnd"/>
      <w:r w:rsidRPr="00B6118B">
        <w:t xml:space="preserve">, and D. Fox, ‘ACRONYM: A Large-Scale Grasp Dataset Based on Simulation’, </w:t>
      </w:r>
      <w:r w:rsidRPr="00B6118B">
        <w:rPr>
          <w:i/>
          <w:iCs/>
        </w:rPr>
        <w:t>ArXiv201109584 Cs</w:t>
      </w:r>
      <w:r w:rsidRPr="00B6118B">
        <w:t>, Nov. 2020, Accessed: Feb. 04, 2021. [Online]. Available: http://arxiv.org/abs/2011.09584</w:t>
      </w:r>
    </w:p>
    <w:p w14:paraId="50585B6F" w14:textId="77777777" w:rsidR="00B6118B" w:rsidRPr="00B6118B" w:rsidRDefault="00B6118B" w:rsidP="00010B6F">
      <w:pPr>
        <w:pStyle w:val="Bibliography"/>
        <w:jc w:val="left"/>
      </w:pPr>
      <w:r w:rsidRPr="00B6118B">
        <w:t>[13]</w:t>
      </w:r>
      <w:r w:rsidRPr="00B6118B">
        <w:tab/>
        <w:t>‘ACRONYM: A Large-Scale Grasp Dataset Based on Simulation’. https://sites.google.com/nvidia.com/graspdataset (accessed Feb. 04, 2021).</w:t>
      </w:r>
    </w:p>
    <w:p w14:paraId="68B89C9F" w14:textId="77777777" w:rsidR="00B6118B" w:rsidRPr="00B6118B" w:rsidRDefault="00B6118B" w:rsidP="00010B6F">
      <w:pPr>
        <w:pStyle w:val="Bibliography"/>
        <w:jc w:val="left"/>
      </w:pPr>
      <w:r w:rsidRPr="00B6118B">
        <w:t>[14]</w:t>
      </w:r>
      <w:r w:rsidRPr="00B6118B">
        <w:tab/>
        <w:t>‘</w:t>
      </w:r>
      <w:proofErr w:type="spellStart"/>
      <w:r w:rsidRPr="00B6118B">
        <w:t>ShapeNet</w:t>
      </w:r>
      <w:proofErr w:type="spellEnd"/>
      <w:r w:rsidRPr="00B6118B">
        <w:t>’. https://www.shapenet.org/ (accessed Feb. 07, 2021).</w:t>
      </w:r>
    </w:p>
    <w:p w14:paraId="0D5D5DCD" w14:textId="77777777" w:rsidR="00B6118B" w:rsidRPr="00B6118B" w:rsidRDefault="00B6118B" w:rsidP="00010B6F">
      <w:pPr>
        <w:pStyle w:val="Bibliography"/>
        <w:jc w:val="left"/>
      </w:pPr>
      <w:r w:rsidRPr="00B6118B">
        <w:t>[15]</w:t>
      </w:r>
      <w:r w:rsidRPr="00B6118B">
        <w:tab/>
        <w:t xml:space="preserve">‘ROS.org | Powering the world’s </w:t>
      </w:r>
      <w:proofErr w:type="gramStart"/>
      <w:r w:rsidRPr="00B6118B">
        <w:t>robots’</w:t>
      </w:r>
      <w:proofErr w:type="gramEnd"/>
      <w:r w:rsidRPr="00B6118B">
        <w:t>. https://www.ros.org/ (accessed Feb. 06, 2021).</w:t>
      </w:r>
    </w:p>
    <w:p w14:paraId="51E43360" w14:textId="77777777" w:rsidR="00B6118B" w:rsidRPr="00B6118B" w:rsidRDefault="00B6118B" w:rsidP="00010B6F">
      <w:pPr>
        <w:pStyle w:val="Bibliography"/>
        <w:jc w:val="left"/>
      </w:pPr>
      <w:r w:rsidRPr="00B6118B">
        <w:t>[16]</w:t>
      </w:r>
      <w:r w:rsidRPr="00B6118B">
        <w:tab/>
        <w:t>‘Gazebo’. http://gazebosim.org/ (accessed Feb. 07, 2021).</w:t>
      </w:r>
    </w:p>
    <w:p w14:paraId="3A93C2AA" w14:textId="77777777" w:rsidR="00B6118B" w:rsidRPr="00B6118B" w:rsidRDefault="00B6118B" w:rsidP="00010B6F">
      <w:pPr>
        <w:pStyle w:val="Bibliography"/>
        <w:jc w:val="left"/>
      </w:pPr>
      <w:r w:rsidRPr="00B6118B">
        <w:t>[17]</w:t>
      </w:r>
      <w:r w:rsidRPr="00B6118B">
        <w:tab/>
        <w:t>‘</w:t>
      </w:r>
      <w:proofErr w:type="spellStart"/>
      <w:r w:rsidRPr="00B6118B">
        <w:t>OpenRAVE</w:t>
      </w:r>
      <w:proofErr w:type="spellEnd"/>
      <w:r w:rsidRPr="00B6118B">
        <w:t xml:space="preserve"> | Welcome to Open Robotics Automation Virtual Environment | </w:t>
      </w:r>
      <w:proofErr w:type="spellStart"/>
      <w:r w:rsidRPr="00B6118B">
        <w:t>OpenRAVE</w:t>
      </w:r>
      <w:proofErr w:type="spellEnd"/>
      <w:r w:rsidRPr="00B6118B">
        <w:t xml:space="preserve"> Documentation’. http://openrave.org/docs/latest_stable/ (accessed Feb. 04, 2021).</w:t>
      </w:r>
    </w:p>
    <w:p w14:paraId="519FD6F6" w14:textId="77777777" w:rsidR="00B6118B" w:rsidRPr="00B6118B" w:rsidRDefault="00B6118B" w:rsidP="00010B6F">
      <w:pPr>
        <w:pStyle w:val="Bibliography"/>
        <w:jc w:val="left"/>
      </w:pPr>
      <w:r w:rsidRPr="00B6118B">
        <w:t>[18]</w:t>
      </w:r>
      <w:r w:rsidRPr="00B6118B">
        <w:tab/>
        <w:t>‘</w:t>
      </w:r>
      <w:proofErr w:type="spellStart"/>
      <w:r w:rsidRPr="00B6118B">
        <w:t>GraspIt</w:t>
      </w:r>
      <w:proofErr w:type="spellEnd"/>
      <w:r w:rsidRPr="00B6118B">
        <w:t>!’ https://graspit-simulator.github.io/ (accessed Feb. 04, 2021).</w:t>
      </w:r>
    </w:p>
    <w:p w14:paraId="7C068816" w14:textId="77777777" w:rsidR="00B6118B" w:rsidRPr="00B6118B" w:rsidRDefault="00B6118B" w:rsidP="00010B6F">
      <w:pPr>
        <w:pStyle w:val="Bibliography"/>
        <w:jc w:val="left"/>
      </w:pPr>
      <w:r w:rsidRPr="00B6118B">
        <w:t>[19]</w:t>
      </w:r>
      <w:r w:rsidRPr="00B6118B">
        <w:tab/>
        <w:t xml:space="preserve">‘C++ documentation — </w:t>
      </w:r>
      <w:proofErr w:type="spellStart"/>
      <w:r w:rsidRPr="00B6118B">
        <w:t>DevDocs</w:t>
      </w:r>
      <w:proofErr w:type="spellEnd"/>
      <w:r w:rsidRPr="00B6118B">
        <w:t>’. https://devdocs.io/cpp/ (accessed May 05, 2021).</w:t>
      </w:r>
    </w:p>
    <w:p w14:paraId="219FA356" w14:textId="77777777" w:rsidR="00B6118B" w:rsidRPr="00B6118B" w:rsidRDefault="00B6118B" w:rsidP="00010B6F">
      <w:pPr>
        <w:pStyle w:val="Bibliography"/>
        <w:jc w:val="left"/>
      </w:pPr>
      <w:r w:rsidRPr="00B6118B">
        <w:t>[20]</w:t>
      </w:r>
      <w:r w:rsidRPr="00B6118B">
        <w:tab/>
        <w:t xml:space="preserve">‘Python’, </w:t>
      </w:r>
      <w:r w:rsidRPr="00B6118B">
        <w:rPr>
          <w:i/>
          <w:iCs/>
        </w:rPr>
        <w:t>Python.org</w:t>
      </w:r>
      <w:r w:rsidRPr="00B6118B">
        <w:t>. https://www.python.org/ (accessed Feb. 07, 2021).</w:t>
      </w:r>
    </w:p>
    <w:p w14:paraId="0449F117" w14:textId="77777777" w:rsidR="00B6118B" w:rsidRPr="00B6118B" w:rsidRDefault="00B6118B" w:rsidP="00010B6F">
      <w:pPr>
        <w:pStyle w:val="Bibliography"/>
        <w:jc w:val="left"/>
      </w:pPr>
      <w:r w:rsidRPr="00B6118B">
        <w:t>[21]</w:t>
      </w:r>
      <w:r w:rsidRPr="00B6118B">
        <w:tab/>
        <w:t>‘</w:t>
      </w:r>
      <w:proofErr w:type="spellStart"/>
      <w:r w:rsidRPr="00B6118B">
        <w:t>Franka</w:t>
      </w:r>
      <w:proofErr w:type="spellEnd"/>
      <w:r w:rsidRPr="00B6118B">
        <w:t xml:space="preserve"> Panda Arm’, </w:t>
      </w:r>
      <w:proofErr w:type="spellStart"/>
      <w:r w:rsidRPr="00B6118B">
        <w:rPr>
          <w:i/>
          <w:iCs/>
        </w:rPr>
        <w:t>Franka</w:t>
      </w:r>
      <w:proofErr w:type="spellEnd"/>
      <w:r w:rsidRPr="00B6118B">
        <w:rPr>
          <w:i/>
          <w:iCs/>
        </w:rPr>
        <w:t xml:space="preserve"> </w:t>
      </w:r>
      <w:proofErr w:type="spellStart"/>
      <w:r w:rsidRPr="00B6118B">
        <w:rPr>
          <w:i/>
          <w:iCs/>
        </w:rPr>
        <w:t>Emika</w:t>
      </w:r>
      <w:proofErr w:type="spellEnd"/>
      <w:r w:rsidRPr="00B6118B">
        <w:t>. https://www.franka.de/technology (accessed Feb. 07, 2021).</w:t>
      </w:r>
    </w:p>
    <w:p w14:paraId="23B2A07A" w14:textId="77777777" w:rsidR="00B6118B" w:rsidRPr="00B6118B" w:rsidRDefault="00B6118B" w:rsidP="00010B6F">
      <w:pPr>
        <w:pStyle w:val="Bibliography"/>
        <w:jc w:val="left"/>
      </w:pPr>
      <w:r w:rsidRPr="00B6118B">
        <w:t>[22]</w:t>
      </w:r>
      <w:r w:rsidRPr="00B6118B">
        <w:tab/>
        <w:t>‘Autonomous Mobile Robots That Improve Productivity | Fetch Robotics’. https://fetchrobotics.com/ (accessed May 05, 2021).</w:t>
      </w:r>
    </w:p>
    <w:p w14:paraId="16C326BD" w14:textId="77777777" w:rsidR="00B6118B" w:rsidRPr="00B6118B" w:rsidRDefault="00B6118B" w:rsidP="00010B6F">
      <w:pPr>
        <w:pStyle w:val="Bibliography"/>
        <w:jc w:val="left"/>
      </w:pPr>
      <w:r w:rsidRPr="00B6118B">
        <w:t>[23]</w:t>
      </w:r>
      <w:r w:rsidRPr="00B6118B">
        <w:tab/>
        <w:t>‘</w:t>
      </w:r>
      <w:proofErr w:type="spellStart"/>
      <w:r w:rsidRPr="00B6118B">
        <w:t>MoveIt</w:t>
      </w:r>
      <w:proofErr w:type="spellEnd"/>
      <w:r w:rsidRPr="00B6118B">
        <w:t xml:space="preserve"> Motion Planning Framework’. https://moveit.ros.org/ (accessed Feb. 07, 2021).</w:t>
      </w:r>
    </w:p>
    <w:p w14:paraId="57B1DFE6" w14:textId="77777777" w:rsidR="00B6118B" w:rsidRPr="00B6118B" w:rsidRDefault="00B6118B" w:rsidP="00010B6F">
      <w:pPr>
        <w:pStyle w:val="Bibliography"/>
        <w:jc w:val="left"/>
      </w:pPr>
      <w:r w:rsidRPr="00B6118B">
        <w:t>[24]</w:t>
      </w:r>
      <w:r w:rsidRPr="00B6118B">
        <w:tab/>
        <w:t xml:space="preserve">‘TensorFlow’, </w:t>
      </w:r>
      <w:r w:rsidRPr="00B6118B">
        <w:rPr>
          <w:i/>
          <w:iCs/>
        </w:rPr>
        <w:t>TensorFlow</w:t>
      </w:r>
      <w:r w:rsidRPr="00B6118B">
        <w:t>. https://www.tensorflow.org/ (accessed Feb. 04, 2021).</w:t>
      </w:r>
    </w:p>
    <w:p w14:paraId="5DE76015" w14:textId="77777777" w:rsidR="00B6118B" w:rsidRPr="00B6118B" w:rsidRDefault="00B6118B" w:rsidP="00010B6F">
      <w:pPr>
        <w:pStyle w:val="Bibliography"/>
        <w:jc w:val="left"/>
      </w:pPr>
      <w:r w:rsidRPr="00B6118B">
        <w:t>[25]</w:t>
      </w:r>
      <w:r w:rsidRPr="00B6118B">
        <w:tab/>
        <w:t>‘</w:t>
      </w:r>
      <w:proofErr w:type="spellStart"/>
      <w:r w:rsidRPr="00B6118B">
        <w:t>PyTorch</w:t>
      </w:r>
      <w:proofErr w:type="spellEnd"/>
      <w:r w:rsidRPr="00B6118B">
        <w:t>’. https://www.pytorch.org (accessed May 05, 2021).</w:t>
      </w:r>
    </w:p>
    <w:p w14:paraId="105DE431" w14:textId="77777777" w:rsidR="00B6118B" w:rsidRPr="00B6118B" w:rsidRDefault="00B6118B" w:rsidP="00010B6F">
      <w:pPr>
        <w:pStyle w:val="Bibliography"/>
        <w:jc w:val="left"/>
      </w:pPr>
      <w:r w:rsidRPr="00B6118B">
        <w:t>[26]</w:t>
      </w:r>
      <w:r w:rsidRPr="00B6118B">
        <w:tab/>
        <w:t xml:space="preserve">R. </w:t>
      </w:r>
      <w:proofErr w:type="spellStart"/>
      <w:r w:rsidRPr="00B6118B">
        <w:t>Draelos</w:t>
      </w:r>
      <w:proofErr w:type="spellEnd"/>
      <w:r w:rsidRPr="00B6118B">
        <w:t xml:space="preserve">, ‘The History of Convolutional Neural Networks’, </w:t>
      </w:r>
      <w:r w:rsidRPr="00B6118B">
        <w:rPr>
          <w:i/>
          <w:iCs/>
        </w:rPr>
        <w:t>Glass Box</w:t>
      </w:r>
      <w:r w:rsidRPr="00B6118B">
        <w:t>, Apr. 13, 2019. https://glassboxmedicine.com/2019/04/13/a-short-history-of-convolutional-neural-networks/ (accessed May 02, 2021).</w:t>
      </w:r>
    </w:p>
    <w:p w14:paraId="7D07E81D" w14:textId="77777777" w:rsidR="00B6118B" w:rsidRPr="00B6118B" w:rsidRDefault="00B6118B" w:rsidP="00010B6F">
      <w:pPr>
        <w:pStyle w:val="Bibliography"/>
        <w:jc w:val="left"/>
      </w:pPr>
      <w:r w:rsidRPr="00B6118B">
        <w:t>[27]</w:t>
      </w:r>
      <w:r w:rsidRPr="00B6118B">
        <w:tab/>
        <w:t xml:space="preserve">‘Simple cell’, </w:t>
      </w:r>
      <w:r w:rsidRPr="00B6118B">
        <w:rPr>
          <w:i/>
          <w:iCs/>
        </w:rPr>
        <w:t>Wikipedia</w:t>
      </w:r>
      <w:r w:rsidRPr="00B6118B">
        <w:t>. Apr. 30, 2021. Accessed: May 06, 2021. [Online]. Available: https://en.wikipedia.org/w/index.php?title=Simple_cell&amp;oldid=1020699956</w:t>
      </w:r>
    </w:p>
    <w:p w14:paraId="3360A935" w14:textId="77777777" w:rsidR="00B6118B" w:rsidRPr="00B6118B" w:rsidRDefault="00B6118B" w:rsidP="00010B6F">
      <w:pPr>
        <w:pStyle w:val="Bibliography"/>
        <w:jc w:val="left"/>
      </w:pPr>
      <w:r w:rsidRPr="00B6118B">
        <w:t>[28]</w:t>
      </w:r>
      <w:r w:rsidRPr="00B6118B">
        <w:tab/>
        <w:t>K. Fukushima, ‘</w:t>
      </w:r>
      <w:proofErr w:type="spellStart"/>
      <w:r w:rsidRPr="00B6118B">
        <w:t>Neocognitron</w:t>
      </w:r>
      <w:proofErr w:type="spellEnd"/>
      <w:r w:rsidRPr="00B6118B">
        <w:t xml:space="preserve">: A self-organizing neural network model for a mechanism of pattern recognition unaffected by shift in position’, </w:t>
      </w:r>
      <w:r w:rsidRPr="00B6118B">
        <w:rPr>
          <w:i/>
          <w:iCs/>
        </w:rPr>
        <w:t xml:space="preserve">Biol. </w:t>
      </w:r>
      <w:proofErr w:type="spellStart"/>
      <w:r w:rsidRPr="00B6118B">
        <w:rPr>
          <w:i/>
          <w:iCs/>
        </w:rPr>
        <w:t>Cybern</w:t>
      </w:r>
      <w:proofErr w:type="spellEnd"/>
      <w:r w:rsidRPr="00B6118B">
        <w:rPr>
          <w:i/>
          <w:iCs/>
        </w:rPr>
        <w:t>.</w:t>
      </w:r>
      <w:r w:rsidRPr="00B6118B">
        <w:t xml:space="preserve">, vol. 36, no. 4, pp. 193–202, Apr. 1980, </w:t>
      </w:r>
      <w:proofErr w:type="spellStart"/>
      <w:r w:rsidRPr="00B6118B">
        <w:t>doi</w:t>
      </w:r>
      <w:proofErr w:type="spellEnd"/>
      <w:r w:rsidRPr="00B6118B">
        <w:t>: 10.1007/BF00344251.</w:t>
      </w:r>
    </w:p>
    <w:p w14:paraId="1E4815B8" w14:textId="77777777" w:rsidR="00B6118B" w:rsidRPr="00B6118B" w:rsidRDefault="00B6118B" w:rsidP="00010B6F">
      <w:pPr>
        <w:pStyle w:val="Bibliography"/>
        <w:jc w:val="left"/>
      </w:pPr>
      <w:r w:rsidRPr="00B6118B">
        <w:t>[29]</w:t>
      </w:r>
      <w:r w:rsidRPr="00B6118B">
        <w:tab/>
        <w:t xml:space="preserve">A. </w:t>
      </w:r>
      <w:proofErr w:type="spellStart"/>
      <w:r w:rsidRPr="00B6118B">
        <w:t>Krizhevsky</w:t>
      </w:r>
      <w:proofErr w:type="spellEnd"/>
      <w:r w:rsidRPr="00B6118B">
        <w:t xml:space="preserve">, I. </w:t>
      </w:r>
      <w:proofErr w:type="spellStart"/>
      <w:r w:rsidRPr="00B6118B">
        <w:t>Sutskever</w:t>
      </w:r>
      <w:proofErr w:type="spellEnd"/>
      <w:r w:rsidRPr="00B6118B">
        <w:t xml:space="preserve">, and G. E. Hinton, ‘ImageNet classification with deep convolutional neural networks’, </w:t>
      </w:r>
      <w:proofErr w:type="spellStart"/>
      <w:r w:rsidRPr="00B6118B">
        <w:rPr>
          <w:i/>
          <w:iCs/>
        </w:rPr>
        <w:t>Commun</w:t>
      </w:r>
      <w:proofErr w:type="spellEnd"/>
      <w:r w:rsidRPr="00B6118B">
        <w:rPr>
          <w:i/>
          <w:iCs/>
        </w:rPr>
        <w:t>. ACM</w:t>
      </w:r>
      <w:r w:rsidRPr="00B6118B">
        <w:t xml:space="preserve">, vol. 60, no. 6, pp. 84–90, May 2017, </w:t>
      </w:r>
      <w:proofErr w:type="spellStart"/>
      <w:r w:rsidRPr="00B6118B">
        <w:t>doi</w:t>
      </w:r>
      <w:proofErr w:type="spellEnd"/>
      <w:r w:rsidRPr="00B6118B">
        <w:t>: 10.1145/3065386.</w:t>
      </w:r>
    </w:p>
    <w:p w14:paraId="4E7607EA" w14:textId="77777777" w:rsidR="00B6118B" w:rsidRPr="00B6118B" w:rsidRDefault="00B6118B" w:rsidP="00010B6F">
      <w:pPr>
        <w:pStyle w:val="Bibliography"/>
        <w:jc w:val="left"/>
      </w:pPr>
      <w:r w:rsidRPr="00B6118B">
        <w:t>[30]</w:t>
      </w:r>
      <w:r w:rsidRPr="00B6118B">
        <w:tab/>
        <w:t xml:space="preserve">S. </w:t>
      </w:r>
      <w:proofErr w:type="spellStart"/>
      <w:r w:rsidRPr="00B6118B">
        <w:t>Bansari</w:t>
      </w:r>
      <w:proofErr w:type="spellEnd"/>
      <w:r w:rsidRPr="00B6118B">
        <w:t xml:space="preserve">, ‘Introduction to how CNNs Work’, </w:t>
      </w:r>
      <w:r w:rsidRPr="00B6118B">
        <w:rPr>
          <w:i/>
          <w:iCs/>
        </w:rPr>
        <w:t>Medium</w:t>
      </w:r>
      <w:r w:rsidRPr="00B6118B">
        <w:t>, Apr. 30, 2019. https://medium.datadriveninvestor.com/introduction-to-how-cnns-work-77e0e4cde99b (accessed May 05, 2021).</w:t>
      </w:r>
    </w:p>
    <w:p w14:paraId="211A6E35" w14:textId="77777777" w:rsidR="00B6118B" w:rsidRPr="00B6118B" w:rsidRDefault="00B6118B" w:rsidP="00010B6F">
      <w:pPr>
        <w:pStyle w:val="Bibliography"/>
        <w:jc w:val="left"/>
      </w:pPr>
      <w:r w:rsidRPr="00B6118B">
        <w:t>[31]</w:t>
      </w:r>
      <w:r w:rsidRPr="00B6118B">
        <w:tab/>
        <w:t xml:space="preserve">Prabhu, ‘Understanding of Convolutional Neural Network (CNN) — Deep Learning’, </w:t>
      </w:r>
      <w:r w:rsidRPr="00B6118B">
        <w:rPr>
          <w:i/>
          <w:iCs/>
        </w:rPr>
        <w:t>Medium</w:t>
      </w:r>
      <w:r w:rsidRPr="00B6118B">
        <w:t>, Nov. 21, 2019. https://medium.com/@RaghavPrabhu/understanding-of-convolutional-neural-network-cnn-deep-learning-99760835f148 (accessed May 05, 2021).</w:t>
      </w:r>
    </w:p>
    <w:p w14:paraId="0E02A4B3" w14:textId="77777777" w:rsidR="00B6118B" w:rsidRPr="00B6118B" w:rsidRDefault="00B6118B" w:rsidP="00010B6F">
      <w:pPr>
        <w:pStyle w:val="Bibliography"/>
        <w:jc w:val="left"/>
      </w:pPr>
      <w:r w:rsidRPr="00B6118B">
        <w:t>[32]</w:t>
      </w:r>
      <w:r w:rsidRPr="00B6118B">
        <w:tab/>
        <w:t>J. Wu, ‘Introduction to Convolutional Neural Networks’, p. 31.</w:t>
      </w:r>
    </w:p>
    <w:p w14:paraId="16751868" w14:textId="77777777" w:rsidR="00B6118B" w:rsidRPr="00B6118B" w:rsidRDefault="00B6118B" w:rsidP="00010B6F">
      <w:pPr>
        <w:pStyle w:val="Bibliography"/>
        <w:jc w:val="left"/>
      </w:pPr>
      <w:r w:rsidRPr="00B6118B">
        <w:t>[33]</w:t>
      </w:r>
      <w:r w:rsidRPr="00B6118B">
        <w:tab/>
        <w:t xml:space="preserve">‘SCW’, </w:t>
      </w:r>
      <w:r w:rsidRPr="00B6118B">
        <w:rPr>
          <w:i/>
          <w:iCs/>
        </w:rPr>
        <w:t>Supercomputing Wales</w:t>
      </w:r>
      <w:r w:rsidRPr="00B6118B">
        <w:t>. https://www.supercomputing.wales/ (accessed May 05, 2021).</w:t>
      </w:r>
    </w:p>
    <w:p w14:paraId="25361C29" w14:textId="77777777" w:rsidR="00B6118B" w:rsidRPr="00B6118B" w:rsidRDefault="00B6118B" w:rsidP="00010B6F">
      <w:pPr>
        <w:pStyle w:val="Bibliography"/>
        <w:jc w:val="left"/>
      </w:pPr>
      <w:r w:rsidRPr="00B6118B">
        <w:t>[34]</w:t>
      </w:r>
      <w:r w:rsidRPr="00B6118B">
        <w:tab/>
        <w:t xml:space="preserve">‘PyCharm: </w:t>
      </w:r>
      <w:proofErr w:type="gramStart"/>
      <w:r w:rsidRPr="00B6118B">
        <w:t>the</w:t>
      </w:r>
      <w:proofErr w:type="gramEnd"/>
      <w:r w:rsidRPr="00B6118B">
        <w:t xml:space="preserve"> Python IDE for Professional Developers by JetBrains’, </w:t>
      </w:r>
      <w:r w:rsidRPr="00B6118B">
        <w:rPr>
          <w:i/>
          <w:iCs/>
        </w:rPr>
        <w:t>JetBrains</w:t>
      </w:r>
      <w:r w:rsidRPr="00B6118B">
        <w:t>. https://www.jetbrains.com/pycharm/ (accessed May 08, 2021).</w:t>
      </w:r>
    </w:p>
    <w:p w14:paraId="27E30439" w14:textId="77777777" w:rsidR="00B6118B" w:rsidRPr="00B6118B" w:rsidRDefault="00B6118B" w:rsidP="00010B6F">
      <w:pPr>
        <w:pStyle w:val="Bibliography"/>
        <w:jc w:val="left"/>
      </w:pPr>
      <w:r w:rsidRPr="00B6118B">
        <w:t>[35]</w:t>
      </w:r>
      <w:r w:rsidRPr="00B6118B">
        <w:tab/>
        <w:t>‘Visual Studio Code - Code Editing. Redefined’. https://code.visualstudio.com/ (accessed May 08, 2021).</w:t>
      </w:r>
    </w:p>
    <w:p w14:paraId="4B25C271" w14:textId="77777777" w:rsidR="00B6118B" w:rsidRPr="00B6118B" w:rsidRDefault="00B6118B" w:rsidP="00010B6F">
      <w:pPr>
        <w:pStyle w:val="Bibliography"/>
        <w:jc w:val="left"/>
      </w:pPr>
      <w:r w:rsidRPr="00B6118B">
        <w:t>[36]</w:t>
      </w:r>
      <w:r w:rsidRPr="00B6118B">
        <w:tab/>
      </w:r>
      <w:proofErr w:type="spellStart"/>
      <w:r w:rsidRPr="00B6118B">
        <w:rPr>
          <w:i/>
          <w:iCs/>
        </w:rPr>
        <w:t>NVlabs</w:t>
      </w:r>
      <w:proofErr w:type="spellEnd"/>
      <w:r w:rsidRPr="00B6118B">
        <w:rPr>
          <w:i/>
          <w:iCs/>
        </w:rPr>
        <w:t>/acronym</w:t>
      </w:r>
      <w:r w:rsidRPr="00B6118B">
        <w:t>. NVIDIA Research Projects, 2021. Accessed: May 05, 2021. [Online]. Available: https://github.com/NVlabs/acronym</w:t>
      </w:r>
    </w:p>
    <w:p w14:paraId="02A14AB0" w14:textId="77777777" w:rsidR="00B6118B" w:rsidRPr="00B6118B" w:rsidRDefault="00B6118B" w:rsidP="00010B6F">
      <w:pPr>
        <w:pStyle w:val="Bibliography"/>
        <w:jc w:val="left"/>
      </w:pPr>
      <w:r w:rsidRPr="00B6118B">
        <w:t>[37]</w:t>
      </w:r>
      <w:r w:rsidRPr="00B6118B">
        <w:tab/>
        <w:t xml:space="preserve">J. Huang, H. </w:t>
      </w:r>
      <w:proofErr w:type="spellStart"/>
      <w:r w:rsidRPr="00B6118B">
        <w:t>Su</w:t>
      </w:r>
      <w:proofErr w:type="spellEnd"/>
      <w:r w:rsidRPr="00B6118B">
        <w:t xml:space="preserve">, and L. </w:t>
      </w:r>
      <w:proofErr w:type="spellStart"/>
      <w:r w:rsidRPr="00B6118B">
        <w:t>Guibas</w:t>
      </w:r>
      <w:proofErr w:type="spellEnd"/>
      <w:r w:rsidRPr="00B6118B">
        <w:t xml:space="preserve">, ‘Robust Watertight Manifold Surface Generation Method for </w:t>
      </w:r>
      <w:proofErr w:type="spellStart"/>
      <w:r w:rsidRPr="00B6118B">
        <w:t>ShapeNet</w:t>
      </w:r>
      <w:proofErr w:type="spellEnd"/>
      <w:r w:rsidRPr="00B6118B">
        <w:t xml:space="preserve"> Models’, </w:t>
      </w:r>
      <w:r w:rsidRPr="00B6118B">
        <w:rPr>
          <w:i/>
          <w:iCs/>
        </w:rPr>
        <w:t>ArXiv180201698 Cs</w:t>
      </w:r>
      <w:r w:rsidRPr="00B6118B">
        <w:t>, Feb. 2018, Accessed: May 05, 2021. [Online]. Available: http://arxiv.org/abs/1802.01698</w:t>
      </w:r>
    </w:p>
    <w:p w14:paraId="00BAE90E" w14:textId="77777777" w:rsidR="00B6118B" w:rsidRPr="00B6118B" w:rsidRDefault="00B6118B" w:rsidP="00010B6F">
      <w:pPr>
        <w:pStyle w:val="Bibliography"/>
        <w:jc w:val="left"/>
      </w:pPr>
      <w:r w:rsidRPr="00B6118B">
        <w:t>[38]</w:t>
      </w:r>
      <w:r w:rsidRPr="00B6118B">
        <w:tab/>
        <w:t xml:space="preserve">‘Anaconda | Individual Edition’, </w:t>
      </w:r>
      <w:r w:rsidRPr="00B6118B">
        <w:rPr>
          <w:i/>
          <w:iCs/>
        </w:rPr>
        <w:t>Anaconda</w:t>
      </w:r>
      <w:r w:rsidRPr="00B6118B">
        <w:t>. https://www.anaconda.com/products/individual (accessed May 05, 2021).</w:t>
      </w:r>
    </w:p>
    <w:p w14:paraId="1D8B6A86" w14:textId="77777777" w:rsidR="00B6118B" w:rsidRPr="00B6118B" w:rsidRDefault="00B6118B" w:rsidP="00010B6F">
      <w:pPr>
        <w:pStyle w:val="Bibliography"/>
        <w:jc w:val="left"/>
      </w:pPr>
      <w:r w:rsidRPr="00B6118B">
        <w:t>[39]</w:t>
      </w:r>
      <w:r w:rsidRPr="00B6118B">
        <w:tab/>
        <w:t xml:space="preserve">‘OpenCV’, </w:t>
      </w:r>
      <w:r w:rsidRPr="00B6118B">
        <w:rPr>
          <w:i/>
          <w:iCs/>
        </w:rPr>
        <w:t>OpenCV</w:t>
      </w:r>
      <w:r w:rsidRPr="00B6118B">
        <w:t>. https://opencv.org/ (accessed May 08, 2021).</w:t>
      </w:r>
    </w:p>
    <w:p w14:paraId="08825624" w14:textId="77777777" w:rsidR="00B6118B" w:rsidRPr="00B6118B" w:rsidRDefault="00B6118B" w:rsidP="00010B6F">
      <w:pPr>
        <w:pStyle w:val="Bibliography"/>
        <w:jc w:val="left"/>
      </w:pPr>
      <w:r w:rsidRPr="00B6118B">
        <w:t>[40]</w:t>
      </w:r>
      <w:r w:rsidRPr="00B6118B">
        <w:tab/>
        <w:t>‘pandas - Python Data Analysis Library’. https://pandas.pydata.org/ (accessed May 08, 2021).</w:t>
      </w:r>
    </w:p>
    <w:p w14:paraId="0B2F6402" w14:textId="77777777" w:rsidR="00B6118B" w:rsidRPr="00B6118B" w:rsidRDefault="00B6118B" w:rsidP="00010B6F">
      <w:pPr>
        <w:pStyle w:val="Bibliography"/>
        <w:jc w:val="left"/>
      </w:pPr>
      <w:r w:rsidRPr="00B6118B">
        <w:t>[41]</w:t>
      </w:r>
      <w:r w:rsidRPr="00B6118B">
        <w:tab/>
        <w:t>‘NumPy’. https://numpy.org/ (accessed May 05, 2021).</w:t>
      </w:r>
    </w:p>
    <w:p w14:paraId="341C500B" w14:textId="77777777" w:rsidR="00B6118B" w:rsidRPr="00B6118B" w:rsidRDefault="00B6118B" w:rsidP="00010B6F">
      <w:pPr>
        <w:pStyle w:val="Bibliography"/>
        <w:jc w:val="left"/>
      </w:pPr>
      <w:r w:rsidRPr="00B6118B">
        <w:t>[42]</w:t>
      </w:r>
      <w:r w:rsidRPr="00B6118B">
        <w:tab/>
        <w:t xml:space="preserve">‘Full </w:t>
      </w:r>
      <w:proofErr w:type="spellStart"/>
      <w:r w:rsidRPr="00B6118B">
        <w:t>pytest</w:t>
      </w:r>
      <w:proofErr w:type="spellEnd"/>
      <w:r w:rsidRPr="00B6118B">
        <w:t xml:space="preserve"> documentation — </w:t>
      </w:r>
      <w:proofErr w:type="spellStart"/>
      <w:r w:rsidRPr="00B6118B">
        <w:t>pytest</w:t>
      </w:r>
      <w:proofErr w:type="spellEnd"/>
      <w:r w:rsidRPr="00B6118B">
        <w:t xml:space="preserve"> documentation’. https://docs.pytest.org/en/6.2.x/contents.html (accessed May 08, 2021).</w:t>
      </w:r>
    </w:p>
    <w:p w14:paraId="778DBDCB" w14:textId="18C518C6" w:rsidR="00E018FC" w:rsidRPr="005D4752" w:rsidRDefault="00140C75" w:rsidP="00F87222">
      <w:pPr>
        <w:spacing w:after="240"/>
        <w:jc w:val="left"/>
        <w:sectPr w:rsidR="00E018FC" w:rsidRPr="005D4752">
          <w:headerReference w:type="default" r:id="rId92"/>
          <w:footerReference w:type="default" r:id="rId93"/>
          <w:pgSz w:w="11906" w:h="16838"/>
          <w:pgMar w:top="1428" w:right="1800" w:bottom="1440" w:left="1800" w:header="708" w:footer="708" w:gutter="0"/>
          <w:cols w:space="720"/>
        </w:sectPr>
      </w:pPr>
      <w:r w:rsidRPr="005D4752">
        <w:fldChar w:fldCharType="end"/>
      </w:r>
    </w:p>
    <w:p w14:paraId="13B71999" w14:textId="77777777" w:rsidR="00180ACA" w:rsidRPr="005D4752" w:rsidRDefault="00DC109E">
      <w:pPr>
        <w:pStyle w:val="Heading1"/>
      </w:pPr>
      <w:bookmarkStart w:id="233" w:name="_Toc222978613"/>
      <w:bookmarkStart w:id="234" w:name="_Toc70975993"/>
      <w:bookmarkStart w:id="235" w:name="_Toc192777717"/>
      <w:bookmarkStart w:id="236" w:name="_Toc71112369"/>
      <w:bookmarkStart w:id="237" w:name="_Toc71731670"/>
      <w:r w:rsidRPr="005D4752">
        <w:lastRenderedPageBreak/>
        <w:t>Appendices</w:t>
      </w:r>
      <w:bookmarkEnd w:id="233"/>
      <w:bookmarkEnd w:id="234"/>
      <w:bookmarkEnd w:id="235"/>
      <w:bookmarkEnd w:id="236"/>
      <w:bookmarkEnd w:id="237"/>
    </w:p>
    <w:p w14:paraId="0240227A" w14:textId="77777777" w:rsidR="00180ACA" w:rsidRPr="00330277" w:rsidRDefault="00DC109E">
      <w:pPr>
        <w:pStyle w:val="AppendixSection"/>
        <w:numPr>
          <w:ilvl w:val="0"/>
          <w:numId w:val="13"/>
        </w:numPr>
        <w:ind w:left="426" w:hanging="432"/>
        <w:outlineLvl w:val="9"/>
        <w:rPr>
          <w:highlight w:val="yellow"/>
        </w:rPr>
      </w:pPr>
      <w:bookmarkStart w:id="238" w:name="_Toc222978614"/>
      <w:bookmarkStart w:id="239" w:name="_Toc70975994"/>
      <w:r w:rsidRPr="00330277">
        <w:rPr>
          <w:highlight w:val="yellow"/>
        </w:rPr>
        <w:t>Third-Party Code and Libraries</w:t>
      </w:r>
      <w:bookmarkEnd w:id="238"/>
      <w:bookmarkEnd w:id="239"/>
    </w:p>
    <w:p w14:paraId="76B4AE03" w14:textId="77777777" w:rsidR="00180ACA" w:rsidRPr="005D4752" w:rsidRDefault="00180ACA"/>
    <w:p w14:paraId="0C849C42" w14:textId="1B88CD96" w:rsidR="00180ACA" w:rsidRPr="005D4752" w:rsidRDefault="00DC109E">
      <w:r w:rsidRPr="005D4752">
        <w:rPr>
          <w:b/>
        </w:rPr>
        <w:t>Apache POI library</w:t>
      </w:r>
      <w:r w:rsidRPr="005D4752">
        <w:t xml:space="preserve"> – The project has been used to read and write Microsoft Excel files (XLS) as part of the interaction with the client’s existing system for processing data. Version 3.10-FINAL was used. The library is open </w:t>
      </w:r>
      <w:proofErr w:type="gramStart"/>
      <w:r w:rsidRPr="005D4752">
        <w:t>source</w:t>
      </w:r>
      <w:proofErr w:type="gramEnd"/>
      <w:r w:rsidRPr="005D4752">
        <w:t xml:space="preserve"> and it is available from the Apache Software Foundation </w:t>
      </w:r>
      <w:r w:rsidRPr="005D4752">
        <w:fldChar w:fldCharType="begin"/>
      </w:r>
      <w:r w:rsidRPr="005D4752">
        <w:instrText xml:space="preserve"> REF _Ref258235107 </w:instrText>
      </w:r>
      <w:r w:rsidR="004139A0" w:rsidRPr="005D4752">
        <w:instrText xml:space="preserve"> \* MERGEFORMAT </w:instrText>
      </w:r>
      <w:r w:rsidRPr="005D4752">
        <w:fldChar w:fldCharType="separate"/>
      </w:r>
      <w:r w:rsidRPr="005D4752">
        <w:t>[5]</w:t>
      </w:r>
      <w:r w:rsidRPr="005D4752">
        <w:fldChar w:fldCharType="end"/>
      </w:r>
      <w:r w:rsidRPr="005D4752">
        <w:t xml:space="preserve">. The library is released using the Apache License </w:t>
      </w:r>
      <w:r w:rsidRPr="005D4752">
        <w:fldChar w:fldCharType="begin"/>
      </w:r>
      <w:r w:rsidRPr="005D4752">
        <w:instrText xml:space="preserve"> REF _Ref258235124 </w:instrText>
      </w:r>
      <w:r w:rsidR="004139A0" w:rsidRPr="005D4752">
        <w:instrText xml:space="preserve"> \* MERGEFORMAT </w:instrText>
      </w:r>
      <w:r w:rsidRPr="005D4752">
        <w:fldChar w:fldCharType="separate"/>
      </w:r>
      <w:r w:rsidRPr="005D4752">
        <w:t>[6]</w:t>
      </w:r>
      <w:r w:rsidRPr="005D4752">
        <w:fldChar w:fldCharType="end"/>
      </w:r>
      <w:r w:rsidRPr="005D4752">
        <w:t xml:space="preserve">. This library was used without modification. </w:t>
      </w:r>
    </w:p>
    <w:p w14:paraId="566B4A7F" w14:textId="77777777" w:rsidR="00180ACA" w:rsidRPr="005D4752" w:rsidRDefault="00180ACA"/>
    <w:p w14:paraId="764008AC" w14:textId="696924F9" w:rsidR="00180ACA" w:rsidRPr="005D4752" w:rsidRDefault="00DC109E">
      <w:r w:rsidRPr="005D4752">
        <w:t>Include as many declarations as appropriate for your work. The specific wording is less important than the fact that you are declaring the relevant work.</w:t>
      </w:r>
    </w:p>
    <w:p w14:paraId="01BC656A" w14:textId="77777777" w:rsidR="003F6611" w:rsidRPr="005D4752" w:rsidRDefault="003F6611"/>
    <w:p w14:paraId="2B6D0E09" w14:textId="2F788D69" w:rsidR="00AA7DF0" w:rsidRDefault="00AA7DF0" w:rsidP="00AA7DF0">
      <w:pPr>
        <w:pStyle w:val="ListParagraph"/>
        <w:numPr>
          <w:ilvl w:val="0"/>
          <w:numId w:val="11"/>
        </w:numPr>
        <w:suppressAutoHyphens w:val="0"/>
        <w:jc w:val="left"/>
      </w:pPr>
      <w:bookmarkStart w:id="240" w:name="_Toc70975995"/>
      <w:r>
        <w:t>Tensorflow</w:t>
      </w:r>
    </w:p>
    <w:p w14:paraId="3ED5BEE0" w14:textId="4C2FB19C" w:rsidR="00AA7DF0" w:rsidRDefault="00AA7DF0" w:rsidP="00AA7DF0">
      <w:pPr>
        <w:pStyle w:val="ListParagraph"/>
        <w:numPr>
          <w:ilvl w:val="0"/>
          <w:numId w:val="11"/>
        </w:numPr>
        <w:suppressAutoHyphens w:val="0"/>
        <w:jc w:val="left"/>
      </w:pPr>
      <w:proofErr w:type="spellStart"/>
      <w:r>
        <w:t>Moveit</w:t>
      </w:r>
      <w:proofErr w:type="spellEnd"/>
    </w:p>
    <w:p w14:paraId="5CBD9260" w14:textId="492EC02D" w:rsidR="00AA7DF0" w:rsidRDefault="006B7901" w:rsidP="00AA7DF0">
      <w:pPr>
        <w:pStyle w:val="ListParagraph"/>
        <w:numPr>
          <w:ilvl w:val="0"/>
          <w:numId w:val="11"/>
        </w:numPr>
        <w:suppressAutoHyphens w:val="0"/>
        <w:jc w:val="left"/>
      </w:pPr>
      <w:r>
        <w:t>Fetch lib</w:t>
      </w:r>
    </w:p>
    <w:p w14:paraId="218F6740" w14:textId="307C8DEE" w:rsidR="006B7901" w:rsidRDefault="006B7901" w:rsidP="00AA7DF0">
      <w:pPr>
        <w:pStyle w:val="ListParagraph"/>
        <w:numPr>
          <w:ilvl w:val="0"/>
          <w:numId w:val="11"/>
        </w:numPr>
        <w:suppressAutoHyphens w:val="0"/>
        <w:jc w:val="left"/>
      </w:pPr>
      <w:r>
        <w:t>Manifold</w:t>
      </w:r>
    </w:p>
    <w:p w14:paraId="355DAF67" w14:textId="2F2817AA" w:rsidR="006B7901" w:rsidRDefault="006B7901" w:rsidP="00AA7DF0">
      <w:pPr>
        <w:pStyle w:val="ListParagraph"/>
        <w:numPr>
          <w:ilvl w:val="0"/>
          <w:numId w:val="11"/>
        </w:numPr>
        <w:suppressAutoHyphens w:val="0"/>
        <w:jc w:val="left"/>
      </w:pPr>
      <w:r>
        <w:t>ACRONYM</w:t>
      </w:r>
    </w:p>
    <w:p w14:paraId="3020A9A7" w14:textId="008DAEE7" w:rsidR="008E69EE" w:rsidRDefault="008E69EE" w:rsidP="00AA7DF0">
      <w:pPr>
        <w:pStyle w:val="ListParagraph"/>
        <w:numPr>
          <w:ilvl w:val="0"/>
          <w:numId w:val="11"/>
        </w:numPr>
        <w:suppressAutoHyphens w:val="0"/>
        <w:jc w:val="left"/>
      </w:pPr>
      <w:r>
        <w:t>Numpy</w:t>
      </w:r>
    </w:p>
    <w:p w14:paraId="567B7629" w14:textId="21FF6D5A" w:rsidR="008E69EE" w:rsidRDefault="008E69EE" w:rsidP="00AA7DF0">
      <w:pPr>
        <w:pStyle w:val="ListParagraph"/>
        <w:numPr>
          <w:ilvl w:val="0"/>
          <w:numId w:val="11"/>
        </w:numPr>
        <w:suppressAutoHyphens w:val="0"/>
        <w:jc w:val="left"/>
      </w:pPr>
      <w:proofErr w:type="spellStart"/>
      <w:r>
        <w:t>OpenCv</w:t>
      </w:r>
      <w:proofErr w:type="spellEnd"/>
    </w:p>
    <w:p w14:paraId="5F12CF8A" w14:textId="408D0A30" w:rsidR="00F87222" w:rsidRDefault="00F87222" w:rsidP="00AA7DF0">
      <w:pPr>
        <w:pStyle w:val="ListParagraph"/>
        <w:numPr>
          <w:ilvl w:val="0"/>
          <w:numId w:val="11"/>
        </w:numPr>
        <w:suppressAutoHyphens w:val="0"/>
        <w:jc w:val="left"/>
      </w:pPr>
      <w:r>
        <w:t>Pandas</w:t>
      </w:r>
    </w:p>
    <w:p w14:paraId="12694670" w14:textId="68915B6B" w:rsidR="003F6611" w:rsidRPr="005D4752" w:rsidRDefault="003F6611">
      <w:pPr>
        <w:suppressAutoHyphens w:val="0"/>
        <w:jc w:val="left"/>
        <w:rPr>
          <w:rFonts w:eastAsia="MS Gothic"/>
          <w:b/>
          <w:bCs/>
          <w:color w:val="365F91"/>
          <w:sz w:val="28"/>
          <w:szCs w:val="28"/>
        </w:rPr>
      </w:pPr>
      <w:r w:rsidRPr="005D4752">
        <w:br w:type="page"/>
      </w:r>
    </w:p>
    <w:p w14:paraId="5BE0F7F6" w14:textId="3E753456" w:rsidR="008512EE" w:rsidRPr="005D4752" w:rsidRDefault="00DC109E" w:rsidP="00AE32D7">
      <w:pPr>
        <w:pStyle w:val="AppendixSection"/>
        <w:numPr>
          <w:ilvl w:val="0"/>
          <w:numId w:val="13"/>
        </w:numPr>
        <w:ind w:left="426" w:hanging="432"/>
        <w:outlineLvl w:val="9"/>
      </w:pPr>
      <w:r w:rsidRPr="005D4752">
        <w:lastRenderedPageBreak/>
        <w:t>Ethics Submission</w:t>
      </w:r>
      <w:bookmarkEnd w:id="240"/>
      <w:r w:rsidR="00AD7D33" w:rsidRPr="005D4752">
        <w:t xml:space="preserve"> – </w:t>
      </w:r>
      <w:r w:rsidR="008512EE" w:rsidRPr="005D4752">
        <w:t>Application Number</w:t>
      </w:r>
      <w:r w:rsidR="00AD7D33" w:rsidRPr="005D4752">
        <w:t>: 18838</w:t>
      </w:r>
      <w:bookmarkStart w:id="241" w:name="_Toc70975996"/>
      <w:bookmarkStart w:id="242" w:name="_Toc222978615"/>
    </w:p>
    <w:p w14:paraId="46BCB9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 Status</w:t>
      </w:r>
    </w:p>
    <w:p w14:paraId="5121065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Undergraduate or PG Taught</w:t>
      </w:r>
    </w:p>
    <w:p w14:paraId="7AFE4A9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Your aber.ac.uk email address</w:t>
      </w:r>
    </w:p>
    <w:p w14:paraId="087F97A3"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t13@aber.ac.uk</w:t>
      </w:r>
    </w:p>
    <w:p w14:paraId="21E8FE8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Full Name</w:t>
      </w:r>
    </w:p>
    <w:p w14:paraId="0279C2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iver Thomas</w:t>
      </w:r>
    </w:p>
    <w:p w14:paraId="14168FB2" w14:textId="43FDA3DC"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name of the person responsible for reviewing your</w:t>
      </w:r>
      <w:r w:rsidR="00CA0196" w:rsidRPr="005D4752">
        <w:rPr>
          <w:rFonts w:cs="Times New Roman"/>
          <w:b/>
          <w:bCs/>
          <w:sz w:val="24"/>
        </w:rPr>
        <w:t xml:space="preserve"> </w:t>
      </w:r>
      <w:r w:rsidRPr="005D4752">
        <w:rPr>
          <w:rFonts w:cs="Times New Roman"/>
          <w:b/>
          <w:bCs/>
          <w:sz w:val="24"/>
        </w:rPr>
        <w:t>a</w:t>
      </w:r>
      <w:r w:rsidR="00CA0196" w:rsidRPr="005D4752">
        <w:rPr>
          <w:rFonts w:cs="Times New Roman"/>
          <w:b/>
          <w:bCs/>
          <w:sz w:val="24"/>
        </w:rPr>
        <w:t>s</w:t>
      </w:r>
      <w:r w:rsidRPr="005D4752">
        <w:rPr>
          <w:rFonts w:cs="Times New Roman"/>
          <w:b/>
          <w:bCs/>
          <w:sz w:val="24"/>
        </w:rPr>
        <w:t>sessment.</w:t>
      </w:r>
    </w:p>
    <w:p w14:paraId="409355C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eil Taylor</w:t>
      </w:r>
    </w:p>
    <w:p w14:paraId="20D15A9D" w14:textId="7C963C4A"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aber.ac.uk email address of the person responsible for reviewing your assessment</w:t>
      </w:r>
    </w:p>
    <w:p w14:paraId="1A8DEEE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st@aber.ac.uk</w:t>
      </w:r>
    </w:p>
    <w:p w14:paraId="52132B1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Supervisor or Institute Director of Research Department</w:t>
      </w:r>
    </w:p>
    <w:p w14:paraId="446A333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w:t>
      </w:r>
    </w:p>
    <w:p w14:paraId="393C38A6"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Module code (Only enter if you have been asked to do so)</w:t>
      </w:r>
    </w:p>
    <w:p w14:paraId="5656067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39440</w:t>
      </w:r>
    </w:p>
    <w:p w14:paraId="3D427B4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udy Title</w:t>
      </w:r>
    </w:p>
    <w:p w14:paraId="3A8095F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Deep learning for robotic grasp detection</w:t>
      </w:r>
    </w:p>
    <w:p w14:paraId="72069EB0"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art Date</w:t>
      </w:r>
    </w:p>
    <w:p w14:paraId="0302C45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25 January 2021</w:t>
      </w:r>
    </w:p>
    <w:p w14:paraId="1C3327EE"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Completion Date</w:t>
      </w:r>
    </w:p>
    <w:p w14:paraId="718FA5A2"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1 June 2021</w:t>
      </w:r>
    </w:p>
    <w:p w14:paraId="2ED2365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nducting a quantitative or qualitative research project?</w:t>
      </w:r>
    </w:p>
    <w:p w14:paraId="517B25B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Mixed Methods</w:t>
      </w:r>
    </w:p>
    <w:p w14:paraId="7C636261" w14:textId="14445BC4"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require external ethical approval under the Health R</w:t>
      </w:r>
      <w:r w:rsidR="00CA0196" w:rsidRPr="005D4752">
        <w:rPr>
          <w:rFonts w:cs="Times New Roman"/>
          <w:b/>
          <w:bCs/>
          <w:sz w:val="24"/>
        </w:rPr>
        <w:t>e</w:t>
      </w:r>
      <w:r w:rsidRPr="005D4752">
        <w:rPr>
          <w:rFonts w:cs="Times New Roman"/>
          <w:b/>
          <w:bCs/>
          <w:sz w:val="24"/>
        </w:rPr>
        <w:t>search</w:t>
      </w:r>
      <w:r w:rsidR="00CA0196" w:rsidRPr="005D4752">
        <w:rPr>
          <w:rFonts w:cs="Times New Roman"/>
          <w:b/>
          <w:bCs/>
          <w:sz w:val="24"/>
        </w:rPr>
        <w:t>?</w:t>
      </w:r>
    </w:p>
    <w:p w14:paraId="0BC20F3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thority?</w:t>
      </w:r>
    </w:p>
    <w:p w14:paraId="2ECE5AB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3D7AFEFD"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animals?</w:t>
      </w:r>
    </w:p>
    <w:p w14:paraId="329507F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1A5EDF8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44B2073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7CCCE77B"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mpleting this form for your own research?</w:t>
      </w:r>
    </w:p>
    <w:p w14:paraId="5BD95397"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3B68B613"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3B1DD82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02FA6DE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nstitute</w:t>
      </w:r>
    </w:p>
    <w:p w14:paraId="5C56AB3A"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IMPACS</w:t>
      </w:r>
    </w:p>
    <w:p w14:paraId="03F3C3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provide a brief summary of your project (</w:t>
      </w:r>
      <w:proofErr w:type="gramStart"/>
      <w:r w:rsidRPr="005D4752">
        <w:rPr>
          <w:rFonts w:cs="Times New Roman"/>
          <w:b/>
          <w:bCs/>
          <w:sz w:val="24"/>
        </w:rPr>
        <w:t>150 word</w:t>
      </w:r>
      <w:proofErr w:type="gramEnd"/>
      <w:r w:rsidRPr="005D4752">
        <w:rPr>
          <w:rFonts w:cs="Times New Roman"/>
          <w:b/>
          <w:bCs/>
          <w:sz w:val="24"/>
        </w:rPr>
        <w:t xml:space="preserve"> max)</w:t>
      </w:r>
    </w:p>
    <w:p w14:paraId="5D841686" w14:textId="7C66EA56"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The project aims to apply deep learning to robotic grasp detection; using a deep</w:t>
      </w:r>
      <w:r w:rsidR="00605954" w:rsidRPr="005D4752">
        <w:rPr>
          <w:rFonts w:cs="Times New Roman"/>
          <w:sz w:val="24"/>
        </w:rPr>
        <w:t xml:space="preserve"> </w:t>
      </w:r>
      <w:r w:rsidRPr="005D4752">
        <w:rPr>
          <w:rFonts w:cs="Times New Roman"/>
          <w:sz w:val="24"/>
        </w:rPr>
        <w:t xml:space="preserve">convolution neural network fed with RGB-D (depth camera) images </w:t>
      </w:r>
      <w:proofErr w:type="gramStart"/>
      <w:r w:rsidRPr="005D4752">
        <w:rPr>
          <w:rFonts w:cs="Times New Roman"/>
          <w:sz w:val="24"/>
        </w:rPr>
        <w:t>in order to</w:t>
      </w:r>
      <w:proofErr w:type="gramEnd"/>
      <w:r w:rsidRPr="005D4752">
        <w:rPr>
          <w:rFonts w:cs="Times New Roman"/>
          <w:sz w:val="24"/>
        </w:rPr>
        <w:t xml:space="preserve"> predict</w:t>
      </w:r>
      <w:r w:rsidR="00605954" w:rsidRPr="005D4752">
        <w:rPr>
          <w:rFonts w:cs="Times New Roman"/>
          <w:sz w:val="24"/>
        </w:rPr>
        <w:t xml:space="preserve"> </w:t>
      </w:r>
      <w:r w:rsidRPr="005D4752">
        <w:rPr>
          <w:rFonts w:cs="Times New Roman"/>
          <w:sz w:val="24"/>
        </w:rPr>
        <w:t>successful grasps for novel objects. This will then be applied in simulation.</w:t>
      </w:r>
    </w:p>
    <w:p w14:paraId="36C8802F" w14:textId="25E9428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here appropriate, do you have consent for the publication, reproduction or use of</w:t>
      </w:r>
      <w:r w:rsidR="00605954" w:rsidRPr="005D4752">
        <w:rPr>
          <w:rFonts w:cs="Times New Roman"/>
          <w:b/>
          <w:bCs/>
          <w:sz w:val="24"/>
        </w:rPr>
        <w:t xml:space="preserve"> </w:t>
      </w:r>
      <w:r w:rsidRPr="005D4752">
        <w:rPr>
          <w:rFonts w:cs="Times New Roman"/>
          <w:b/>
          <w:bCs/>
          <w:sz w:val="24"/>
        </w:rPr>
        <w:t>any unpublished material?</w:t>
      </w:r>
    </w:p>
    <w:p w14:paraId="44EA60C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29D3CA9E" w14:textId="6C34B0C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appropriate measures be put in place for the secure and confidential storage of</w:t>
      </w:r>
      <w:r w:rsidR="00605954" w:rsidRPr="005D4752">
        <w:rPr>
          <w:rFonts w:cs="Times New Roman"/>
          <w:b/>
          <w:bCs/>
          <w:sz w:val="24"/>
        </w:rPr>
        <w:t xml:space="preserve"> </w:t>
      </w:r>
      <w:r w:rsidRPr="005D4752">
        <w:rPr>
          <w:rFonts w:cs="Times New Roman"/>
          <w:b/>
          <w:bCs/>
          <w:sz w:val="24"/>
        </w:rPr>
        <w:t>data?</w:t>
      </w:r>
    </w:p>
    <w:p w14:paraId="3D10C92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lastRenderedPageBreak/>
        <w:t>Yes</w:t>
      </w:r>
    </w:p>
    <w:p w14:paraId="4802522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the research pose more than minimal and predictable risk to the researcher?</w:t>
      </w:r>
    </w:p>
    <w:p w14:paraId="1C17AD9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t applicable</w:t>
      </w:r>
    </w:p>
    <w:p w14:paraId="32323292" w14:textId="55EFF4F6"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 xml:space="preserve">Will you be travelling, as a foreign national, </w:t>
      </w:r>
      <w:proofErr w:type="gramStart"/>
      <w:r w:rsidRPr="005D4752">
        <w:rPr>
          <w:rFonts w:cs="Times New Roman"/>
          <w:b/>
          <w:bCs/>
          <w:sz w:val="24"/>
        </w:rPr>
        <w:t>in to</w:t>
      </w:r>
      <w:proofErr w:type="gramEnd"/>
      <w:r w:rsidRPr="005D4752">
        <w:rPr>
          <w:rFonts w:cs="Times New Roman"/>
          <w:b/>
          <w:bCs/>
          <w:sz w:val="24"/>
        </w:rPr>
        <w:t xml:space="preserve"> any areas that the UK Foreign and</w:t>
      </w:r>
      <w:r w:rsidR="00605954" w:rsidRPr="005D4752">
        <w:rPr>
          <w:rFonts w:cs="Times New Roman"/>
          <w:b/>
          <w:bCs/>
          <w:sz w:val="24"/>
        </w:rPr>
        <w:t xml:space="preserve"> </w:t>
      </w:r>
      <w:r w:rsidRPr="005D4752">
        <w:rPr>
          <w:rFonts w:cs="Times New Roman"/>
          <w:b/>
          <w:bCs/>
          <w:sz w:val="24"/>
        </w:rPr>
        <w:t>Commonwealth Office advise against travel to?</w:t>
      </w:r>
    </w:p>
    <w:p w14:paraId="4ACAD285"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61FB1D18"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include any further relevant information for this section here:</w:t>
      </w:r>
    </w:p>
    <w:p w14:paraId="7998075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s your research study related to COVID-19?</w:t>
      </w:r>
    </w:p>
    <w:p w14:paraId="585DBA5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2BE9B645" w14:textId="744A2DB5"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f you are to be working alone with vulnerable people or children, you may need a</w:t>
      </w:r>
      <w:r w:rsidR="00605954" w:rsidRPr="005D4752">
        <w:rPr>
          <w:rFonts w:cs="Times New Roman"/>
          <w:b/>
          <w:bCs/>
          <w:sz w:val="24"/>
        </w:rPr>
        <w:t xml:space="preserve"> </w:t>
      </w:r>
      <w:r w:rsidRPr="005D4752">
        <w:rPr>
          <w:rFonts w:cs="Times New Roman"/>
          <w:b/>
          <w:bCs/>
          <w:sz w:val="24"/>
        </w:rPr>
        <w:t>DBS (CRB) check. Tick to confirm that you will ensure you comply with this</w:t>
      </w:r>
      <w:r w:rsidR="00684412" w:rsidRPr="005D4752">
        <w:rPr>
          <w:rFonts w:cs="Times New Roman"/>
          <w:b/>
          <w:bCs/>
          <w:sz w:val="24"/>
        </w:rPr>
        <w:t xml:space="preserve"> </w:t>
      </w:r>
      <w:r w:rsidRPr="005D4752">
        <w:rPr>
          <w:rFonts w:cs="Times New Roman"/>
          <w:b/>
          <w:bCs/>
          <w:sz w:val="24"/>
        </w:rPr>
        <w:t>requirement should you identify that you require one.</w:t>
      </w:r>
    </w:p>
    <w:p w14:paraId="400234E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54A54FC5" w14:textId="02B0255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eclaration: Please tick to confirm that you have completed this form to the best of</w:t>
      </w:r>
      <w:r w:rsidR="00684412" w:rsidRPr="005D4752">
        <w:rPr>
          <w:rFonts w:cs="Times New Roman"/>
          <w:b/>
          <w:bCs/>
          <w:sz w:val="24"/>
        </w:rPr>
        <w:t xml:space="preserve"> </w:t>
      </w:r>
      <w:r w:rsidRPr="005D4752">
        <w:rPr>
          <w:rFonts w:cs="Times New Roman"/>
          <w:b/>
          <w:bCs/>
          <w:sz w:val="24"/>
        </w:rPr>
        <w:t>your knowledge and that you will inform your department should the proposal</w:t>
      </w:r>
      <w:r w:rsidR="00684412" w:rsidRPr="005D4752">
        <w:rPr>
          <w:rFonts w:cs="Times New Roman"/>
          <w:b/>
          <w:bCs/>
          <w:sz w:val="24"/>
        </w:rPr>
        <w:t xml:space="preserve"> </w:t>
      </w:r>
      <w:r w:rsidRPr="005D4752">
        <w:rPr>
          <w:rFonts w:cs="Times New Roman"/>
          <w:b/>
          <w:bCs/>
          <w:sz w:val="24"/>
        </w:rPr>
        <w:t>significantly change.</w:t>
      </w:r>
    </w:p>
    <w:p w14:paraId="64F225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7F4B47C1" w14:textId="3884B140" w:rsidR="00AE32D7" w:rsidRPr="005D4752" w:rsidRDefault="00AE32D7" w:rsidP="00AE32D7">
      <w:pPr>
        <w:suppressAutoHyphens w:val="0"/>
      </w:pPr>
      <w:r w:rsidRPr="005D4752">
        <w:rPr>
          <w:rFonts w:cs="Times New Roman"/>
          <w:b/>
          <w:bCs/>
          <w:sz w:val="24"/>
        </w:rPr>
        <w:t>Please include any further relevant information for this section here:</w:t>
      </w:r>
    </w:p>
    <w:p w14:paraId="59CAB2B2" w14:textId="29E2B7D2" w:rsidR="003F6611" w:rsidRPr="005D4752" w:rsidRDefault="003F6611" w:rsidP="00AE32D7">
      <w:pPr>
        <w:suppressAutoHyphens w:val="0"/>
        <w:rPr>
          <w:rFonts w:eastAsia="MS Gothic"/>
          <w:b/>
          <w:bCs/>
          <w:color w:val="365F91"/>
          <w:sz w:val="28"/>
          <w:szCs w:val="28"/>
        </w:rPr>
      </w:pPr>
      <w:r w:rsidRPr="005D4752">
        <w:br w:type="page"/>
      </w:r>
    </w:p>
    <w:bookmarkEnd w:id="241"/>
    <w:bookmarkEnd w:id="242"/>
    <w:p w14:paraId="08E46B86" w14:textId="4E5D283E" w:rsidR="00180ACA" w:rsidRPr="005D4752" w:rsidRDefault="00777A49">
      <w:pPr>
        <w:pStyle w:val="AppendixSection"/>
        <w:numPr>
          <w:ilvl w:val="0"/>
          <w:numId w:val="13"/>
        </w:numPr>
        <w:ind w:left="426" w:hanging="432"/>
        <w:outlineLvl w:val="9"/>
      </w:pPr>
      <w:r w:rsidRPr="005D4752">
        <w:lastRenderedPageBreak/>
        <w:t>Tensorflow Model</w:t>
      </w:r>
    </w:p>
    <w:p w14:paraId="37703D7A" w14:textId="6AFABE13" w:rsidR="00413245" w:rsidRPr="005D4752" w:rsidRDefault="009548E5">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0060" behindDoc="0" locked="0" layoutInCell="1" allowOverlap="1" wp14:anchorId="0EBB9F59" wp14:editId="4E779225">
                <wp:simplePos x="0" y="0"/>
                <wp:positionH relativeFrom="column">
                  <wp:posOffset>-28575</wp:posOffset>
                </wp:positionH>
                <wp:positionV relativeFrom="paragraph">
                  <wp:posOffset>277495</wp:posOffset>
                </wp:positionV>
                <wp:extent cx="5400675" cy="55245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5400675" cy="5524500"/>
                        </a:xfrm>
                        <a:prstGeom prst="rect">
                          <a:avLst/>
                        </a:prstGeom>
                        <a:solidFill>
                          <a:schemeClr val="lt1"/>
                        </a:solidFill>
                        <a:ln w="6350">
                          <a:solidFill>
                            <a:schemeClr val="accent1">
                              <a:lumMod val="75000"/>
                            </a:schemeClr>
                          </a:solidFill>
                        </a:ln>
                      </wps:spPr>
                      <wps:txb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w:t>
                            </w:r>
                            <w:proofErr w:type="spellStart"/>
                            <w:r w:rsidRPr="008871C4">
                              <w:rPr>
                                <w:sz w:val="24"/>
                              </w:rPr>
                              <w:t>build_model</w:t>
                            </w:r>
                            <w:proofErr w:type="spellEnd"/>
                            <w:r w:rsidRPr="008871C4">
                              <w:rPr>
                                <w:sz w:val="24"/>
                              </w:rPr>
                              <w:t>():</w:t>
                            </w:r>
                          </w:p>
                          <w:p w14:paraId="5A9EE66F" w14:textId="77777777" w:rsidR="000F0DAA" w:rsidRPr="008871C4" w:rsidRDefault="000F0DAA" w:rsidP="00413245">
                            <w:pPr>
                              <w:spacing w:line="276" w:lineRule="auto"/>
                              <w:rPr>
                                <w:sz w:val="24"/>
                              </w:rPr>
                            </w:pPr>
                            <w:r w:rsidRPr="008871C4">
                              <w:rPr>
                                <w:sz w:val="24"/>
                              </w:rPr>
                              <w:t xml:space="preserve">        inputs = </w:t>
                            </w:r>
                            <w:proofErr w:type="spellStart"/>
                            <w:r w:rsidRPr="008871C4">
                              <w:rPr>
                                <w:sz w:val="24"/>
                              </w:rPr>
                              <w:t>keras.Input</w:t>
                            </w:r>
                            <w:proofErr w:type="spellEnd"/>
                            <w:r w:rsidRPr="008871C4">
                              <w:rPr>
                                <w:sz w:val="24"/>
                              </w:rPr>
                              <w: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5224F7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6B1FBCE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04DE150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7852BA99"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18CD78D2" w14:textId="73693B9F" w:rsidR="000F0DAA" w:rsidRDefault="000F0DAA" w:rsidP="00413245">
                            <w:pPr>
                              <w:spacing w:line="276" w:lineRule="auto"/>
                              <w:rPr>
                                <w:sz w:val="24"/>
                              </w:rPr>
                            </w:pPr>
                            <w:r w:rsidRPr="008871C4">
                              <w:rPr>
                                <w:sz w:val="24"/>
                              </w:rPr>
                              <w:t xml:space="preserve">        x = </w:t>
                            </w:r>
                            <w:proofErr w:type="spellStart"/>
                            <w:r w:rsidRPr="008871C4">
                              <w:rPr>
                                <w:sz w:val="24"/>
                              </w:rPr>
                              <w:t>layers.Flatten</w:t>
                            </w:r>
                            <w:proofErr w:type="spellEnd"/>
                            <w:r w:rsidRPr="008871C4">
                              <w:rPr>
                                <w:sz w:val="24"/>
                              </w:rPr>
                              <w:t>()(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w:t>
                            </w:r>
                            <w:proofErr w:type="spellStart"/>
                            <w:r w:rsidRPr="00FB3C4F">
                              <w:rPr>
                                <w:sz w:val="24"/>
                              </w:rPr>
                              <w:t>layers.Dropout</w:t>
                            </w:r>
                            <w:proofErr w:type="spellEnd"/>
                            <w:r w:rsidRPr="00FB3C4F">
                              <w:rPr>
                                <w:sz w:val="24"/>
                              </w:rPr>
                              <w:t>(0.35)(x)</w:t>
                            </w:r>
                          </w:p>
                          <w:p w14:paraId="1DA0BFDF"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128, activation='</w:t>
                            </w:r>
                            <w:proofErr w:type="spellStart"/>
                            <w:r w:rsidRPr="008871C4">
                              <w:rPr>
                                <w:sz w:val="24"/>
                              </w:rPr>
                              <w:t>relu</w:t>
                            </w:r>
                            <w:proofErr w:type="spellEnd"/>
                            <w:r w:rsidRPr="008871C4">
                              <w:rPr>
                                <w:sz w:val="24"/>
                              </w:rPr>
                              <w:t>')(x)</w:t>
                            </w:r>
                          </w:p>
                          <w:p w14:paraId="3AED8E9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64, activation='</w:t>
                            </w:r>
                            <w:proofErr w:type="spellStart"/>
                            <w:r w:rsidRPr="008871C4">
                              <w:rPr>
                                <w:sz w:val="24"/>
                              </w:rPr>
                              <w:t>relu</w:t>
                            </w:r>
                            <w:proofErr w:type="spellEnd"/>
                            <w:r w:rsidRPr="008871C4">
                              <w:rPr>
                                <w:sz w:val="24"/>
                              </w:rPr>
                              <w:t>')(x)</w:t>
                            </w:r>
                          </w:p>
                          <w:p w14:paraId="46847373"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32, activation='</w:t>
                            </w:r>
                            <w:proofErr w:type="spellStart"/>
                            <w:r w:rsidRPr="008871C4">
                              <w:rPr>
                                <w:sz w:val="24"/>
                              </w:rPr>
                              <w:t>relu</w:t>
                            </w:r>
                            <w:proofErr w:type="spellEnd"/>
                            <w:r w:rsidRPr="008871C4">
                              <w:rPr>
                                <w:sz w:val="24"/>
                              </w:rPr>
                              <w:t>')(x)</w:t>
                            </w:r>
                          </w:p>
                          <w:p w14:paraId="624DE3E2" w14:textId="77777777" w:rsidR="000F0DAA" w:rsidRPr="008871C4" w:rsidRDefault="000F0DAA" w:rsidP="00413245">
                            <w:pPr>
                              <w:spacing w:line="276" w:lineRule="auto"/>
                              <w:rPr>
                                <w:sz w:val="24"/>
                              </w:rPr>
                            </w:pPr>
                            <w:r w:rsidRPr="008871C4">
                              <w:rPr>
                                <w:sz w:val="24"/>
                              </w:rPr>
                              <w:t xml:space="preserve">        outputs = </w:t>
                            </w:r>
                            <w:proofErr w:type="spellStart"/>
                            <w:r w:rsidRPr="008871C4">
                              <w:rPr>
                                <w:sz w:val="24"/>
                              </w:rPr>
                              <w:t>layers.Dense</w:t>
                            </w:r>
                            <w:proofErr w:type="spellEnd"/>
                            <w:r w:rsidRPr="008871C4">
                              <w:rPr>
                                <w:sz w:val="24"/>
                              </w:rPr>
                              <w:t>(6, activation='linear')(x)</w:t>
                            </w:r>
                          </w:p>
                          <w:p w14:paraId="612C3E86" w14:textId="77777777" w:rsidR="000F0DAA" w:rsidRPr="008871C4" w:rsidRDefault="000F0DAA" w:rsidP="00413245">
                            <w:pPr>
                              <w:spacing w:line="276" w:lineRule="auto"/>
                              <w:rPr>
                                <w:sz w:val="24"/>
                              </w:rPr>
                            </w:pPr>
                            <w:r w:rsidRPr="008871C4">
                              <w:rPr>
                                <w:sz w:val="24"/>
                              </w:rPr>
                              <w:t xml:space="preserve">        model = </w:t>
                            </w:r>
                            <w:proofErr w:type="spellStart"/>
                            <w:r w:rsidRPr="008871C4">
                              <w:rPr>
                                <w:sz w:val="24"/>
                              </w:rPr>
                              <w:t>keras.Model</w:t>
                            </w:r>
                            <w:proofErr w:type="spellEnd"/>
                            <w:r w:rsidRPr="008871C4">
                              <w:rPr>
                                <w:sz w:val="24"/>
                              </w:rPr>
                              <w:t>(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B9F59" id="Text Box 12" o:spid="_x0000_s1103" type="#_x0000_t202" style="position:absolute;margin-left:-2.25pt;margin-top:21.85pt;width:425.25pt;height:435pt;z-index:2516500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" fillcolor="white [3201]" strokecolor="#2f5496 [2404]" strokeweight=".5pt">
                <v:textbo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w:t>
                      </w:r>
                      <w:proofErr w:type="spellStart"/>
                      <w:r w:rsidRPr="008871C4">
                        <w:rPr>
                          <w:sz w:val="24"/>
                        </w:rPr>
                        <w:t>build_model</w:t>
                      </w:r>
                      <w:proofErr w:type="spellEnd"/>
                      <w:r w:rsidRPr="008871C4">
                        <w:rPr>
                          <w:sz w:val="24"/>
                        </w:rPr>
                        <w:t>():</w:t>
                      </w:r>
                    </w:p>
                    <w:p w14:paraId="5A9EE66F" w14:textId="77777777" w:rsidR="000F0DAA" w:rsidRPr="008871C4" w:rsidRDefault="000F0DAA" w:rsidP="00413245">
                      <w:pPr>
                        <w:spacing w:line="276" w:lineRule="auto"/>
                        <w:rPr>
                          <w:sz w:val="24"/>
                        </w:rPr>
                      </w:pPr>
                      <w:r w:rsidRPr="008871C4">
                        <w:rPr>
                          <w:sz w:val="24"/>
                        </w:rPr>
                        <w:t xml:space="preserve">        inputs = </w:t>
                      </w:r>
                      <w:proofErr w:type="spellStart"/>
                      <w:r w:rsidRPr="008871C4">
                        <w:rPr>
                          <w:sz w:val="24"/>
                        </w:rPr>
                        <w:t>keras.Input</w:t>
                      </w:r>
                      <w:proofErr w:type="spellEnd"/>
                      <w:r w:rsidRPr="008871C4">
                        <w:rPr>
                          <w:sz w:val="24"/>
                        </w:rPr>
                        <w: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5224F7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6B1FBCE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04DE150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7852BA99"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18CD78D2" w14:textId="73693B9F" w:rsidR="000F0DAA" w:rsidRDefault="000F0DAA" w:rsidP="00413245">
                      <w:pPr>
                        <w:spacing w:line="276" w:lineRule="auto"/>
                        <w:rPr>
                          <w:sz w:val="24"/>
                        </w:rPr>
                      </w:pPr>
                      <w:r w:rsidRPr="008871C4">
                        <w:rPr>
                          <w:sz w:val="24"/>
                        </w:rPr>
                        <w:t xml:space="preserve">        x = </w:t>
                      </w:r>
                      <w:proofErr w:type="spellStart"/>
                      <w:r w:rsidRPr="008871C4">
                        <w:rPr>
                          <w:sz w:val="24"/>
                        </w:rPr>
                        <w:t>layers.Flatten</w:t>
                      </w:r>
                      <w:proofErr w:type="spellEnd"/>
                      <w:r w:rsidRPr="008871C4">
                        <w:rPr>
                          <w:sz w:val="24"/>
                        </w:rPr>
                        <w:t>()(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w:t>
                      </w:r>
                      <w:proofErr w:type="spellStart"/>
                      <w:r w:rsidRPr="00FB3C4F">
                        <w:rPr>
                          <w:sz w:val="24"/>
                        </w:rPr>
                        <w:t>layers.Dropout</w:t>
                      </w:r>
                      <w:proofErr w:type="spellEnd"/>
                      <w:r w:rsidRPr="00FB3C4F">
                        <w:rPr>
                          <w:sz w:val="24"/>
                        </w:rPr>
                        <w:t>(0.35)(x)</w:t>
                      </w:r>
                    </w:p>
                    <w:p w14:paraId="1DA0BFDF"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128, activation='</w:t>
                      </w:r>
                      <w:proofErr w:type="spellStart"/>
                      <w:r w:rsidRPr="008871C4">
                        <w:rPr>
                          <w:sz w:val="24"/>
                        </w:rPr>
                        <w:t>relu</w:t>
                      </w:r>
                      <w:proofErr w:type="spellEnd"/>
                      <w:r w:rsidRPr="008871C4">
                        <w:rPr>
                          <w:sz w:val="24"/>
                        </w:rPr>
                        <w:t>')(x)</w:t>
                      </w:r>
                    </w:p>
                    <w:p w14:paraId="3AED8E9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64, activation='</w:t>
                      </w:r>
                      <w:proofErr w:type="spellStart"/>
                      <w:r w:rsidRPr="008871C4">
                        <w:rPr>
                          <w:sz w:val="24"/>
                        </w:rPr>
                        <w:t>relu</w:t>
                      </w:r>
                      <w:proofErr w:type="spellEnd"/>
                      <w:r w:rsidRPr="008871C4">
                        <w:rPr>
                          <w:sz w:val="24"/>
                        </w:rPr>
                        <w:t>')(x)</w:t>
                      </w:r>
                    </w:p>
                    <w:p w14:paraId="46847373"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32, activation='</w:t>
                      </w:r>
                      <w:proofErr w:type="spellStart"/>
                      <w:r w:rsidRPr="008871C4">
                        <w:rPr>
                          <w:sz w:val="24"/>
                        </w:rPr>
                        <w:t>relu</w:t>
                      </w:r>
                      <w:proofErr w:type="spellEnd"/>
                      <w:r w:rsidRPr="008871C4">
                        <w:rPr>
                          <w:sz w:val="24"/>
                        </w:rPr>
                        <w:t>')(x)</w:t>
                      </w:r>
                    </w:p>
                    <w:p w14:paraId="624DE3E2" w14:textId="77777777" w:rsidR="000F0DAA" w:rsidRPr="008871C4" w:rsidRDefault="000F0DAA" w:rsidP="00413245">
                      <w:pPr>
                        <w:spacing w:line="276" w:lineRule="auto"/>
                        <w:rPr>
                          <w:sz w:val="24"/>
                        </w:rPr>
                      </w:pPr>
                      <w:r w:rsidRPr="008871C4">
                        <w:rPr>
                          <w:sz w:val="24"/>
                        </w:rPr>
                        <w:t xml:space="preserve">        outputs = </w:t>
                      </w:r>
                      <w:proofErr w:type="spellStart"/>
                      <w:r w:rsidRPr="008871C4">
                        <w:rPr>
                          <w:sz w:val="24"/>
                        </w:rPr>
                        <w:t>layers.Dense</w:t>
                      </w:r>
                      <w:proofErr w:type="spellEnd"/>
                      <w:r w:rsidRPr="008871C4">
                        <w:rPr>
                          <w:sz w:val="24"/>
                        </w:rPr>
                        <w:t>(6, activation='linear')(x)</w:t>
                      </w:r>
                    </w:p>
                    <w:p w14:paraId="612C3E86" w14:textId="77777777" w:rsidR="000F0DAA" w:rsidRPr="008871C4" w:rsidRDefault="000F0DAA" w:rsidP="00413245">
                      <w:pPr>
                        <w:spacing w:line="276" w:lineRule="auto"/>
                        <w:rPr>
                          <w:sz w:val="24"/>
                        </w:rPr>
                      </w:pPr>
                      <w:r w:rsidRPr="008871C4">
                        <w:rPr>
                          <w:sz w:val="24"/>
                        </w:rPr>
                        <w:t xml:space="preserve">        model = </w:t>
                      </w:r>
                      <w:proofErr w:type="spellStart"/>
                      <w:r w:rsidRPr="008871C4">
                        <w:rPr>
                          <w:sz w:val="24"/>
                        </w:rPr>
                        <w:t>keras.Model</w:t>
                      </w:r>
                      <w:proofErr w:type="spellEnd"/>
                      <w:r w:rsidRPr="008871C4">
                        <w:rPr>
                          <w:sz w:val="24"/>
                        </w:rPr>
                        <w:t>(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v:textbox>
              </v:shape>
            </w:pict>
          </mc:Fallback>
        </mc:AlternateContent>
      </w:r>
      <w:r>
        <w:t xml:space="preserve">An example of building a Tensorflow </w:t>
      </w:r>
      <w:r w:rsidR="00515A8E">
        <w:t xml:space="preserve">CNN </w:t>
      </w:r>
      <w:r>
        <w:t>model in Python</w:t>
      </w:r>
      <w:r w:rsidR="00515A8E">
        <w:t xml:space="preserve"> using the functional API.</w:t>
      </w:r>
      <w:r w:rsidR="00413245" w:rsidRPr="005D4752">
        <w:br w:type="page"/>
      </w:r>
    </w:p>
    <w:p w14:paraId="6C2E7B89" w14:textId="5B23FE95" w:rsidR="00413245" w:rsidRPr="005D4752" w:rsidRDefault="008871C4">
      <w:pPr>
        <w:pStyle w:val="AppendixSection"/>
        <w:numPr>
          <w:ilvl w:val="0"/>
          <w:numId w:val="13"/>
        </w:numPr>
        <w:ind w:left="426" w:hanging="432"/>
        <w:outlineLvl w:val="9"/>
      </w:pPr>
      <w:r w:rsidRPr="005D4752">
        <w:lastRenderedPageBreak/>
        <w:t>Custom Training and Loss Functions</w:t>
      </w:r>
    </w:p>
    <w:p w14:paraId="12788A69" w14:textId="6161BF77" w:rsidR="00FA1077" w:rsidRPr="005D4752" w:rsidRDefault="00C81D86">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0061" behindDoc="0" locked="0" layoutInCell="1" allowOverlap="1" wp14:anchorId="4FE01B4D" wp14:editId="5C2E68D6">
                <wp:simplePos x="0" y="0"/>
                <wp:positionH relativeFrom="column">
                  <wp:posOffset>-28575</wp:posOffset>
                </wp:positionH>
                <wp:positionV relativeFrom="paragraph">
                  <wp:posOffset>410845</wp:posOffset>
                </wp:positionV>
                <wp:extent cx="5400675" cy="74295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 xml:space="preserve">def </w:t>
                            </w:r>
                            <w:proofErr w:type="spellStart"/>
                            <w:r w:rsidRPr="00004A9F">
                              <w:rPr>
                                <w:sz w:val="24"/>
                              </w:rPr>
                              <w:t>training_loop</w:t>
                            </w:r>
                            <w:proofErr w:type="spellEnd"/>
                            <w:r w:rsidRPr="00004A9F">
                              <w:rPr>
                                <w:sz w:val="24"/>
                              </w:rPr>
                              <w:t>(model, dataset):</w:t>
                            </w:r>
                          </w:p>
                          <w:p w14:paraId="3E0A4360" w14:textId="77777777" w:rsidR="00004A9F" w:rsidRPr="00004A9F" w:rsidRDefault="00004A9F" w:rsidP="00004A9F">
                            <w:pPr>
                              <w:spacing w:line="276" w:lineRule="auto"/>
                              <w:rPr>
                                <w:sz w:val="24"/>
                              </w:rPr>
                            </w:pPr>
                            <w:r w:rsidRPr="00004A9F">
                              <w:rPr>
                                <w:sz w:val="24"/>
                              </w:rPr>
                              <w:t xml:space="preserve">    optimizer = </w:t>
                            </w:r>
                            <w:proofErr w:type="spellStart"/>
                            <w:r w:rsidRPr="00004A9F">
                              <w:rPr>
                                <w:sz w:val="24"/>
                              </w:rPr>
                              <w:t>keras.optimizers.RMSprop</w:t>
                            </w:r>
                            <w:proofErr w:type="spellEnd"/>
                            <w:r w:rsidRPr="00004A9F">
                              <w:rPr>
                                <w:sz w:val="24"/>
                              </w:rPr>
                              <w:t>(</w:t>
                            </w:r>
                            <w:proofErr w:type="spellStart"/>
                            <w:r w:rsidRPr="00004A9F">
                              <w:rPr>
                                <w:sz w:val="24"/>
                              </w:rPr>
                              <w:t>learning_rate</w:t>
                            </w:r>
                            <w:proofErr w:type="spellEnd"/>
                            <w:r w:rsidRPr="00004A9F">
                              <w:rPr>
                                <w:sz w:val="24"/>
                              </w:rPr>
                              <w:t>=0.001)</w:t>
                            </w:r>
                          </w:p>
                          <w:p w14:paraId="2AC79B9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loss_obj</w:t>
                            </w:r>
                            <w:proofErr w:type="spellEnd"/>
                            <w:r w:rsidRPr="00004A9F">
                              <w:rPr>
                                <w:sz w:val="24"/>
                              </w:rPr>
                              <w:t xml:space="preserve"> = </w:t>
                            </w:r>
                            <w:proofErr w:type="spellStart"/>
                            <w:r w:rsidRPr="00004A9F">
                              <w:rPr>
                                <w:sz w:val="24"/>
                              </w:rPr>
                              <w:t>keras.losses.MeanAbsoluteError</w:t>
                            </w:r>
                            <w:proofErr w:type="spellEnd"/>
                            <w:r w:rsidRPr="00004A9F">
                              <w:rPr>
                                <w:sz w:val="24"/>
                              </w:rPr>
                              <w:t>()</w:t>
                            </w:r>
                          </w:p>
                          <w:p w14:paraId="46A877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w:t>
                            </w:r>
                            <w:proofErr w:type="spellEnd"/>
                            <w:r w:rsidRPr="00004A9F">
                              <w:rPr>
                                <w:sz w:val="24"/>
                              </w:rPr>
                              <w:t xml:space="preserve">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w:t>
                            </w:r>
                            <w:proofErr w:type="spellStart"/>
                            <w:r w:rsidRPr="00004A9F">
                              <w:rPr>
                                <w:sz w:val="24"/>
                              </w:rPr>
                              <w:t>progressbar.SimpleProgress</w:t>
                            </w:r>
                            <w:proofErr w:type="spellEnd"/>
                            <w:r w:rsidRPr="00004A9F">
                              <w:rPr>
                                <w:sz w:val="24"/>
                              </w:rPr>
                              <w:t xml:space="preserve">(), '  ', </w:t>
                            </w:r>
                            <w:proofErr w:type="spellStart"/>
                            <w:r w:rsidRPr="00004A9F">
                              <w:rPr>
                                <w:sz w:val="24"/>
                              </w:rPr>
                              <w:t>progressbar.Bar</w:t>
                            </w:r>
                            <w:proofErr w:type="spellEnd"/>
                            <w:r w:rsidRPr="00004A9F">
                              <w:rPr>
                                <w:sz w:val="24"/>
                              </w:rPr>
                              <w:t xml:space="preserve">(), '  ', </w:t>
                            </w:r>
                            <w:proofErr w:type="spellStart"/>
                            <w:r w:rsidRPr="00004A9F">
                              <w:rPr>
                                <w:sz w:val="24"/>
                              </w:rPr>
                              <w:t>progressbar.ETA</w:t>
                            </w:r>
                            <w:proofErr w:type="spellEnd"/>
                            <w:r w:rsidRPr="00004A9F">
                              <w:rPr>
                                <w:sz w:val="24"/>
                              </w:rPr>
                              <w:t>()]</w:t>
                            </w:r>
                          </w:p>
                          <w:p w14:paraId="17ED8A9A" w14:textId="77777777" w:rsidR="00004A9F" w:rsidRPr="00004A9F" w:rsidRDefault="00004A9F" w:rsidP="00004A9F">
                            <w:pPr>
                              <w:spacing w:line="276" w:lineRule="auto"/>
                              <w:rPr>
                                <w:sz w:val="24"/>
                              </w:rPr>
                            </w:pPr>
                            <w:r w:rsidRPr="00004A9F">
                              <w:rPr>
                                <w:sz w:val="24"/>
                              </w:rPr>
                              <w:t xml:space="preserve">    b = </w:t>
                            </w:r>
                            <w:proofErr w:type="spellStart"/>
                            <w:r w:rsidRPr="00004A9F">
                              <w:rPr>
                                <w:sz w:val="24"/>
                              </w:rPr>
                              <w:t>progressbar.ProgressBar</w:t>
                            </w:r>
                            <w:proofErr w:type="spellEnd"/>
                            <w:r w:rsidRPr="00004A9F">
                              <w:rPr>
                                <w:sz w:val="24"/>
                              </w:rPr>
                              <w:t>(</w:t>
                            </w:r>
                            <w:proofErr w:type="spellStart"/>
                            <w:r w:rsidRPr="00004A9F">
                              <w:rPr>
                                <w:sz w:val="24"/>
                              </w:rPr>
                              <w:t>len</w:t>
                            </w:r>
                            <w:proofErr w:type="spellEnd"/>
                            <w:r w:rsidRPr="00004A9F">
                              <w:rPr>
                                <w:sz w:val="24"/>
                              </w:rPr>
                              <w:t>(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w:t>
                            </w:r>
                            <w:proofErr w:type="spellEnd"/>
                            <w:r w:rsidRPr="00004A9F">
                              <w:rPr>
                                <w:sz w:val="24"/>
                              </w:rPr>
                              <w:t xml:space="preserve"> = </w:t>
                            </w:r>
                            <w:proofErr w:type="spellStart"/>
                            <w:r w:rsidRPr="00004A9F">
                              <w:rPr>
                                <w:sz w:val="24"/>
                              </w:rPr>
                              <w:t>tf.keras.metrics.Mean</w:t>
                            </w:r>
                            <w:proofErr w:type="spellEnd"/>
                            <w:r w:rsidRPr="00004A9F">
                              <w:rPr>
                                <w:sz w:val="24"/>
                              </w:rPr>
                              <w:t>()</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proofErr w:type="spellStart"/>
                            <w:r w:rsidRPr="00004A9F">
                              <w:rPr>
                                <w:sz w:val="24"/>
                              </w:rPr>
                              <w:t>b.start</w:t>
                            </w:r>
                            <w:proofErr w:type="spellEnd"/>
                            <w:r w:rsidRPr="00004A9F">
                              <w:rPr>
                                <w:sz w:val="24"/>
                              </w:rPr>
                              <w: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w:t>
                            </w:r>
                            <w:proofErr w:type="spellStart"/>
                            <w:r w:rsidRPr="00004A9F">
                              <w:rPr>
                                <w:sz w:val="24"/>
                              </w:rPr>
                              <w:t>tf.GradientTape</w:t>
                            </w:r>
                            <w:proofErr w:type="spellEnd"/>
                            <w:r w:rsidRPr="00004A9F">
                              <w:rPr>
                                <w:sz w:val="24"/>
                              </w:rPr>
                              <w:t>() as tape:</w:t>
                            </w:r>
                          </w:p>
                          <w:p w14:paraId="31FCEDE9"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inp</w:t>
                            </w:r>
                            <w:proofErr w:type="spellEnd"/>
                            <w:r w:rsidRPr="00004A9F">
                              <w:rPr>
                                <w:sz w:val="24"/>
                              </w:rPr>
                              <w:t xml:space="preserve"> = </w:t>
                            </w:r>
                            <w:proofErr w:type="spellStart"/>
                            <w:r w:rsidRPr="00004A9F">
                              <w:rPr>
                                <w:sz w:val="24"/>
                              </w:rPr>
                              <w:t>tf.expand_dims</w:t>
                            </w:r>
                            <w:proofErr w:type="spellEnd"/>
                            <w:r w:rsidRPr="00004A9F">
                              <w:rPr>
                                <w:sz w:val="24"/>
                              </w:rPr>
                              <w:t>(x[0], axis=0)</w:t>
                            </w:r>
                          </w:p>
                          <w:p w14:paraId="4F3FD517" w14:textId="77777777" w:rsidR="00004A9F" w:rsidRPr="00004A9F" w:rsidRDefault="00004A9F" w:rsidP="00004A9F">
                            <w:pPr>
                              <w:spacing w:line="276" w:lineRule="auto"/>
                              <w:rPr>
                                <w:sz w:val="24"/>
                              </w:rPr>
                            </w:pPr>
                            <w:r w:rsidRPr="00004A9F">
                              <w:rPr>
                                <w:sz w:val="24"/>
                              </w:rPr>
                              <w:t xml:space="preserve">                loss = </w:t>
                            </w:r>
                            <w:proofErr w:type="spellStart"/>
                            <w:r w:rsidRPr="00004A9F">
                              <w:rPr>
                                <w:sz w:val="24"/>
                              </w:rPr>
                              <w:t>grasp_loss</w:t>
                            </w:r>
                            <w:proofErr w:type="spellEnd"/>
                            <w:r w:rsidRPr="00004A9F">
                              <w:rPr>
                                <w:sz w:val="24"/>
                              </w:rPr>
                              <w:t>(</w:t>
                            </w:r>
                            <w:proofErr w:type="spellStart"/>
                            <w:r w:rsidRPr="00004A9F">
                              <w:rPr>
                                <w:sz w:val="24"/>
                              </w:rPr>
                              <w:t>loss_obj</w:t>
                            </w:r>
                            <w:proofErr w:type="spellEnd"/>
                            <w:r w:rsidRPr="00004A9F">
                              <w:rPr>
                                <w:sz w:val="24"/>
                              </w:rPr>
                              <w:t>,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w:t>
                            </w:r>
                            <w:proofErr w:type="spellStart"/>
                            <w:r w:rsidRPr="00004A9F">
                              <w:rPr>
                                <w:sz w:val="24"/>
                              </w:rPr>
                              <w:t>tape.gradient</w:t>
                            </w:r>
                            <w:proofErr w:type="spellEnd"/>
                            <w:r w:rsidRPr="00004A9F">
                              <w:rPr>
                                <w:sz w:val="24"/>
                              </w:rPr>
                              <w:t xml:space="preserve">(loss, </w:t>
                            </w:r>
                            <w:proofErr w:type="spellStart"/>
                            <w:r w:rsidRPr="00004A9F">
                              <w:rPr>
                                <w:sz w:val="24"/>
                              </w:rPr>
                              <w:t>model.trainable_variables</w:t>
                            </w:r>
                            <w:proofErr w:type="spellEnd"/>
                            <w:r w:rsidRPr="00004A9F">
                              <w:rPr>
                                <w:sz w:val="24"/>
                              </w:rPr>
                              <w:t>)</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optimizer.apply_gradients</w:t>
                            </w:r>
                            <w:proofErr w:type="spellEnd"/>
                            <w:r w:rsidRPr="00004A9F">
                              <w:rPr>
                                <w:sz w:val="24"/>
                              </w:rPr>
                              <w:t xml:space="preserve">(zip(grads, </w:t>
                            </w:r>
                            <w:proofErr w:type="spellStart"/>
                            <w:r w:rsidRPr="00004A9F">
                              <w:rPr>
                                <w:sz w:val="24"/>
                              </w:rPr>
                              <w:t>model.trainable_variables</w:t>
                            </w:r>
                            <w:proofErr w:type="spellEnd"/>
                            <w:r w:rsidRPr="00004A9F">
                              <w:rPr>
                                <w:sz w:val="24"/>
                              </w:rPr>
                              <w:t>))</w:t>
                            </w:r>
                          </w:p>
                          <w:p w14:paraId="7BADCB4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update_state</w:t>
                            </w:r>
                            <w:proofErr w:type="spellEnd"/>
                            <w:r w:rsidRPr="00004A9F">
                              <w:rPr>
                                <w:sz w:val="24"/>
                              </w:rPr>
                              <w:t>(loss)</w:t>
                            </w:r>
                          </w:p>
                          <w:p w14:paraId="555C580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update</w:t>
                            </w:r>
                            <w:proofErr w:type="spellEnd"/>
                            <w:r w:rsidRPr="00004A9F">
                              <w:rPr>
                                <w:sz w:val="24"/>
                              </w:rPr>
                              <w:t>(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w:t>
                            </w:r>
                            <w:proofErr w:type="spellStart"/>
                            <w:r w:rsidRPr="00004A9F">
                              <w:rPr>
                                <w:sz w:val="24"/>
                              </w:rPr>
                              <w:t>epoch_loss_avg.result</w:t>
                            </w:r>
                            <w:proofErr w:type="spellEnd"/>
                            <w:r w:rsidRPr="00004A9F">
                              <w:rPr>
                                <w:sz w:val="24"/>
                              </w:rPr>
                              <w:t>()))</w:t>
                            </w:r>
                          </w:p>
                          <w:p w14:paraId="47400ED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append</w:t>
                            </w:r>
                            <w:proofErr w:type="spellEnd"/>
                            <w:r w:rsidRPr="00004A9F">
                              <w:rPr>
                                <w:sz w:val="24"/>
                              </w:rPr>
                              <w:t>(</w:t>
                            </w:r>
                            <w:proofErr w:type="spellStart"/>
                            <w:r w:rsidRPr="00004A9F">
                              <w:rPr>
                                <w:sz w:val="24"/>
                              </w:rPr>
                              <w:t>epoch_loss_avg.result</w:t>
                            </w:r>
                            <w:proofErr w:type="spellEnd"/>
                            <w:r w:rsidRPr="00004A9F">
                              <w:rPr>
                                <w:sz w:val="24"/>
                              </w:rPr>
                              <w:t>())</w:t>
                            </w:r>
                          </w:p>
                          <w:p w14:paraId="7F87363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finish</w:t>
                            </w:r>
                            <w:proofErr w:type="spellEnd"/>
                            <w:r w:rsidRPr="00004A9F">
                              <w:rPr>
                                <w:sz w:val="24"/>
                              </w:rPr>
                              <w:t>()</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model.save_weights</w:t>
                            </w:r>
                            <w:proofErr w:type="spellEnd"/>
                            <w:r w:rsidRPr="00004A9F">
                              <w:rPr>
                                <w:sz w:val="24"/>
                              </w:rPr>
                              <w:t>("custom_model_weights.h5")</w:t>
                            </w:r>
                          </w:p>
                          <w:p w14:paraId="5FB7FE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plot</w:t>
                            </w:r>
                            <w:proofErr w:type="spellEnd"/>
                            <w:r w:rsidRPr="00004A9F">
                              <w:rPr>
                                <w:sz w:val="24"/>
                              </w:rPr>
                              <w:t>(</w:t>
                            </w:r>
                            <w:proofErr w:type="spellStart"/>
                            <w:r w:rsidRPr="00004A9F">
                              <w:rPr>
                                <w:sz w:val="24"/>
                              </w:rPr>
                              <w:t>train_loss_results</w:t>
                            </w:r>
                            <w:proofErr w:type="spellEnd"/>
                            <w:r w:rsidRPr="00004A9F">
                              <w:rPr>
                                <w:sz w:val="24"/>
                              </w:rPr>
                              <w:t>)</w:t>
                            </w:r>
                          </w:p>
                          <w:p w14:paraId="30AE429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xlabel</w:t>
                            </w:r>
                            <w:proofErr w:type="spellEnd"/>
                            <w:r w:rsidRPr="00004A9F">
                              <w:rPr>
                                <w:sz w:val="24"/>
                              </w:rPr>
                              <w:t>('Epoch')</w:t>
                            </w:r>
                          </w:p>
                          <w:p w14:paraId="283D77F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ylabel</w:t>
                            </w:r>
                            <w:proofErr w:type="spellEnd"/>
                            <w:r w:rsidRPr="00004A9F">
                              <w:rPr>
                                <w:sz w:val="24"/>
                              </w:rPr>
                              <w:t>('MAE to closest grasp')</w:t>
                            </w:r>
                          </w:p>
                          <w:p w14:paraId="255D133B" w14:textId="59311CA5" w:rsidR="00FA1077" w:rsidRPr="008871C4" w:rsidRDefault="00004A9F" w:rsidP="00004A9F">
                            <w:pPr>
                              <w:spacing w:line="276" w:lineRule="auto"/>
                              <w:rPr>
                                <w:sz w:val="24"/>
                              </w:rPr>
                            </w:pPr>
                            <w:r w:rsidRPr="00004A9F">
                              <w:rPr>
                                <w:sz w:val="24"/>
                              </w:rPr>
                              <w:t xml:space="preserve">    </w:t>
                            </w:r>
                            <w:proofErr w:type="spellStart"/>
                            <w:r w:rsidRPr="00004A9F">
                              <w:rPr>
                                <w:sz w:val="24"/>
                              </w:rPr>
                              <w:t>plt.show</w:t>
                            </w:r>
                            <w:proofErr w:type="spellEnd"/>
                            <w:r w:rsidRPr="00004A9F">
                              <w:rPr>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01B4D" id="Text Box 15" o:spid="_x0000_s1104" type="#_x0000_t202" style="position:absolute;margin-left:-2.25pt;margin-top:32.35pt;width:425.25pt;height:585pt;z-index:2516500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" fillcolor="white [3201]" strokecolor="#2f5496 [2404]" strokeweight=".5pt">
                <v:textbo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 xml:space="preserve">def </w:t>
                      </w:r>
                      <w:proofErr w:type="spellStart"/>
                      <w:r w:rsidRPr="00004A9F">
                        <w:rPr>
                          <w:sz w:val="24"/>
                        </w:rPr>
                        <w:t>training_loop</w:t>
                      </w:r>
                      <w:proofErr w:type="spellEnd"/>
                      <w:r w:rsidRPr="00004A9F">
                        <w:rPr>
                          <w:sz w:val="24"/>
                        </w:rPr>
                        <w:t>(model, dataset):</w:t>
                      </w:r>
                    </w:p>
                    <w:p w14:paraId="3E0A4360" w14:textId="77777777" w:rsidR="00004A9F" w:rsidRPr="00004A9F" w:rsidRDefault="00004A9F" w:rsidP="00004A9F">
                      <w:pPr>
                        <w:spacing w:line="276" w:lineRule="auto"/>
                        <w:rPr>
                          <w:sz w:val="24"/>
                        </w:rPr>
                      </w:pPr>
                      <w:r w:rsidRPr="00004A9F">
                        <w:rPr>
                          <w:sz w:val="24"/>
                        </w:rPr>
                        <w:t xml:space="preserve">    optimizer = </w:t>
                      </w:r>
                      <w:proofErr w:type="spellStart"/>
                      <w:r w:rsidRPr="00004A9F">
                        <w:rPr>
                          <w:sz w:val="24"/>
                        </w:rPr>
                        <w:t>keras.optimizers.RMSprop</w:t>
                      </w:r>
                      <w:proofErr w:type="spellEnd"/>
                      <w:r w:rsidRPr="00004A9F">
                        <w:rPr>
                          <w:sz w:val="24"/>
                        </w:rPr>
                        <w:t>(</w:t>
                      </w:r>
                      <w:proofErr w:type="spellStart"/>
                      <w:r w:rsidRPr="00004A9F">
                        <w:rPr>
                          <w:sz w:val="24"/>
                        </w:rPr>
                        <w:t>learning_rate</w:t>
                      </w:r>
                      <w:proofErr w:type="spellEnd"/>
                      <w:r w:rsidRPr="00004A9F">
                        <w:rPr>
                          <w:sz w:val="24"/>
                        </w:rPr>
                        <w:t>=0.001)</w:t>
                      </w:r>
                    </w:p>
                    <w:p w14:paraId="2AC79B9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loss_obj</w:t>
                      </w:r>
                      <w:proofErr w:type="spellEnd"/>
                      <w:r w:rsidRPr="00004A9F">
                        <w:rPr>
                          <w:sz w:val="24"/>
                        </w:rPr>
                        <w:t xml:space="preserve"> = </w:t>
                      </w:r>
                      <w:proofErr w:type="spellStart"/>
                      <w:r w:rsidRPr="00004A9F">
                        <w:rPr>
                          <w:sz w:val="24"/>
                        </w:rPr>
                        <w:t>keras.losses.MeanAbsoluteError</w:t>
                      </w:r>
                      <w:proofErr w:type="spellEnd"/>
                      <w:r w:rsidRPr="00004A9F">
                        <w:rPr>
                          <w:sz w:val="24"/>
                        </w:rPr>
                        <w:t>()</w:t>
                      </w:r>
                    </w:p>
                    <w:p w14:paraId="46A877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w:t>
                      </w:r>
                      <w:proofErr w:type="spellEnd"/>
                      <w:r w:rsidRPr="00004A9F">
                        <w:rPr>
                          <w:sz w:val="24"/>
                        </w:rPr>
                        <w:t xml:space="preserve">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w:t>
                      </w:r>
                      <w:proofErr w:type="spellStart"/>
                      <w:r w:rsidRPr="00004A9F">
                        <w:rPr>
                          <w:sz w:val="24"/>
                        </w:rPr>
                        <w:t>progressbar.SimpleProgress</w:t>
                      </w:r>
                      <w:proofErr w:type="spellEnd"/>
                      <w:r w:rsidRPr="00004A9F">
                        <w:rPr>
                          <w:sz w:val="24"/>
                        </w:rPr>
                        <w:t xml:space="preserve">(), '  ', </w:t>
                      </w:r>
                      <w:proofErr w:type="spellStart"/>
                      <w:r w:rsidRPr="00004A9F">
                        <w:rPr>
                          <w:sz w:val="24"/>
                        </w:rPr>
                        <w:t>progressbar.Bar</w:t>
                      </w:r>
                      <w:proofErr w:type="spellEnd"/>
                      <w:r w:rsidRPr="00004A9F">
                        <w:rPr>
                          <w:sz w:val="24"/>
                        </w:rPr>
                        <w:t xml:space="preserve">(), '  ', </w:t>
                      </w:r>
                      <w:proofErr w:type="spellStart"/>
                      <w:r w:rsidRPr="00004A9F">
                        <w:rPr>
                          <w:sz w:val="24"/>
                        </w:rPr>
                        <w:t>progressbar.ETA</w:t>
                      </w:r>
                      <w:proofErr w:type="spellEnd"/>
                      <w:r w:rsidRPr="00004A9F">
                        <w:rPr>
                          <w:sz w:val="24"/>
                        </w:rPr>
                        <w:t>()]</w:t>
                      </w:r>
                    </w:p>
                    <w:p w14:paraId="17ED8A9A" w14:textId="77777777" w:rsidR="00004A9F" w:rsidRPr="00004A9F" w:rsidRDefault="00004A9F" w:rsidP="00004A9F">
                      <w:pPr>
                        <w:spacing w:line="276" w:lineRule="auto"/>
                        <w:rPr>
                          <w:sz w:val="24"/>
                        </w:rPr>
                      </w:pPr>
                      <w:r w:rsidRPr="00004A9F">
                        <w:rPr>
                          <w:sz w:val="24"/>
                        </w:rPr>
                        <w:t xml:space="preserve">    b = </w:t>
                      </w:r>
                      <w:proofErr w:type="spellStart"/>
                      <w:r w:rsidRPr="00004A9F">
                        <w:rPr>
                          <w:sz w:val="24"/>
                        </w:rPr>
                        <w:t>progressbar.ProgressBar</w:t>
                      </w:r>
                      <w:proofErr w:type="spellEnd"/>
                      <w:r w:rsidRPr="00004A9F">
                        <w:rPr>
                          <w:sz w:val="24"/>
                        </w:rPr>
                        <w:t>(</w:t>
                      </w:r>
                      <w:proofErr w:type="spellStart"/>
                      <w:r w:rsidRPr="00004A9F">
                        <w:rPr>
                          <w:sz w:val="24"/>
                        </w:rPr>
                        <w:t>len</w:t>
                      </w:r>
                      <w:proofErr w:type="spellEnd"/>
                      <w:r w:rsidRPr="00004A9F">
                        <w:rPr>
                          <w:sz w:val="24"/>
                        </w:rPr>
                        <w:t>(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w:t>
                      </w:r>
                      <w:proofErr w:type="spellEnd"/>
                      <w:r w:rsidRPr="00004A9F">
                        <w:rPr>
                          <w:sz w:val="24"/>
                        </w:rPr>
                        <w:t xml:space="preserve"> = </w:t>
                      </w:r>
                      <w:proofErr w:type="spellStart"/>
                      <w:r w:rsidRPr="00004A9F">
                        <w:rPr>
                          <w:sz w:val="24"/>
                        </w:rPr>
                        <w:t>tf.keras.metrics.Mean</w:t>
                      </w:r>
                      <w:proofErr w:type="spellEnd"/>
                      <w:r w:rsidRPr="00004A9F">
                        <w:rPr>
                          <w:sz w:val="24"/>
                        </w:rPr>
                        <w:t>()</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proofErr w:type="spellStart"/>
                      <w:r w:rsidRPr="00004A9F">
                        <w:rPr>
                          <w:sz w:val="24"/>
                        </w:rPr>
                        <w:t>b.start</w:t>
                      </w:r>
                      <w:proofErr w:type="spellEnd"/>
                      <w:r w:rsidRPr="00004A9F">
                        <w:rPr>
                          <w:sz w:val="24"/>
                        </w:rPr>
                        <w: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w:t>
                      </w:r>
                      <w:proofErr w:type="spellStart"/>
                      <w:r w:rsidRPr="00004A9F">
                        <w:rPr>
                          <w:sz w:val="24"/>
                        </w:rPr>
                        <w:t>tf.GradientTape</w:t>
                      </w:r>
                      <w:proofErr w:type="spellEnd"/>
                      <w:r w:rsidRPr="00004A9F">
                        <w:rPr>
                          <w:sz w:val="24"/>
                        </w:rPr>
                        <w:t>() as tape:</w:t>
                      </w:r>
                    </w:p>
                    <w:p w14:paraId="31FCEDE9"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inp</w:t>
                      </w:r>
                      <w:proofErr w:type="spellEnd"/>
                      <w:r w:rsidRPr="00004A9F">
                        <w:rPr>
                          <w:sz w:val="24"/>
                        </w:rPr>
                        <w:t xml:space="preserve"> = </w:t>
                      </w:r>
                      <w:proofErr w:type="spellStart"/>
                      <w:r w:rsidRPr="00004A9F">
                        <w:rPr>
                          <w:sz w:val="24"/>
                        </w:rPr>
                        <w:t>tf.expand_dims</w:t>
                      </w:r>
                      <w:proofErr w:type="spellEnd"/>
                      <w:r w:rsidRPr="00004A9F">
                        <w:rPr>
                          <w:sz w:val="24"/>
                        </w:rPr>
                        <w:t>(x[0], axis=0)</w:t>
                      </w:r>
                    </w:p>
                    <w:p w14:paraId="4F3FD517" w14:textId="77777777" w:rsidR="00004A9F" w:rsidRPr="00004A9F" w:rsidRDefault="00004A9F" w:rsidP="00004A9F">
                      <w:pPr>
                        <w:spacing w:line="276" w:lineRule="auto"/>
                        <w:rPr>
                          <w:sz w:val="24"/>
                        </w:rPr>
                      </w:pPr>
                      <w:r w:rsidRPr="00004A9F">
                        <w:rPr>
                          <w:sz w:val="24"/>
                        </w:rPr>
                        <w:t xml:space="preserve">                loss = </w:t>
                      </w:r>
                      <w:proofErr w:type="spellStart"/>
                      <w:r w:rsidRPr="00004A9F">
                        <w:rPr>
                          <w:sz w:val="24"/>
                        </w:rPr>
                        <w:t>grasp_loss</w:t>
                      </w:r>
                      <w:proofErr w:type="spellEnd"/>
                      <w:r w:rsidRPr="00004A9F">
                        <w:rPr>
                          <w:sz w:val="24"/>
                        </w:rPr>
                        <w:t>(</w:t>
                      </w:r>
                      <w:proofErr w:type="spellStart"/>
                      <w:r w:rsidRPr="00004A9F">
                        <w:rPr>
                          <w:sz w:val="24"/>
                        </w:rPr>
                        <w:t>loss_obj</w:t>
                      </w:r>
                      <w:proofErr w:type="spellEnd"/>
                      <w:r w:rsidRPr="00004A9F">
                        <w:rPr>
                          <w:sz w:val="24"/>
                        </w:rPr>
                        <w:t>,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w:t>
                      </w:r>
                      <w:proofErr w:type="spellStart"/>
                      <w:r w:rsidRPr="00004A9F">
                        <w:rPr>
                          <w:sz w:val="24"/>
                        </w:rPr>
                        <w:t>tape.gradient</w:t>
                      </w:r>
                      <w:proofErr w:type="spellEnd"/>
                      <w:r w:rsidRPr="00004A9F">
                        <w:rPr>
                          <w:sz w:val="24"/>
                        </w:rPr>
                        <w:t xml:space="preserve">(loss, </w:t>
                      </w:r>
                      <w:proofErr w:type="spellStart"/>
                      <w:r w:rsidRPr="00004A9F">
                        <w:rPr>
                          <w:sz w:val="24"/>
                        </w:rPr>
                        <w:t>model.trainable_variables</w:t>
                      </w:r>
                      <w:proofErr w:type="spellEnd"/>
                      <w:r w:rsidRPr="00004A9F">
                        <w:rPr>
                          <w:sz w:val="24"/>
                        </w:rPr>
                        <w:t>)</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optimizer.apply_gradients</w:t>
                      </w:r>
                      <w:proofErr w:type="spellEnd"/>
                      <w:r w:rsidRPr="00004A9F">
                        <w:rPr>
                          <w:sz w:val="24"/>
                        </w:rPr>
                        <w:t xml:space="preserve">(zip(grads, </w:t>
                      </w:r>
                      <w:proofErr w:type="spellStart"/>
                      <w:r w:rsidRPr="00004A9F">
                        <w:rPr>
                          <w:sz w:val="24"/>
                        </w:rPr>
                        <w:t>model.trainable_variables</w:t>
                      </w:r>
                      <w:proofErr w:type="spellEnd"/>
                      <w:r w:rsidRPr="00004A9F">
                        <w:rPr>
                          <w:sz w:val="24"/>
                        </w:rPr>
                        <w:t>))</w:t>
                      </w:r>
                    </w:p>
                    <w:p w14:paraId="7BADCB4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update_state</w:t>
                      </w:r>
                      <w:proofErr w:type="spellEnd"/>
                      <w:r w:rsidRPr="00004A9F">
                        <w:rPr>
                          <w:sz w:val="24"/>
                        </w:rPr>
                        <w:t>(loss)</w:t>
                      </w:r>
                    </w:p>
                    <w:p w14:paraId="555C580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update</w:t>
                      </w:r>
                      <w:proofErr w:type="spellEnd"/>
                      <w:r w:rsidRPr="00004A9F">
                        <w:rPr>
                          <w:sz w:val="24"/>
                        </w:rPr>
                        <w:t>(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w:t>
                      </w:r>
                      <w:proofErr w:type="spellStart"/>
                      <w:r w:rsidRPr="00004A9F">
                        <w:rPr>
                          <w:sz w:val="24"/>
                        </w:rPr>
                        <w:t>epoch_loss_avg.result</w:t>
                      </w:r>
                      <w:proofErr w:type="spellEnd"/>
                      <w:r w:rsidRPr="00004A9F">
                        <w:rPr>
                          <w:sz w:val="24"/>
                        </w:rPr>
                        <w:t>()))</w:t>
                      </w:r>
                    </w:p>
                    <w:p w14:paraId="47400ED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append</w:t>
                      </w:r>
                      <w:proofErr w:type="spellEnd"/>
                      <w:r w:rsidRPr="00004A9F">
                        <w:rPr>
                          <w:sz w:val="24"/>
                        </w:rPr>
                        <w:t>(</w:t>
                      </w:r>
                      <w:proofErr w:type="spellStart"/>
                      <w:r w:rsidRPr="00004A9F">
                        <w:rPr>
                          <w:sz w:val="24"/>
                        </w:rPr>
                        <w:t>epoch_loss_avg.result</w:t>
                      </w:r>
                      <w:proofErr w:type="spellEnd"/>
                      <w:r w:rsidRPr="00004A9F">
                        <w:rPr>
                          <w:sz w:val="24"/>
                        </w:rPr>
                        <w:t>())</w:t>
                      </w:r>
                    </w:p>
                    <w:p w14:paraId="7F87363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finish</w:t>
                      </w:r>
                      <w:proofErr w:type="spellEnd"/>
                      <w:r w:rsidRPr="00004A9F">
                        <w:rPr>
                          <w:sz w:val="24"/>
                        </w:rPr>
                        <w:t>()</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model.save_weights</w:t>
                      </w:r>
                      <w:proofErr w:type="spellEnd"/>
                      <w:r w:rsidRPr="00004A9F">
                        <w:rPr>
                          <w:sz w:val="24"/>
                        </w:rPr>
                        <w:t>("custom_model_weights.h5")</w:t>
                      </w:r>
                    </w:p>
                    <w:p w14:paraId="5FB7FE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plot</w:t>
                      </w:r>
                      <w:proofErr w:type="spellEnd"/>
                      <w:r w:rsidRPr="00004A9F">
                        <w:rPr>
                          <w:sz w:val="24"/>
                        </w:rPr>
                        <w:t>(</w:t>
                      </w:r>
                      <w:proofErr w:type="spellStart"/>
                      <w:r w:rsidRPr="00004A9F">
                        <w:rPr>
                          <w:sz w:val="24"/>
                        </w:rPr>
                        <w:t>train_loss_results</w:t>
                      </w:r>
                      <w:proofErr w:type="spellEnd"/>
                      <w:r w:rsidRPr="00004A9F">
                        <w:rPr>
                          <w:sz w:val="24"/>
                        </w:rPr>
                        <w:t>)</w:t>
                      </w:r>
                    </w:p>
                    <w:p w14:paraId="30AE429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xlabel</w:t>
                      </w:r>
                      <w:proofErr w:type="spellEnd"/>
                      <w:r w:rsidRPr="00004A9F">
                        <w:rPr>
                          <w:sz w:val="24"/>
                        </w:rPr>
                        <w:t>('Epoch')</w:t>
                      </w:r>
                    </w:p>
                    <w:p w14:paraId="283D77F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ylabel</w:t>
                      </w:r>
                      <w:proofErr w:type="spellEnd"/>
                      <w:r w:rsidRPr="00004A9F">
                        <w:rPr>
                          <w:sz w:val="24"/>
                        </w:rPr>
                        <w:t>('MAE to closest grasp')</w:t>
                      </w:r>
                    </w:p>
                    <w:p w14:paraId="255D133B" w14:textId="59311CA5" w:rsidR="00FA1077" w:rsidRPr="008871C4" w:rsidRDefault="00004A9F" w:rsidP="00004A9F">
                      <w:pPr>
                        <w:spacing w:line="276" w:lineRule="auto"/>
                        <w:rPr>
                          <w:sz w:val="24"/>
                        </w:rPr>
                      </w:pPr>
                      <w:r w:rsidRPr="00004A9F">
                        <w:rPr>
                          <w:sz w:val="24"/>
                        </w:rPr>
                        <w:t xml:space="preserve">    </w:t>
                      </w:r>
                      <w:proofErr w:type="spellStart"/>
                      <w:r w:rsidRPr="00004A9F">
                        <w:rPr>
                          <w:sz w:val="24"/>
                        </w:rPr>
                        <w:t>plt.show</w:t>
                      </w:r>
                      <w:proofErr w:type="spellEnd"/>
                      <w:r w:rsidRPr="00004A9F">
                        <w:rPr>
                          <w:sz w:val="24"/>
                        </w:rPr>
                        <w:t>()</w:t>
                      </w:r>
                    </w:p>
                  </w:txbxContent>
                </v:textbox>
              </v:shape>
            </w:pict>
          </mc:Fallback>
        </mc:AlternateContent>
      </w:r>
      <w:r w:rsidR="00515A8E">
        <w:t xml:space="preserve">The custom training loop that was </w:t>
      </w:r>
      <w:r w:rsidR="002073F2">
        <w:t>designed so that the custom model loss</w:t>
      </w:r>
      <w:r w:rsidR="00D66B2B">
        <w:t xml:space="preserve"> metric</w:t>
      </w:r>
      <w:r w:rsidR="002073F2">
        <w:t xml:space="preserve"> could be applied</w:t>
      </w:r>
      <w:r w:rsidR="00D66B2B">
        <w:t xml:space="preserve"> in training.</w:t>
      </w:r>
      <w:r w:rsidR="00FA1077" w:rsidRPr="005D4752">
        <w:br w:type="page"/>
      </w:r>
    </w:p>
    <w:p w14:paraId="059A1F76" w14:textId="41C7A8E1" w:rsidR="00004A9F" w:rsidRPr="005D4752" w:rsidRDefault="00004A9F">
      <w:pPr>
        <w:suppressAutoHyphens w:val="0"/>
        <w:jc w:val="left"/>
        <w:rPr>
          <w:rFonts w:eastAsia="MS Gothic"/>
          <w:b/>
          <w:bCs/>
          <w:color w:val="365F91"/>
          <w:sz w:val="28"/>
          <w:szCs w:val="28"/>
        </w:rPr>
      </w:pPr>
      <w:r w:rsidRPr="005D4752">
        <w:rPr>
          <w:noProof/>
        </w:rPr>
        <w:lastRenderedPageBreak/>
        <mc:AlternateContent>
          <mc:Choice Requires="wps">
            <w:drawing>
              <wp:anchor distT="0" distB="0" distL="114300" distR="114300" simplePos="0" relativeHeight="251650062" behindDoc="0" locked="0" layoutInCell="1" allowOverlap="1" wp14:anchorId="09B20F42" wp14:editId="7B78B9F2">
                <wp:simplePos x="0" y="0"/>
                <wp:positionH relativeFrom="column">
                  <wp:posOffset>28575</wp:posOffset>
                </wp:positionH>
                <wp:positionV relativeFrom="paragraph">
                  <wp:posOffset>302895</wp:posOffset>
                </wp:positionV>
                <wp:extent cx="5400675" cy="20859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5400675" cy="2085975"/>
                        </a:xfrm>
                        <a:prstGeom prst="rect">
                          <a:avLst/>
                        </a:prstGeom>
                        <a:solidFill>
                          <a:schemeClr val="lt1"/>
                        </a:solidFill>
                        <a:ln w="6350">
                          <a:solidFill>
                            <a:schemeClr val="accent1">
                              <a:lumMod val="75000"/>
                            </a:schemeClr>
                          </a:solidFill>
                        </a:ln>
                      </wps:spPr>
                      <wps:txb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 xml:space="preserve">def </w:t>
                            </w:r>
                            <w:proofErr w:type="spellStart"/>
                            <w:r w:rsidRPr="00A679EC">
                              <w:rPr>
                                <w:sz w:val="24"/>
                              </w:rPr>
                              <w:t>grasp_loss</w:t>
                            </w:r>
                            <w:proofErr w:type="spellEnd"/>
                            <w:r w:rsidRPr="00A679EC">
                              <w:rPr>
                                <w:sz w:val="24"/>
                              </w:rPr>
                              <w:t>(</w:t>
                            </w:r>
                            <w:proofErr w:type="spellStart"/>
                            <w:r w:rsidRPr="00A679EC">
                              <w:rPr>
                                <w:sz w:val="24"/>
                              </w:rPr>
                              <w:t>loss_obj</w:t>
                            </w:r>
                            <w:proofErr w:type="spellEnd"/>
                            <w:r w:rsidRPr="00A679EC">
                              <w:rPr>
                                <w:sz w:val="24"/>
                              </w:rPr>
                              <w:t xml:space="preserve">, labels, </w:t>
                            </w:r>
                            <w:proofErr w:type="spellStart"/>
                            <w:r w:rsidRPr="00A679EC">
                              <w:rPr>
                                <w:sz w:val="24"/>
                              </w:rPr>
                              <w:t>y_pred</w:t>
                            </w:r>
                            <w:proofErr w:type="spellEnd"/>
                            <w:r w:rsidRPr="00A679EC">
                              <w:rPr>
                                <w:sz w:val="24"/>
                              </w:rPr>
                              <w:t>):</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w:t>
                            </w:r>
                            <w:proofErr w:type="spellStart"/>
                            <w:r w:rsidRPr="00A679EC">
                              <w:rPr>
                                <w:sz w:val="24"/>
                              </w:rPr>
                              <w:t>y_pred</w:t>
                            </w:r>
                            <w:proofErr w:type="spellEnd"/>
                          </w:p>
                          <w:p w14:paraId="30368583" w14:textId="77777777" w:rsidR="00A679EC" w:rsidRPr="00A679EC" w:rsidRDefault="00A679EC" w:rsidP="00A679EC">
                            <w:pPr>
                              <w:spacing w:line="276" w:lineRule="auto"/>
                              <w:rPr>
                                <w:sz w:val="24"/>
                              </w:rPr>
                            </w:pPr>
                            <w:r w:rsidRPr="00A679EC">
                              <w:rPr>
                                <w:sz w:val="24"/>
                              </w:rPr>
                              <w:t xml:space="preserve">        </w:t>
                            </w:r>
                            <w:proofErr w:type="spellStart"/>
                            <w:r w:rsidRPr="00A679EC">
                              <w:rPr>
                                <w:sz w:val="24"/>
                              </w:rPr>
                              <w:t>losses.append</w:t>
                            </w:r>
                            <w:proofErr w:type="spellEnd"/>
                            <w:r w:rsidRPr="00A679EC">
                              <w:rPr>
                                <w:sz w:val="24"/>
                              </w:rPr>
                              <w:t>(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w:t>
                            </w:r>
                            <w:proofErr w:type="spellStart"/>
                            <w:r w:rsidRPr="00A679EC">
                              <w:rPr>
                                <w:sz w:val="24"/>
                              </w:rPr>
                              <w:t>loss_obj</w:t>
                            </w:r>
                            <w:proofErr w:type="spellEnd"/>
                            <w:r w:rsidRPr="00A679EC">
                              <w:rPr>
                                <w:sz w:val="24"/>
                              </w:rPr>
                              <w:t xml:space="preserve">(closest, </w:t>
                            </w:r>
                            <w:proofErr w:type="spellStart"/>
                            <w:r w:rsidRPr="00A679EC">
                              <w:rPr>
                                <w:sz w:val="24"/>
                              </w:rPr>
                              <w:t>y_pred</w:t>
                            </w:r>
                            <w:proofErr w:type="spellEnd"/>
                            <w:r w:rsidRPr="00A679EC">
                              <w:rPr>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20F42" id="Text Box 16" o:spid="_x0000_s1105" type="#_x0000_t202" style="position:absolute;margin-left:2.25pt;margin-top:23.85pt;width:425.25pt;height:164.25pt;z-index:25165006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" fillcolor="white [3201]" strokecolor="#2f5496 [2404]" strokeweight=".5pt">
                <v:textbo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 xml:space="preserve">def </w:t>
                      </w:r>
                      <w:proofErr w:type="spellStart"/>
                      <w:r w:rsidRPr="00A679EC">
                        <w:rPr>
                          <w:sz w:val="24"/>
                        </w:rPr>
                        <w:t>grasp_loss</w:t>
                      </w:r>
                      <w:proofErr w:type="spellEnd"/>
                      <w:r w:rsidRPr="00A679EC">
                        <w:rPr>
                          <w:sz w:val="24"/>
                        </w:rPr>
                        <w:t>(</w:t>
                      </w:r>
                      <w:proofErr w:type="spellStart"/>
                      <w:r w:rsidRPr="00A679EC">
                        <w:rPr>
                          <w:sz w:val="24"/>
                        </w:rPr>
                        <w:t>loss_obj</w:t>
                      </w:r>
                      <w:proofErr w:type="spellEnd"/>
                      <w:r w:rsidRPr="00A679EC">
                        <w:rPr>
                          <w:sz w:val="24"/>
                        </w:rPr>
                        <w:t xml:space="preserve">, labels, </w:t>
                      </w:r>
                      <w:proofErr w:type="spellStart"/>
                      <w:r w:rsidRPr="00A679EC">
                        <w:rPr>
                          <w:sz w:val="24"/>
                        </w:rPr>
                        <w:t>y_pred</w:t>
                      </w:r>
                      <w:proofErr w:type="spellEnd"/>
                      <w:r w:rsidRPr="00A679EC">
                        <w:rPr>
                          <w:sz w:val="24"/>
                        </w:rPr>
                        <w:t>):</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w:t>
                      </w:r>
                      <w:proofErr w:type="spellStart"/>
                      <w:r w:rsidRPr="00A679EC">
                        <w:rPr>
                          <w:sz w:val="24"/>
                        </w:rPr>
                        <w:t>y_pred</w:t>
                      </w:r>
                      <w:proofErr w:type="spellEnd"/>
                    </w:p>
                    <w:p w14:paraId="30368583" w14:textId="77777777" w:rsidR="00A679EC" w:rsidRPr="00A679EC" w:rsidRDefault="00A679EC" w:rsidP="00A679EC">
                      <w:pPr>
                        <w:spacing w:line="276" w:lineRule="auto"/>
                        <w:rPr>
                          <w:sz w:val="24"/>
                        </w:rPr>
                      </w:pPr>
                      <w:r w:rsidRPr="00A679EC">
                        <w:rPr>
                          <w:sz w:val="24"/>
                        </w:rPr>
                        <w:t xml:space="preserve">        </w:t>
                      </w:r>
                      <w:proofErr w:type="spellStart"/>
                      <w:r w:rsidRPr="00A679EC">
                        <w:rPr>
                          <w:sz w:val="24"/>
                        </w:rPr>
                        <w:t>losses.append</w:t>
                      </w:r>
                      <w:proofErr w:type="spellEnd"/>
                      <w:r w:rsidRPr="00A679EC">
                        <w:rPr>
                          <w:sz w:val="24"/>
                        </w:rPr>
                        <w:t>(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w:t>
                      </w:r>
                      <w:proofErr w:type="spellStart"/>
                      <w:r w:rsidRPr="00A679EC">
                        <w:rPr>
                          <w:sz w:val="24"/>
                        </w:rPr>
                        <w:t>loss_obj</w:t>
                      </w:r>
                      <w:proofErr w:type="spellEnd"/>
                      <w:r w:rsidRPr="00A679EC">
                        <w:rPr>
                          <w:sz w:val="24"/>
                        </w:rPr>
                        <w:t xml:space="preserve">(closest, </w:t>
                      </w:r>
                      <w:proofErr w:type="spellStart"/>
                      <w:r w:rsidRPr="00A679EC">
                        <w:rPr>
                          <w:sz w:val="24"/>
                        </w:rPr>
                        <w:t>y_pred</w:t>
                      </w:r>
                      <w:proofErr w:type="spellEnd"/>
                      <w:r w:rsidRPr="00A679EC">
                        <w:rPr>
                          <w:sz w:val="24"/>
                        </w:rPr>
                        <w:t>)</w:t>
                      </w:r>
                    </w:p>
                  </w:txbxContent>
                </v:textbox>
              </v:shape>
            </w:pict>
          </mc:Fallback>
        </mc:AlternateContent>
      </w:r>
      <w:r w:rsidR="00D66B2B">
        <w:t xml:space="preserve">The custom loss function </w:t>
      </w:r>
      <w:r w:rsidR="0041651F">
        <w:t>that is utilised in the training algorithm.</w:t>
      </w:r>
      <w:r w:rsidRPr="005D4752">
        <w:br w:type="page"/>
      </w:r>
    </w:p>
    <w:p w14:paraId="43136FBB" w14:textId="6F8F46F9" w:rsidR="00B23CA2" w:rsidRDefault="000637A8" w:rsidP="00FA1077">
      <w:pPr>
        <w:pStyle w:val="AppendixSection"/>
        <w:numPr>
          <w:ilvl w:val="0"/>
          <w:numId w:val="13"/>
        </w:numPr>
        <w:ind w:left="426" w:hanging="432"/>
        <w:outlineLvl w:val="9"/>
      </w:pPr>
      <w:r>
        <w:lastRenderedPageBreak/>
        <w:t xml:space="preserve">SCW </w:t>
      </w:r>
      <w:proofErr w:type="spellStart"/>
      <w:r>
        <w:t>SBatch</w:t>
      </w:r>
      <w:proofErr w:type="spellEnd"/>
      <w:r>
        <w:t xml:space="preserve"> File</w:t>
      </w:r>
    </w:p>
    <w:p w14:paraId="66A2C374" w14:textId="0FCC03C1" w:rsidR="00B23CA2" w:rsidRDefault="00B23CA2">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0064" behindDoc="0" locked="0" layoutInCell="1" allowOverlap="1" wp14:anchorId="6F0CB927" wp14:editId="618281CE">
                <wp:simplePos x="0" y="0"/>
                <wp:positionH relativeFrom="column">
                  <wp:posOffset>-19050</wp:posOffset>
                </wp:positionH>
                <wp:positionV relativeFrom="paragraph">
                  <wp:posOffset>687070</wp:posOffset>
                </wp:positionV>
                <wp:extent cx="5400675" cy="7000875"/>
                <wp:effectExtent l="0" t="0" r="28575" b="28575"/>
                <wp:wrapNone/>
                <wp:docPr id="32" name="Text Box 32"/>
                <wp:cNvGraphicFramePr/>
                <a:graphic xmlns:a="http://schemas.openxmlformats.org/drawingml/2006/main">
                  <a:graphicData uri="http://schemas.microsoft.com/office/word/2010/wordprocessingShape">
                    <wps:wsp>
                      <wps:cNvSpPr txBox="1"/>
                      <wps:spPr>
                        <a:xfrm>
                          <a:off x="0" y="0"/>
                          <a:ext cx="5400675" cy="7000875"/>
                        </a:xfrm>
                        <a:prstGeom prst="rect">
                          <a:avLst/>
                        </a:prstGeom>
                        <a:solidFill>
                          <a:schemeClr val="lt1"/>
                        </a:solidFill>
                        <a:ln w="6350">
                          <a:solidFill>
                            <a:schemeClr val="accent1">
                              <a:lumMod val="75000"/>
                            </a:schemeClr>
                          </a:solidFill>
                        </a:ln>
                      </wps:spPr>
                      <wps:txb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w:t>
                            </w:r>
                            <w:proofErr w:type="spellStart"/>
                            <w:r w:rsidRPr="00C733DC">
                              <w:rPr>
                                <w:sz w:val="24"/>
                              </w:rPr>
                              <w:t>gpu</w:t>
                            </w:r>
                            <w:proofErr w:type="spellEnd"/>
                          </w:p>
                          <w:p w14:paraId="5840203A" w14:textId="77777777" w:rsidR="00C733DC" w:rsidRPr="00C733DC" w:rsidRDefault="00C733DC" w:rsidP="00C733DC">
                            <w:pPr>
                              <w:spacing w:line="276" w:lineRule="auto"/>
                              <w:rPr>
                                <w:sz w:val="24"/>
                              </w:rPr>
                            </w:pPr>
                            <w:r w:rsidRPr="00C733DC">
                              <w:rPr>
                                <w:sz w:val="24"/>
                              </w:rPr>
                              <w:t>#SBATCH --</w:t>
                            </w:r>
                            <w:proofErr w:type="spellStart"/>
                            <w:r w:rsidRPr="00C733DC">
                              <w:rPr>
                                <w:sz w:val="24"/>
                              </w:rPr>
                              <w:t>gres</w:t>
                            </w:r>
                            <w:proofErr w:type="spellEnd"/>
                            <w:r w:rsidRPr="00C733DC">
                              <w:rPr>
                                <w:sz w:val="24"/>
                              </w:rPr>
                              <w:t>=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w:t>
                            </w:r>
                            <w:proofErr w:type="gramStart"/>
                            <w:r w:rsidRPr="00C733DC">
                              <w:rPr>
                                <w:sz w:val="24"/>
                              </w:rPr>
                              <w:t>job-name</w:t>
                            </w:r>
                            <w:proofErr w:type="gramEnd"/>
                            <w:r w:rsidRPr="00C733DC">
                              <w:rPr>
                                <w:sz w:val="24"/>
                              </w:rPr>
                              <w:t>=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w:t>
                            </w:r>
                            <w:proofErr w:type="spellStart"/>
                            <w:r w:rsidRPr="00C733DC">
                              <w:rPr>
                                <w:sz w:val="24"/>
                              </w:rPr>
                              <w:t>grasp.out.%J</w:t>
                            </w:r>
                            <w:proofErr w:type="spellEnd"/>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w:t>
                            </w:r>
                            <w:proofErr w:type="spellStart"/>
                            <w:r w:rsidRPr="00C733DC">
                              <w:rPr>
                                <w:sz w:val="24"/>
                              </w:rPr>
                              <w:t>grasp.err.%J</w:t>
                            </w:r>
                            <w:proofErr w:type="spellEnd"/>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w:t>
                            </w:r>
                            <w:proofErr w:type="spellStart"/>
                            <w:r w:rsidRPr="00C733DC">
                              <w:rPr>
                                <w:sz w:val="24"/>
                              </w:rPr>
                              <w:t>cpu</w:t>
                            </w:r>
                            <w:proofErr w:type="spellEnd"/>
                            <w:r w:rsidRPr="00C733DC">
                              <w:rPr>
                                <w:sz w:val="24"/>
                              </w:rPr>
                              <w:t>=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proofErr w:type="spellStart"/>
                            <w:r w:rsidRPr="00C733DC">
                              <w:rPr>
                                <w:sz w:val="24"/>
                              </w:rPr>
                              <w:t>conda</w:t>
                            </w:r>
                            <w:proofErr w:type="spellEnd"/>
                            <w:r w:rsidRPr="00C733DC">
                              <w:rPr>
                                <w:sz w:val="24"/>
                              </w:rPr>
                              <w:t xml:space="preserve"> activate</w:t>
                            </w:r>
                            <w:proofErr w:type="gramStart"/>
                            <w:r w:rsidRPr="00C733DC">
                              <w:rPr>
                                <w:sz w:val="24"/>
                              </w:rPr>
                              <w:t xml:space="preserve"> ..</w:t>
                            </w:r>
                            <w:proofErr w:type="gramEnd"/>
                            <w:r w:rsidRPr="00C733DC">
                              <w:rPr>
                                <w:sz w:val="24"/>
                              </w:rPr>
                              <w:t>/.</w:t>
                            </w:r>
                            <w:proofErr w:type="spellStart"/>
                            <w:r w:rsidRPr="00C733DC">
                              <w:rPr>
                                <w:sz w:val="24"/>
                              </w:rPr>
                              <w:t>conda</w:t>
                            </w:r>
                            <w:proofErr w:type="spellEnd"/>
                            <w:r w:rsidRPr="00C733DC">
                              <w:rPr>
                                <w:sz w:val="24"/>
                              </w:rPr>
                              <w:t>/</w:t>
                            </w:r>
                            <w:proofErr w:type="spellStart"/>
                            <w:r w:rsidRPr="00C733DC">
                              <w:rPr>
                                <w:sz w:val="24"/>
                              </w:rPr>
                              <w:t>envs</w:t>
                            </w:r>
                            <w:proofErr w:type="spellEnd"/>
                            <w:r w:rsidRPr="00C733DC">
                              <w:rPr>
                                <w:sz w:val="24"/>
                              </w:rPr>
                              <w:t>/</w:t>
                            </w:r>
                            <w:proofErr w:type="spellStart"/>
                            <w:r w:rsidRPr="00C733DC">
                              <w:rPr>
                                <w:sz w:val="24"/>
                              </w:rPr>
                              <w:t>cenv</w:t>
                            </w:r>
                            <w:proofErr w:type="spellEnd"/>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CB927" id="Text Box 32" o:spid="_x0000_s1106" type="#_x0000_t202" style="position:absolute;margin-left:-1.5pt;margin-top:54.1pt;width:425.25pt;height:551.25pt;z-index:251650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" fillcolor="white [3201]" strokecolor="#2f5496 [2404]" strokeweight=".5pt">
                <v:textbo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w:t>
                      </w:r>
                      <w:proofErr w:type="spellStart"/>
                      <w:r w:rsidRPr="00C733DC">
                        <w:rPr>
                          <w:sz w:val="24"/>
                        </w:rPr>
                        <w:t>gpu</w:t>
                      </w:r>
                      <w:proofErr w:type="spellEnd"/>
                    </w:p>
                    <w:p w14:paraId="5840203A" w14:textId="77777777" w:rsidR="00C733DC" w:rsidRPr="00C733DC" w:rsidRDefault="00C733DC" w:rsidP="00C733DC">
                      <w:pPr>
                        <w:spacing w:line="276" w:lineRule="auto"/>
                        <w:rPr>
                          <w:sz w:val="24"/>
                        </w:rPr>
                      </w:pPr>
                      <w:r w:rsidRPr="00C733DC">
                        <w:rPr>
                          <w:sz w:val="24"/>
                        </w:rPr>
                        <w:t>#SBATCH --</w:t>
                      </w:r>
                      <w:proofErr w:type="spellStart"/>
                      <w:r w:rsidRPr="00C733DC">
                        <w:rPr>
                          <w:sz w:val="24"/>
                        </w:rPr>
                        <w:t>gres</w:t>
                      </w:r>
                      <w:proofErr w:type="spellEnd"/>
                      <w:r w:rsidRPr="00C733DC">
                        <w:rPr>
                          <w:sz w:val="24"/>
                        </w:rPr>
                        <w:t>=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w:t>
                      </w:r>
                      <w:proofErr w:type="gramStart"/>
                      <w:r w:rsidRPr="00C733DC">
                        <w:rPr>
                          <w:sz w:val="24"/>
                        </w:rPr>
                        <w:t>job-name</w:t>
                      </w:r>
                      <w:proofErr w:type="gramEnd"/>
                      <w:r w:rsidRPr="00C733DC">
                        <w:rPr>
                          <w:sz w:val="24"/>
                        </w:rPr>
                        <w:t>=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w:t>
                      </w:r>
                      <w:proofErr w:type="spellStart"/>
                      <w:r w:rsidRPr="00C733DC">
                        <w:rPr>
                          <w:sz w:val="24"/>
                        </w:rPr>
                        <w:t>grasp.out.%J</w:t>
                      </w:r>
                      <w:proofErr w:type="spellEnd"/>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w:t>
                      </w:r>
                      <w:proofErr w:type="spellStart"/>
                      <w:r w:rsidRPr="00C733DC">
                        <w:rPr>
                          <w:sz w:val="24"/>
                        </w:rPr>
                        <w:t>grasp.err.%J</w:t>
                      </w:r>
                      <w:proofErr w:type="spellEnd"/>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w:t>
                      </w:r>
                      <w:proofErr w:type="spellStart"/>
                      <w:r w:rsidRPr="00C733DC">
                        <w:rPr>
                          <w:sz w:val="24"/>
                        </w:rPr>
                        <w:t>cpu</w:t>
                      </w:r>
                      <w:proofErr w:type="spellEnd"/>
                      <w:r w:rsidRPr="00C733DC">
                        <w:rPr>
                          <w:sz w:val="24"/>
                        </w:rPr>
                        <w:t>=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w:t>
                      </w:r>
                      <w:proofErr w:type="spellStart"/>
                      <w:r w:rsidRPr="00C733DC">
                        <w:rPr>
                          <w:sz w:val="24"/>
                        </w:rPr>
                        <w:t>ntasks</w:t>
                      </w:r>
                      <w:proofErr w:type="spellEnd"/>
                      <w:r w:rsidRPr="00C733DC">
                        <w:rPr>
                          <w:sz w:val="24"/>
                        </w:rPr>
                        <w:t>-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proofErr w:type="spellStart"/>
                      <w:r w:rsidRPr="00C733DC">
                        <w:rPr>
                          <w:sz w:val="24"/>
                        </w:rPr>
                        <w:t>conda</w:t>
                      </w:r>
                      <w:proofErr w:type="spellEnd"/>
                      <w:r w:rsidRPr="00C733DC">
                        <w:rPr>
                          <w:sz w:val="24"/>
                        </w:rPr>
                        <w:t xml:space="preserve"> activate</w:t>
                      </w:r>
                      <w:proofErr w:type="gramStart"/>
                      <w:r w:rsidRPr="00C733DC">
                        <w:rPr>
                          <w:sz w:val="24"/>
                        </w:rPr>
                        <w:t xml:space="preserve"> ..</w:t>
                      </w:r>
                      <w:proofErr w:type="gramEnd"/>
                      <w:r w:rsidRPr="00C733DC">
                        <w:rPr>
                          <w:sz w:val="24"/>
                        </w:rPr>
                        <w:t>/.</w:t>
                      </w:r>
                      <w:proofErr w:type="spellStart"/>
                      <w:r w:rsidRPr="00C733DC">
                        <w:rPr>
                          <w:sz w:val="24"/>
                        </w:rPr>
                        <w:t>conda</w:t>
                      </w:r>
                      <w:proofErr w:type="spellEnd"/>
                      <w:r w:rsidRPr="00C733DC">
                        <w:rPr>
                          <w:sz w:val="24"/>
                        </w:rPr>
                        <w:t>/</w:t>
                      </w:r>
                      <w:proofErr w:type="spellStart"/>
                      <w:r w:rsidRPr="00C733DC">
                        <w:rPr>
                          <w:sz w:val="24"/>
                        </w:rPr>
                        <w:t>envs</w:t>
                      </w:r>
                      <w:proofErr w:type="spellEnd"/>
                      <w:r w:rsidRPr="00C733DC">
                        <w:rPr>
                          <w:sz w:val="24"/>
                        </w:rPr>
                        <w:t>/</w:t>
                      </w:r>
                      <w:proofErr w:type="spellStart"/>
                      <w:r w:rsidRPr="00C733DC">
                        <w:rPr>
                          <w:sz w:val="24"/>
                        </w:rPr>
                        <w:t>cenv</w:t>
                      </w:r>
                      <w:proofErr w:type="spellEnd"/>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v:textbox>
              </v:shape>
            </w:pict>
          </mc:Fallback>
        </mc:AlternateContent>
      </w:r>
      <w:r w:rsidR="0041651F">
        <w:t xml:space="preserve">The batch file that is required to run </w:t>
      </w:r>
      <w:r w:rsidR="001970DF">
        <w:t xml:space="preserve">programs on the SCW server. This example defines all the necessary </w:t>
      </w:r>
      <w:r w:rsidR="00A157AE">
        <w:t>SCW variables, sets up the running environment using Anaconda, and then runs the Python script conta</w:t>
      </w:r>
      <w:r w:rsidR="00354F89">
        <w:t>in</w:t>
      </w:r>
      <w:r w:rsidR="00A157AE">
        <w:t xml:space="preserve">ing the </w:t>
      </w:r>
      <w:r w:rsidR="00354F89">
        <w:t>code to train the CNN.</w:t>
      </w:r>
      <w:r>
        <w:br w:type="page"/>
      </w:r>
    </w:p>
    <w:p w14:paraId="1D13EC0F" w14:textId="7D3C5B98" w:rsidR="003E370B" w:rsidRDefault="00B23CA2" w:rsidP="00FA1077">
      <w:pPr>
        <w:pStyle w:val="AppendixSection"/>
        <w:numPr>
          <w:ilvl w:val="0"/>
          <w:numId w:val="13"/>
        </w:numPr>
        <w:ind w:left="426" w:hanging="432"/>
        <w:outlineLvl w:val="9"/>
      </w:pPr>
      <w:r>
        <w:lastRenderedPageBreak/>
        <w:t>Testing Table</w:t>
      </w:r>
      <w:r w:rsidR="00D8625F">
        <w:t xml:space="preserve"> and Example</w:t>
      </w:r>
    </w:p>
    <w:p w14:paraId="4CA01490" w14:textId="7D5CD533" w:rsidR="00D80B71" w:rsidRDefault="00094634" w:rsidP="00094634">
      <w:r w:rsidRPr="00094634">
        <w:rPr>
          <w:noProof/>
        </w:rPr>
        <w:drawing>
          <wp:anchor distT="0" distB="0" distL="114300" distR="114300" simplePos="0" relativeHeight="251650067" behindDoc="0" locked="0" layoutInCell="1" allowOverlap="1" wp14:anchorId="631ECB15" wp14:editId="66BAB6A4">
            <wp:simplePos x="0" y="0"/>
            <wp:positionH relativeFrom="column">
              <wp:posOffset>0</wp:posOffset>
            </wp:positionH>
            <wp:positionV relativeFrom="paragraph">
              <wp:posOffset>391795</wp:posOffset>
            </wp:positionV>
            <wp:extent cx="5381625" cy="7463790"/>
            <wp:effectExtent l="0" t="0" r="9525" b="3810"/>
            <wp:wrapTopAndBottom/>
            <wp:docPr id="40" name="Picture 4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with low confidence"/>
                    <pic:cNvPicPr/>
                  </pic:nvPicPr>
                  <pic:blipFill>
                    <a:blip r:embed="rId94">
                      <a:extLst>
                        <a:ext uri="{28A0092B-C50C-407E-A947-70E740481C1C}">
                          <a14:useLocalDpi xmlns:a14="http://schemas.microsoft.com/office/drawing/2010/main" val="0"/>
                        </a:ext>
                      </a:extLst>
                    </a:blip>
                    <a:stretch>
                      <a:fillRect/>
                    </a:stretch>
                  </pic:blipFill>
                  <pic:spPr>
                    <a:xfrm>
                      <a:off x="0" y="0"/>
                      <a:ext cx="5381625" cy="7463790"/>
                    </a:xfrm>
                    <a:prstGeom prst="rect">
                      <a:avLst/>
                    </a:prstGeom>
                  </pic:spPr>
                </pic:pic>
              </a:graphicData>
            </a:graphic>
          </wp:anchor>
        </w:drawing>
      </w:r>
      <w:r>
        <w:t xml:space="preserve">The </w:t>
      </w:r>
      <w:r w:rsidR="00F362AB">
        <w:t xml:space="preserve">ongoing </w:t>
      </w:r>
      <w:r>
        <w:t xml:space="preserve">testing </w:t>
      </w:r>
      <w:r w:rsidR="00F362AB">
        <w:t>table</w:t>
      </w:r>
      <w:r w:rsidR="00445DD7">
        <w:t xml:space="preserve"> for the project,</w:t>
      </w:r>
      <w:r w:rsidR="00F362AB">
        <w:t xml:space="preserve"> as of </w:t>
      </w:r>
      <w:r w:rsidR="00445DD7">
        <w:t>week 1</w:t>
      </w:r>
      <w:r w:rsidR="00DF1775">
        <w:t>2.</w:t>
      </w:r>
      <w:r w:rsidR="00D8625F">
        <w:t xml:space="preserve"> </w:t>
      </w:r>
      <w:proofErr w:type="gramStart"/>
      <w:r w:rsidR="00D8625F">
        <w:t>It can be seen that</w:t>
      </w:r>
      <w:r w:rsidR="003856B2">
        <w:t xml:space="preserve"> some</w:t>
      </w:r>
      <w:proofErr w:type="gramEnd"/>
      <w:r w:rsidR="003856B2">
        <w:t xml:space="preserve"> tests are passing, but other features still need work.</w:t>
      </w:r>
    </w:p>
    <w:p w14:paraId="2E604ED0" w14:textId="5B02A090" w:rsidR="000747CF" w:rsidRDefault="00D80B71" w:rsidP="000747CF">
      <w:pPr>
        <w:suppressAutoHyphens w:val="0"/>
        <w:jc w:val="left"/>
      </w:pPr>
      <w:r>
        <w:br w:type="page"/>
      </w:r>
    </w:p>
    <w:p w14:paraId="6D6BFD7C" w14:textId="3FBC4346" w:rsidR="00D80B71" w:rsidRDefault="00D80B71">
      <w:pPr>
        <w:suppressAutoHyphens w:val="0"/>
        <w:jc w:val="left"/>
      </w:pPr>
    </w:p>
    <w:p w14:paraId="0C71C75B" w14:textId="7A8F3A7B" w:rsidR="000747CF" w:rsidRDefault="000747CF">
      <w:pPr>
        <w:suppressAutoHyphens w:val="0"/>
        <w:jc w:val="left"/>
      </w:pPr>
      <w:r w:rsidRPr="005D4752">
        <w:rPr>
          <w:noProof/>
        </w:rPr>
        <mc:AlternateContent>
          <mc:Choice Requires="wps">
            <w:drawing>
              <wp:anchor distT="0" distB="0" distL="114300" distR="114300" simplePos="0" relativeHeight="251650068" behindDoc="0" locked="0" layoutInCell="1" allowOverlap="1" wp14:anchorId="346DB9BC" wp14:editId="23FDA69E">
                <wp:simplePos x="0" y="0"/>
                <wp:positionH relativeFrom="column">
                  <wp:posOffset>0</wp:posOffset>
                </wp:positionH>
                <wp:positionV relativeFrom="paragraph">
                  <wp:posOffset>798195</wp:posOffset>
                </wp:positionV>
                <wp:extent cx="5400675" cy="3781425"/>
                <wp:effectExtent l="0" t="0" r="28575" b="28575"/>
                <wp:wrapNone/>
                <wp:docPr id="65" name="Text Box 65"/>
                <wp:cNvGraphicFramePr/>
                <a:graphic xmlns:a="http://schemas.openxmlformats.org/drawingml/2006/main">
                  <a:graphicData uri="http://schemas.microsoft.com/office/word/2010/wordprocessingShape">
                    <wps:wsp>
                      <wps:cNvSpPr txBox="1"/>
                      <wps:spPr>
                        <a:xfrm>
                          <a:off x="0" y="0"/>
                          <a:ext cx="5400675" cy="3781425"/>
                        </a:xfrm>
                        <a:prstGeom prst="rect">
                          <a:avLst/>
                        </a:prstGeom>
                        <a:solidFill>
                          <a:schemeClr val="lt1"/>
                        </a:solidFill>
                        <a:ln w="6350">
                          <a:solidFill>
                            <a:schemeClr val="accent1">
                              <a:lumMod val="75000"/>
                            </a:schemeClr>
                          </a:solidFill>
                        </a:ln>
                      </wps:spPr>
                      <wps:txbx>
                        <w:txbxContent>
                          <w:p w14:paraId="69816199" w14:textId="13CDB559" w:rsidR="00E6505A" w:rsidRDefault="00E6505A" w:rsidP="000747CF">
                            <w:pPr>
                              <w:spacing w:line="360" w:lineRule="auto"/>
                              <w:rPr>
                                <w:sz w:val="24"/>
                              </w:rPr>
                            </w:pPr>
                            <w:r>
                              <w:rPr>
                                <w:sz w:val="24"/>
                              </w:rPr>
                              <w:t xml:space="preserve">    </w:t>
                            </w:r>
                            <w:proofErr w:type="spellStart"/>
                            <w:r w:rsidRPr="00E6505A">
                              <w:rPr>
                                <w:sz w:val="24"/>
                              </w:rPr>
                              <w:t>df_images</w:t>
                            </w:r>
                            <w:proofErr w:type="spellEnd"/>
                            <w:r w:rsidRPr="00E6505A">
                              <w:rPr>
                                <w:sz w:val="24"/>
                              </w:rPr>
                              <w:t xml:space="preserve"> = df['image'].values</w:t>
                            </w:r>
                          </w:p>
                          <w:p w14:paraId="22B90BD7" w14:textId="326E6661" w:rsidR="00394414" w:rsidRDefault="00E6505A" w:rsidP="000747CF">
                            <w:pPr>
                              <w:spacing w:line="360" w:lineRule="auto"/>
                              <w:rPr>
                                <w:sz w:val="24"/>
                              </w:rPr>
                            </w:pPr>
                            <w:r>
                              <w:rPr>
                                <w:sz w:val="24"/>
                              </w:rPr>
                              <w:t xml:space="preserve">    </w:t>
                            </w:r>
                            <w:proofErr w:type="spellStart"/>
                            <w:r w:rsidR="00394414" w:rsidRPr="00394414">
                              <w:rPr>
                                <w:sz w:val="24"/>
                              </w:rPr>
                              <w:t>df_images</w:t>
                            </w:r>
                            <w:proofErr w:type="spellEnd"/>
                            <w:r w:rsidR="00394414" w:rsidRPr="00394414">
                              <w:rPr>
                                <w:sz w:val="24"/>
                              </w:rPr>
                              <w:t xml:space="preserve"> = set(</w:t>
                            </w:r>
                            <w:proofErr w:type="spellStart"/>
                            <w:r w:rsidR="00394414" w:rsidRPr="00394414">
                              <w:rPr>
                                <w:sz w:val="24"/>
                              </w:rPr>
                              <w:t>df_images</w:t>
                            </w:r>
                            <w:proofErr w:type="spellEnd"/>
                            <w:r w:rsidR="00394414" w:rsidRPr="00394414">
                              <w:rPr>
                                <w:sz w:val="24"/>
                              </w:rPr>
                              <w:t>)</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w:t>
                            </w:r>
                            <w:proofErr w:type="spellStart"/>
                            <w:r w:rsidRPr="000747CF">
                              <w:rPr>
                                <w:sz w:val="24"/>
                              </w:rPr>
                              <w:t>len</w:t>
                            </w:r>
                            <w:proofErr w:type="spellEnd"/>
                            <w:r w:rsidRPr="000747CF">
                              <w:rPr>
                                <w:sz w:val="24"/>
                              </w:rPr>
                              <w:t>(df['image']))</w:t>
                            </w:r>
                          </w:p>
                          <w:p w14:paraId="18058B7F" w14:textId="77777777" w:rsidR="000747CF" w:rsidRPr="000747CF" w:rsidRDefault="000747CF" w:rsidP="000747CF">
                            <w:pPr>
                              <w:spacing w:line="360" w:lineRule="auto"/>
                              <w:rPr>
                                <w:sz w:val="24"/>
                              </w:rPr>
                            </w:pPr>
                            <w:r w:rsidRPr="000747CF">
                              <w:rPr>
                                <w:sz w:val="24"/>
                              </w:rPr>
                              <w:t xml:space="preserve">    bar = </w:t>
                            </w:r>
                            <w:proofErr w:type="spellStart"/>
                            <w:r w:rsidRPr="000747CF">
                              <w:rPr>
                                <w:sz w:val="24"/>
                              </w:rPr>
                              <w:t>progressbar.ProgressBar</w:t>
                            </w:r>
                            <w:proofErr w:type="spellEnd"/>
                            <w:r w:rsidRPr="000747CF">
                              <w:rPr>
                                <w:sz w:val="24"/>
                              </w:rPr>
                              <w:t>(</w:t>
                            </w:r>
                            <w:proofErr w:type="spellStart"/>
                            <w:r w:rsidRPr="000747CF">
                              <w:rPr>
                                <w:sz w:val="24"/>
                              </w:rPr>
                              <w:t>max_value</w:t>
                            </w:r>
                            <w:proofErr w:type="spellEnd"/>
                            <w:r w:rsidRPr="000747CF">
                              <w:rPr>
                                <w:sz w:val="24"/>
                              </w:rPr>
                              <w:t>=</w:t>
                            </w:r>
                            <w:proofErr w:type="spellStart"/>
                            <w:r w:rsidRPr="000747CF">
                              <w:rPr>
                                <w:sz w:val="24"/>
                              </w:rPr>
                              <w:t>len</w:t>
                            </w:r>
                            <w:proofErr w:type="spellEnd"/>
                            <w:r w:rsidRPr="000747CF">
                              <w:rPr>
                                <w:sz w:val="24"/>
                              </w:rPr>
                              <w:t>(</w:t>
                            </w:r>
                            <w:proofErr w:type="spellStart"/>
                            <w:r w:rsidRPr="000747CF">
                              <w:rPr>
                                <w:sz w:val="24"/>
                              </w:rPr>
                              <w:t>df_images</w:t>
                            </w:r>
                            <w:proofErr w:type="spellEnd"/>
                            <w:r w:rsidRPr="000747CF">
                              <w:rPr>
                                <w:sz w:val="24"/>
                              </w:rPr>
                              <w:t>))</w:t>
                            </w:r>
                          </w:p>
                          <w:p w14:paraId="27C5507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f.name for f in </w:t>
                            </w:r>
                            <w:proofErr w:type="spellStart"/>
                            <w:r w:rsidRPr="000747CF">
                              <w:rPr>
                                <w:sz w:val="24"/>
                              </w:rPr>
                              <w:t>os.scandir</w:t>
                            </w:r>
                            <w:proofErr w:type="spellEnd"/>
                            <w:r w:rsidRPr="000747CF">
                              <w:rPr>
                                <w:sz w:val="24"/>
                              </w:rPr>
                              <w:t>(</w:t>
                            </w:r>
                            <w:proofErr w:type="spellStart"/>
                            <w:r w:rsidRPr="000747CF">
                              <w:rPr>
                                <w:sz w:val="24"/>
                              </w:rPr>
                              <w:t>new_loc</w:t>
                            </w:r>
                            <w:proofErr w:type="spellEnd"/>
                            <w:r w:rsidRPr="000747CF">
                              <w:rPr>
                                <w:sz w:val="24"/>
                              </w:rPr>
                              <w:t>)]</w:t>
                            </w:r>
                          </w:p>
                          <w:p w14:paraId="57ADC4F1"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set(</w:t>
                            </w:r>
                            <w:proofErr w:type="spellStart"/>
                            <w:r w:rsidRPr="000747CF">
                              <w:rPr>
                                <w:sz w:val="24"/>
                              </w:rPr>
                              <w:t>done_images</w:t>
                            </w:r>
                            <w:proofErr w:type="spellEnd"/>
                            <w:r w:rsidRPr="000747CF">
                              <w:rPr>
                                <w:sz w:val="24"/>
                              </w:rPr>
                              <w:t>)</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w:t>
                            </w:r>
                            <w:proofErr w:type="spellStart"/>
                            <w:r w:rsidRPr="000747CF">
                              <w:rPr>
                                <w:sz w:val="24"/>
                              </w:rPr>
                              <w:t>img</w:t>
                            </w:r>
                            <w:proofErr w:type="spellEnd"/>
                            <w:r w:rsidRPr="000747CF">
                              <w:rPr>
                                <w:sz w:val="24"/>
                              </w:rPr>
                              <w:t xml:space="preserve"> in </w:t>
                            </w:r>
                            <w:proofErr w:type="spellStart"/>
                            <w:r w:rsidRPr="000747CF">
                              <w:rPr>
                                <w:sz w:val="24"/>
                              </w:rPr>
                              <w:t>df_images</w:t>
                            </w:r>
                            <w:proofErr w:type="spellEnd"/>
                            <w:r w:rsidRPr="000747CF">
                              <w:rPr>
                                <w:sz w:val="24"/>
                              </w:rPr>
                              <w:t>:</w:t>
                            </w:r>
                          </w:p>
                          <w:p w14:paraId="5C83FB9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bar.update</w:t>
                            </w:r>
                            <w:proofErr w:type="spellEnd"/>
                            <w:r w:rsidRPr="000747CF">
                              <w:rPr>
                                <w:sz w:val="24"/>
                              </w:rPr>
                              <w:t>(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w:t>
                            </w:r>
                            <w:proofErr w:type="spellStart"/>
                            <w:r w:rsidRPr="000747CF">
                              <w:rPr>
                                <w:sz w:val="24"/>
                              </w:rPr>
                              <w:t>img</w:t>
                            </w:r>
                            <w:proofErr w:type="spellEnd"/>
                            <w:r w:rsidRPr="000747CF">
                              <w:rPr>
                                <w:sz w:val="24"/>
                              </w:rPr>
                              <w:t xml:space="preserve"> in </w:t>
                            </w:r>
                            <w:proofErr w:type="spellStart"/>
                            <w:r w:rsidRPr="000747CF">
                              <w:rPr>
                                <w:sz w:val="24"/>
                              </w:rPr>
                              <w:t>done_images</w:t>
                            </w:r>
                            <w:proofErr w:type="spellEnd"/>
                            <w:r w:rsidRPr="000747CF">
                              <w:rPr>
                                <w:sz w:val="24"/>
                              </w:rPr>
                              <w:t>:</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6DB9BC" id="Text Box 65" o:spid="_x0000_s1107" type="#_x0000_t202" style="position:absolute;margin-left:0;margin-top:62.85pt;width:425.25pt;height:297.75pt;z-index:2516500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" fillcolor="white [3201]" strokecolor="#2f5496 [2404]" strokeweight=".5pt">
                <v:textbox>
                  <w:txbxContent>
                    <w:p w14:paraId="69816199" w14:textId="13CDB559" w:rsidR="00E6505A" w:rsidRDefault="00E6505A" w:rsidP="000747CF">
                      <w:pPr>
                        <w:spacing w:line="360" w:lineRule="auto"/>
                        <w:rPr>
                          <w:sz w:val="24"/>
                        </w:rPr>
                      </w:pPr>
                      <w:r>
                        <w:rPr>
                          <w:sz w:val="24"/>
                        </w:rPr>
                        <w:t xml:space="preserve">    </w:t>
                      </w:r>
                      <w:proofErr w:type="spellStart"/>
                      <w:r w:rsidRPr="00E6505A">
                        <w:rPr>
                          <w:sz w:val="24"/>
                        </w:rPr>
                        <w:t>df_images</w:t>
                      </w:r>
                      <w:proofErr w:type="spellEnd"/>
                      <w:r w:rsidRPr="00E6505A">
                        <w:rPr>
                          <w:sz w:val="24"/>
                        </w:rPr>
                        <w:t xml:space="preserve"> = df['image'].values</w:t>
                      </w:r>
                    </w:p>
                    <w:p w14:paraId="22B90BD7" w14:textId="326E6661" w:rsidR="00394414" w:rsidRDefault="00E6505A" w:rsidP="000747CF">
                      <w:pPr>
                        <w:spacing w:line="360" w:lineRule="auto"/>
                        <w:rPr>
                          <w:sz w:val="24"/>
                        </w:rPr>
                      </w:pPr>
                      <w:r>
                        <w:rPr>
                          <w:sz w:val="24"/>
                        </w:rPr>
                        <w:t xml:space="preserve">    </w:t>
                      </w:r>
                      <w:proofErr w:type="spellStart"/>
                      <w:r w:rsidR="00394414" w:rsidRPr="00394414">
                        <w:rPr>
                          <w:sz w:val="24"/>
                        </w:rPr>
                        <w:t>df_images</w:t>
                      </w:r>
                      <w:proofErr w:type="spellEnd"/>
                      <w:r w:rsidR="00394414" w:rsidRPr="00394414">
                        <w:rPr>
                          <w:sz w:val="24"/>
                        </w:rPr>
                        <w:t xml:space="preserve"> = set(</w:t>
                      </w:r>
                      <w:proofErr w:type="spellStart"/>
                      <w:r w:rsidR="00394414" w:rsidRPr="00394414">
                        <w:rPr>
                          <w:sz w:val="24"/>
                        </w:rPr>
                        <w:t>df_images</w:t>
                      </w:r>
                      <w:proofErr w:type="spellEnd"/>
                      <w:r w:rsidR="00394414" w:rsidRPr="00394414">
                        <w:rPr>
                          <w:sz w:val="24"/>
                        </w:rPr>
                        <w:t>)</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w:t>
                      </w:r>
                      <w:proofErr w:type="spellStart"/>
                      <w:r w:rsidRPr="000747CF">
                        <w:rPr>
                          <w:sz w:val="24"/>
                        </w:rPr>
                        <w:t>len</w:t>
                      </w:r>
                      <w:proofErr w:type="spellEnd"/>
                      <w:r w:rsidRPr="000747CF">
                        <w:rPr>
                          <w:sz w:val="24"/>
                        </w:rPr>
                        <w:t>(df['image']))</w:t>
                      </w:r>
                    </w:p>
                    <w:p w14:paraId="18058B7F" w14:textId="77777777" w:rsidR="000747CF" w:rsidRPr="000747CF" w:rsidRDefault="000747CF" w:rsidP="000747CF">
                      <w:pPr>
                        <w:spacing w:line="360" w:lineRule="auto"/>
                        <w:rPr>
                          <w:sz w:val="24"/>
                        </w:rPr>
                      </w:pPr>
                      <w:r w:rsidRPr="000747CF">
                        <w:rPr>
                          <w:sz w:val="24"/>
                        </w:rPr>
                        <w:t xml:space="preserve">    bar = </w:t>
                      </w:r>
                      <w:proofErr w:type="spellStart"/>
                      <w:r w:rsidRPr="000747CF">
                        <w:rPr>
                          <w:sz w:val="24"/>
                        </w:rPr>
                        <w:t>progressbar.ProgressBar</w:t>
                      </w:r>
                      <w:proofErr w:type="spellEnd"/>
                      <w:r w:rsidRPr="000747CF">
                        <w:rPr>
                          <w:sz w:val="24"/>
                        </w:rPr>
                        <w:t>(</w:t>
                      </w:r>
                      <w:proofErr w:type="spellStart"/>
                      <w:r w:rsidRPr="000747CF">
                        <w:rPr>
                          <w:sz w:val="24"/>
                        </w:rPr>
                        <w:t>max_value</w:t>
                      </w:r>
                      <w:proofErr w:type="spellEnd"/>
                      <w:r w:rsidRPr="000747CF">
                        <w:rPr>
                          <w:sz w:val="24"/>
                        </w:rPr>
                        <w:t>=</w:t>
                      </w:r>
                      <w:proofErr w:type="spellStart"/>
                      <w:r w:rsidRPr="000747CF">
                        <w:rPr>
                          <w:sz w:val="24"/>
                        </w:rPr>
                        <w:t>len</w:t>
                      </w:r>
                      <w:proofErr w:type="spellEnd"/>
                      <w:r w:rsidRPr="000747CF">
                        <w:rPr>
                          <w:sz w:val="24"/>
                        </w:rPr>
                        <w:t>(</w:t>
                      </w:r>
                      <w:proofErr w:type="spellStart"/>
                      <w:r w:rsidRPr="000747CF">
                        <w:rPr>
                          <w:sz w:val="24"/>
                        </w:rPr>
                        <w:t>df_images</w:t>
                      </w:r>
                      <w:proofErr w:type="spellEnd"/>
                      <w:r w:rsidRPr="000747CF">
                        <w:rPr>
                          <w:sz w:val="24"/>
                        </w:rPr>
                        <w:t>))</w:t>
                      </w:r>
                    </w:p>
                    <w:p w14:paraId="27C5507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f.name for f in </w:t>
                      </w:r>
                      <w:proofErr w:type="spellStart"/>
                      <w:r w:rsidRPr="000747CF">
                        <w:rPr>
                          <w:sz w:val="24"/>
                        </w:rPr>
                        <w:t>os.scandir</w:t>
                      </w:r>
                      <w:proofErr w:type="spellEnd"/>
                      <w:r w:rsidRPr="000747CF">
                        <w:rPr>
                          <w:sz w:val="24"/>
                        </w:rPr>
                        <w:t>(</w:t>
                      </w:r>
                      <w:proofErr w:type="spellStart"/>
                      <w:r w:rsidRPr="000747CF">
                        <w:rPr>
                          <w:sz w:val="24"/>
                        </w:rPr>
                        <w:t>new_loc</w:t>
                      </w:r>
                      <w:proofErr w:type="spellEnd"/>
                      <w:r w:rsidRPr="000747CF">
                        <w:rPr>
                          <w:sz w:val="24"/>
                        </w:rPr>
                        <w:t>)]</w:t>
                      </w:r>
                    </w:p>
                    <w:p w14:paraId="57ADC4F1"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done_images</w:t>
                      </w:r>
                      <w:proofErr w:type="spellEnd"/>
                      <w:r w:rsidRPr="000747CF">
                        <w:rPr>
                          <w:sz w:val="24"/>
                        </w:rPr>
                        <w:t xml:space="preserve"> = set(</w:t>
                      </w:r>
                      <w:proofErr w:type="spellStart"/>
                      <w:r w:rsidRPr="000747CF">
                        <w:rPr>
                          <w:sz w:val="24"/>
                        </w:rPr>
                        <w:t>done_images</w:t>
                      </w:r>
                      <w:proofErr w:type="spellEnd"/>
                      <w:r w:rsidRPr="000747CF">
                        <w:rPr>
                          <w:sz w:val="24"/>
                        </w:rPr>
                        <w:t>)</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w:t>
                      </w:r>
                      <w:proofErr w:type="spellStart"/>
                      <w:r w:rsidRPr="000747CF">
                        <w:rPr>
                          <w:sz w:val="24"/>
                        </w:rPr>
                        <w:t>img</w:t>
                      </w:r>
                      <w:proofErr w:type="spellEnd"/>
                      <w:r w:rsidRPr="000747CF">
                        <w:rPr>
                          <w:sz w:val="24"/>
                        </w:rPr>
                        <w:t xml:space="preserve"> in </w:t>
                      </w:r>
                      <w:proofErr w:type="spellStart"/>
                      <w:r w:rsidRPr="000747CF">
                        <w:rPr>
                          <w:sz w:val="24"/>
                        </w:rPr>
                        <w:t>df_images</w:t>
                      </w:r>
                      <w:proofErr w:type="spellEnd"/>
                      <w:r w:rsidRPr="000747CF">
                        <w:rPr>
                          <w:sz w:val="24"/>
                        </w:rPr>
                        <w:t>:</w:t>
                      </w:r>
                    </w:p>
                    <w:p w14:paraId="5C83FB9E" w14:textId="77777777" w:rsidR="000747CF" w:rsidRPr="000747CF" w:rsidRDefault="000747CF" w:rsidP="000747CF">
                      <w:pPr>
                        <w:spacing w:line="360" w:lineRule="auto"/>
                        <w:rPr>
                          <w:sz w:val="24"/>
                        </w:rPr>
                      </w:pPr>
                      <w:r w:rsidRPr="000747CF">
                        <w:rPr>
                          <w:sz w:val="24"/>
                        </w:rPr>
                        <w:t xml:space="preserve">        </w:t>
                      </w:r>
                      <w:proofErr w:type="spellStart"/>
                      <w:r w:rsidRPr="000747CF">
                        <w:rPr>
                          <w:sz w:val="24"/>
                        </w:rPr>
                        <w:t>bar.update</w:t>
                      </w:r>
                      <w:proofErr w:type="spellEnd"/>
                      <w:r w:rsidRPr="000747CF">
                        <w:rPr>
                          <w:sz w:val="24"/>
                        </w:rPr>
                        <w:t>(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w:t>
                      </w:r>
                      <w:proofErr w:type="spellStart"/>
                      <w:r w:rsidRPr="000747CF">
                        <w:rPr>
                          <w:sz w:val="24"/>
                        </w:rPr>
                        <w:t>img</w:t>
                      </w:r>
                      <w:proofErr w:type="spellEnd"/>
                      <w:r w:rsidRPr="000747CF">
                        <w:rPr>
                          <w:sz w:val="24"/>
                        </w:rPr>
                        <w:t xml:space="preserve"> in </w:t>
                      </w:r>
                      <w:proofErr w:type="spellStart"/>
                      <w:r w:rsidRPr="000747CF">
                        <w:rPr>
                          <w:sz w:val="24"/>
                        </w:rPr>
                        <w:t>done_images</w:t>
                      </w:r>
                      <w:proofErr w:type="spellEnd"/>
                      <w:r w:rsidRPr="000747CF">
                        <w:rPr>
                          <w:sz w:val="24"/>
                        </w:rPr>
                        <w:t>:</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v:textbox>
              </v:shape>
            </w:pict>
          </mc:Fallback>
        </mc:AlternateContent>
      </w:r>
      <w:r>
        <w:t xml:space="preserve">This is a section </w:t>
      </w:r>
      <w:r w:rsidR="00340D8F">
        <w:t>from the script that generates the dataset to be uploaded to SCW. It shows the test</w:t>
      </w:r>
      <w:r w:rsidR="001827A0">
        <w:t xml:space="preserve"> done on the files to make sure all the images are in place before running the training to avoid any errors</w:t>
      </w:r>
      <w:r w:rsidR="003E4362">
        <w:t xml:space="preserve"> that would stop the process.</w:t>
      </w:r>
    </w:p>
    <w:sectPr w:rsidR="000747CF">
      <w:headerReference w:type="default" r:id="rId95"/>
      <w:footerReference w:type="default" r:id="rId96"/>
      <w:pgSz w:w="11906" w:h="16838"/>
      <w:pgMar w:top="1428" w:right="1800" w:bottom="1440" w:left="180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art.thomas@btinternet.com" w:date="2021-05-09T16:11:00Z" w:initials="ma">
    <w:p w14:paraId="26244B06" w14:textId="5DDAAD14" w:rsidR="484B607A" w:rsidRDefault="484B607A">
      <w:pPr>
        <w:pStyle w:val="CommentText"/>
      </w:pPr>
      <w:r>
        <w:t xml:space="preserve">could, will or did prevent? </w:t>
      </w:r>
      <w:r>
        <w:rPr>
          <w:rStyle w:val="CommentReference"/>
        </w:rPr>
        <w:annotationRef/>
      </w:r>
    </w:p>
  </w:comment>
  <w:comment w:id="25" w:author="mart.thomas@btinternet.com" w:date="2021-05-09T16:22:00Z" w:initials="ma">
    <w:p w14:paraId="75230B8E" w14:textId="32CCF4CB" w:rsidR="621FE499" w:rsidRDefault="621FE499">
      <w:pPr>
        <w:pStyle w:val="CommentText"/>
      </w:pPr>
      <w:r>
        <w:t>EXAMPLE of changed two words to make it past tense:</w:t>
      </w:r>
      <w:r>
        <w:rPr>
          <w:rStyle w:val="CommentReference"/>
        </w:rPr>
        <w:annotationRef/>
      </w:r>
    </w:p>
    <w:p w14:paraId="2FBF2D51" w14:textId="674664CC" w:rsidR="621FE499" w:rsidRDefault="621FE499">
      <w:pPr>
        <w:pStyle w:val="CommentText"/>
      </w:pPr>
    </w:p>
    <w:p w14:paraId="615B1577" w14:textId="367480D7" w:rsidR="621FE499" w:rsidRDefault="621FE499">
      <w:pPr>
        <w:pStyle w:val="CommentText"/>
      </w:pPr>
      <w:r>
        <w:t xml:space="preserve">Another consideration to make when designing the environment, WAS to make the scene within the camera as similar to that produced by the grasp dataset. This HELPED when integrating the trained network into the simulation. </w:t>
      </w:r>
    </w:p>
    <w:p w14:paraId="6430AD55" w14:textId="036CA696" w:rsidR="621FE499" w:rsidRDefault="621FE499">
      <w:pPr>
        <w:pStyle w:val="CommentText"/>
      </w:pPr>
    </w:p>
    <w:p w14:paraId="33AF206E" w14:textId="3A3F521E" w:rsidR="621FE499" w:rsidRDefault="621FE499">
      <w:pPr>
        <w:pStyle w:val="CommentText"/>
      </w:pPr>
      <w:r>
        <w:t>You might need to decide whether to do this or not!</w:t>
      </w:r>
    </w:p>
  </w:comment>
  <w:comment w:id="168" w:author="mart.thomas@btinternet.com" w:date="2021-05-09T17:24:00Z" w:initials="ma">
    <w:p w14:paraId="6E7008C6" w14:textId="68890F1C" w:rsidR="6801F4E3" w:rsidRDefault="6801F4E3">
      <w:pPr>
        <w:pStyle w:val="CommentText"/>
      </w:pPr>
      <w:r>
        <w:t>Is this fair?</w:t>
      </w:r>
      <w:r>
        <w:rPr>
          <w:rStyle w:val="CommentReference"/>
        </w:rPr>
        <w:annotationRef/>
      </w:r>
    </w:p>
  </w:comment>
  <w:comment w:id="196" w:author="mart.thomas@btinternet.com" w:date="2021-05-09T17:34:00Z" w:initials="ma">
    <w:p w14:paraId="2DA373FF" w14:textId="70CC8619" w:rsidR="0AE519BE" w:rsidRDefault="0AE519BE">
      <w:pPr>
        <w:pStyle w:val="CommentText"/>
      </w:pPr>
      <w:r>
        <w:t>fai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244B06" w15:done="1"/>
  <w15:commentEx w15:paraId="33AF206E" w15:done="1"/>
  <w15:commentEx w15:paraId="6E7008C6" w15:done="1"/>
  <w15:commentEx w15:paraId="2DA373F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0474E7" w16cex:dateUtc="2021-05-09T15:11:00Z"/>
  <w16cex:commentExtensible w16cex:durableId="72079832" w16cex:dateUtc="2021-05-09T15:22:00Z"/>
  <w16cex:commentExtensible w16cex:durableId="0B0650D5" w16cex:dateUtc="2021-05-09T16:24:00Z"/>
  <w16cex:commentExtensible w16cex:durableId="51FB81A0" w16cex:dateUtc="2021-05-09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244B06" w16cid:durableId="720474E7"/>
  <w16cid:commentId w16cid:paraId="33AF206E" w16cid:durableId="72079832"/>
  <w16cid:commentId w16cid:paraId="6E7008C6" w16cid:durableId="0B0650D5"/>
  <w16cid:commentId w16cid:paraId="2DA373FF" w16cid:durableId="51FB81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91C10" w14:textId="77777777" w:rsidR="003B5EE2" w:rsidRDefault="003B5EE2">
      <w:r>
        <w:separator/>
      </w:r>
    </w:p>
  </w:endnote>
  <w:endnote w:type="continuationSeparator" w:id="0">
    <w:p w14:paraId="0C7C7707" w14:textId="77777777" w:rsidR="003B5EE2" w:rsidRDefault="003B5EE2">
      <w:r>
        <w:continuationSeparator/>
      </w:r>
    </w:p>
  </w:endnote>
  <w:endnote w:type="continuationNotice" w:id="1">
    <w:p w14:paraId="75E40C2E" w14:textId="77777777" w:rsidR="003B5EE2" w:rsidRDefault="003B5E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Liberation Sans">
    <w:charset w:val="00"/>
    <w:family w:val="roman"/>
    <w:pitch w:val="variable"/>
  </w:font>
  <w:font w:name="Noto Sans CJK SC">
    <w:charset w:val="00"/>
    <w:family w:val="roman"/>
    <w:pitch w:val="default"/>
  </w:font>
  <w:font w:name="Lohit Devanagari">
    <w:charset w:val="00"/>
    <w:family w:val="roman"/>
    <w:pitch w:val="default"/>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BA1F" w14:textId="77777777" w:rsidR="00AE1EA3" w:rsidRDefault="00DC109E">
    <w:pPr>
      <w:pStyle w:val="Footer"/>
      <w:jc w:val="center"/>
    </w:pPr>
    <w:r>
      <w:fldChar w:fldCharType="begin"/>
    </w:r>
    <w:r>
      <w:instrText xml:space="preserve"> PAGE </w:instrText>
    </w:r>
    <w:r>
      <w:fldChar w:fldCharType="separate"/>
    </w:r>
    <w:r>
      <w:t>x</w:t>
    </w:r>
    <w:r>
      <w:fldChar w:fldCharType="end"/>
    </w:r>
  </w:p>
  <w:p w14:paraId="606D1E5D" w14:textId="77777777" w:rsidR="00AE1EA3" w:rsidRDefault="005E5CF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9522028"/>
      <w:docPartObj>
        <w:docPartGallery w:val="Page Numbers (Bottom of Page)"/>
        <w:docPartUnique/>
      </w:docPartObj>
    </w:sdtPr>
    <w:sdtEndPr>
      <w:rPr>
        <w:noProof/>
      </w:rPr>
    </w:sdtEndPr>
    <w:sdtContent>
      <w:p w14:paraId="5612B10B" w14:textId="50BAC7C0" w:rsidR="00E27662" w:rsidRDefault="00E27662">
        <w:pPr>
          <w:pStyle w:val="Footer"/>
          <w:jc w:val="center"/>
        </w:pPr>
        <w:r>
          <w:fldChar w:fldCharType="begin"/>
        </w:r>
        <w:r>
          <w:instrText xml:space="preserve"> PAGE  \* Arabic  \* MERGEFORMAT </w:instrText>
        </w:r>
        <w:r>
          <w:fldChar w:fldCharType="separate"/>
        </w:r>
        <w:r>
          <w:rPr>
            <w:noProof/>
          </w:rPr>
          <w:t>19</w:t>
        </w:r>
        <w:r>
          <w:fldChar w:fldCharType="end"/>
        </w:r>
      </w:p>
    </w:sdtContent>
  </w:sdt>
  <w:p w14:paraId="6995A1D0" w14:textId="77777777" w:rsidR="00C2417F" w:rsidRDefault="00C2417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BD8E2" w14:textId="77777777" w:rsidR="00AE1EA3" w:rsidRDefault="00DC109E">
    <w:pPr>
      <w:pStyle w:val="Footer"/>
      <w:jc w:val="center"/>
    </w:pPr>
    <w:r>
      <w:fldChar w:fldCharType="begin"/>
    </w:r>
    <w:r>
      <w:instrText xml:space="preserve"> PAGE </w:instrText>
    </w:r>
    <w:r>
      <w:fldChar w:fldCharType="separate"/>
    </w:r>
    <w:r>
      <w:t>1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0D74F" w14:textId="77777777" w:rsidR="00AE1EA3" w:rsidRDefault="00DC109E">
    <w:pPr>
      <w:pStyle w:val="Footer"/>
      <w:jc w:val="center"/>
    </w:pPr>
    <w:r>
      <w:fldChar w:fldCharType="begin"/>
    </w:r>
    <w:r>
      <w:instrText xml:space="preserve"> PAGE </w:instrText>
    </w:r>
    <w:r>
      <w:fldChar w:fldCharType="separate"/>
    </w:r>
    <w:r>
      <w:t>25</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569A5" w14:textId="77777777" w:rsidR="00AE1EA3" w:rsidRDefault="00DC109E">
    <w:pPr>
      <w:pStyle w:val="Footer"/>
      <w:jc w:val="center"/>
    </w:pPr>
    <w:r>
      <w:fldChar w:fldCharType="begin"/>
    </w:r>
    <w:r>
      <w:instrText xml:space="preserve"> PAGE </w:instrText>
    </w:r>
    <w:r>
      <w:fldChar w:fldCharType="separate"/>
    </w:r>
    <w:r>
      <w:t>2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3248E" w14:textId="77777777" w:rsidR="00AE1EA3" w:rsidRDefault="00DC109E">
    <w:pPr>
      <w:pStyle w:val="Footer"/>
      <w:jc w:val="center"/>
    </w:pPr>
    <w:r>
      <w:fldChar w:fldCharType="begin"/>
    </w:r>
    <w:r>
      <w:instrText xml:space="preserve"> PAGE </w:instrText>
    </w:r>
    <w:r>
      <w:fldChar w:fldCharType="separate"/>
    </w:r>
    <w:r>
      <w:t>2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2042" w14:textId="77777777" w:rsidR="00AE1EA3" w:rsidRDefault="00DC109E">
    <w:pPr>
      <w:pStyle w:val="Footer"/>
      <w:jc w:val="center"/>
    </w:pPr>
    <w:r>
      <w:fldChar w:fldCharType="begin"/>
    </w:r>
    <w:r>
      <w:instrText xml:space="preserve"> PAGE </w:instrText>
    </w:r>
    <w:r>
      <w:fldChar w:fldCharType="separate"/>
    </w:r>
    <w:r>
      <w:t>3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A5B" w14:textId="77777777" w:rsidR="00AE1EA3" w:rsidRDefault="00DC109E">
    <w:pPr>
      <w:pStyle w:val="Footer"/>
      <w:jc w:val="center"/>
    </w:pPr>
    <w:r>
      <w:fldChar w:fldCharType="begin"/>
    </w:r>
    <w:r>
      <w:instrText xml:space="preserve"> PAGE </w:instrText>
    </w:r>
    <w:r>
      <w:fldChar w:fldCharType="separate"/>
    </w:r>
    <w:r>
      <w:t>3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DCB5" w14:textId="77777777" w:rsidR="00AE1EA3" w:rsidRDefault="00DC109E">
    <w:pPr>
      <w:pStyle w:val="Footer"/>
      <w:jc w:val="center"/>
    </w:pPr>
    <w:r>
      <w:fldChar w:fldCharType="begin"/>
    </w:r>
    <w:r>
      <w:instrText xml:space="preserve"> PAGE </w:instrText>
    </w:r>
    <w:r>
      <w:fldChar w:fldCharType="separate"/>
    </w:r>
    <w: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84CD7" w14:textId="77777777" w:rsidR="003B5EE2" w:rsidRDefault="003B5EE2">
      <w:r>
        <w:rPr>
          <w:color w:val="000000"/>
        </w:rPr>
        <w:separator/>
      </w:r>
    </w:p>
  </w:footnote>
  <w:footnote w:type="continuationSeparator" w:id="0">
    <w:p w14:paraId="3BEE5849" w14:textId="77777777" w:rsidR="003B5EE2" w:rsidRDefault="003B5EE2">
      <w:r>
        <w:continuationSeparator/>
      </w:r>
    </w:p>
  </w:footnote>
  <w:footnote w:type="continuationNotice" w:id="1">
    <w:p w14:paraId="2818321F" w14:textId="77777777" w:rsidR="003B5EE2" w:rsidRDefault="003B5E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074E" w14:textId="77777777" w:rsidR="00AE1EA3" w:rsidRDefault="00DC109E">
    <w:pPr>
      <w:pStyle w:val="Header"/>
    </w:pPr>
    <w:r>
      <w:t>Deep Learning for</w:t>
    </w:r>
  </w:p>
  <w:p w14:paraId="0364EC1E" w14:textId="77777777" w:rsidR="00AE1EA3" w:rsidRDefault="00DC109E">
    <w:pPr>
      <w:pStyle w:val="Header"/>
    </w:pPr>
    <w:r>
      <w:t>Robotic Grasp Detection</w:t>
    </w:r>
    <w:r>
      <w:tab/>
    </w:r>
    <w:r>
      <w:tab/>
      <w:t>Oliver Thomas (olt13)</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5392" w14:textId="77777777" w:rsidR="00AE1EA3" w:rsidRDefault="00DC109E">
    <w:pPr>
      <w:pStyle w:val="Header"/>
    </w:pPr>
    <w:r>
      <w:t>Chapter 8</w:t>
    </w:r>
    <w:r>
      <w:tab/>
    </w:r>
    <w:r>
      <w:tab/>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DE0C" w14:textId="77777777" w:rsidR="00C2417F" w:rsidRDefault="00C2417F">
    <w:pPr>
      <w:pStyle w:val="Header"/>
    </w:pPr>
    <w:r>
      <w:t>Chapter 1</w:t>
    </w:r>
    <w:r>
      <w:tab/>
    </w:r>
    <w:r>
      <w:tab/>
      <w:t xml:space="preserve">Project Background, </w:t>
    </w:r>
  </w:p>
  <w:p w14:paraId="0C798672" w14:textId="1406C07D" w:rsidR="00C2417F" w:rsidRDefault="00C2417F">
    <w:pPr>
      <w:pStyle w:val="Header"/>
    </w:pPr>
    <w:r>
      <w:tab/>
    </w:r>
    <w:r>
      <w:tab/>
      <w:t>Analysis &amp; Proc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62F0" w14:textId="77777777" w:rsidR="00AE1EA3" w:rsidRDefault="00DC109E">
    <w:pPr>
      <w:pStyle w:val="Header"/>
    </w:pPr>
    <w:r>
      <w:t>Chapter 2</w:t>
    </w:r>
    <w:r>
      <w:tab/>
    </w:r>
    <w:r>
      <w:tab/>
      <w:t>Convolutional Neural Network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AF32" w14:textId="77777777" w:rsidR="00AE1EA3" w:rsidRDefault="00DC109E">
    <w:pPr>
      <w:pStyle w:val="Header"/>
    </w:pPr>
    <w:r>
      <w:t>Chapter 3</w:t>
    </w:r>
    <w:r>
      <w:tab/>
    </w:r>
    <w:r>
      <w:tab/>
      <w:t>Experiment Metho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5A78" w14:textId="77777777" w:rsidR="00AE1EA3" w:rsidRDefault="00DC109E">
    <w:pPr>
      <w:pStyle w:val="Header"/>
    </w:pPr>
    <w:r>
      <w:t>Chapter 4</w:t>
    </w:r>
    <w:r>
      <w:tab/>
    </w:r>
    <w:r>
      <w:tab/>
      <w:t>Software Design &amp;</w:t>
    </w:r>
  </w:p>
  <w:p w14:paraId="68A4644A" w14:textId="77777777" w:rsidR="00AE1EA3" w:rsidRDefault="00DC109E">
    <w:pPr>
      <w:pStyle w:val="Header"/>
    </w:pPr>
    <w:r>
      <w:tab/>
    </w:r>
    <w:r>
      <w:tab/>
      <w:t>Implement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9F943" w14:textId="77777777" w:rsidR="00AE1EA3" w:rsidRDefault="00DC109E">
    <w:pPr>
      <w:pStyle w:val="Header"/>
    </w:pPr>
    <w:r>
      <w:t>Chapter 5</w:t>
    </w:r>
    <w:r>
      <w:tab/>
    </w:r>
    <w:r>
      <w:tab/>
      <w:t>Tes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F9A0C" w14:textId="77777777" w:rsidR="00AE1EA3" w:rsidRDefault="00DC109E">
    <w:pPr>
      <w:pStyle w:val="Header"/>
    </w:pPr>
    <w:r>
      <w:t>Chapter 6</w:t>
    </w:r>
    <w:r>
      <w:tab/>
    </w:r>
    <w:r>
      <w:tab/>
      <w:t>Results and Conclusion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0A11" w14:textId="77777777" w:rsidR="00AE1EA3" w:rsidRDefault="00DC109E">
    <w:pPr>
      <w:pStyle w:val="Header"/>
    </w:pPr>
    <w:r>
      <w:t>Chapter 7</w:t>
    </w:r>
    <w:r>
      <w:tab/>
    </w:r>
    <w:r>
      <w:tab/>
      <w:t>Critical Evalua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92CEA" w14:textId="77777777" w:rsidR="00AE1EA3" w:rsidRDefault="00DC109E">
    <w:pPr>
      <w:pStyle w:val="Header"/>
    </w:pPr>
    <w:r>
      <w:t>Chapter 8</w:t>
    </w:r>
    <w:r>
      <w:tab/>
    </w:r>
    <w:r>
      <w:tab/>
      <w:t>Annotated 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22A66"/>
    <w:multiLevelType w:val="multilevel"/>
    <w:tmpl w:val="7BAC154C"/>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 w15:restartNumberingAfterBreak="0">
    <w:nsid w:val="27F21F97"/>
    <w:multiLevelType w:val="multilevel"/>
    <w:tmpl w:val="3F28707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 w15:restartNumberingAfterBreak="0">
    <w:nsid w:val="2A3C7D5F"/>
    <w:multiLevelType w:val="multilevel"/>
    <w:tmpl w:val="D1CC248E"/>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 w15:restartNumberingAfterBreak="0">
    <w:nsid w:val="41907A97"/>
    <w:multiLevelType w:val="multilevel"/>
    <w:tmpl w:val="9ACE3CD4"/>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4" w15:restartNumberingAfterBreak="0">
    <w:nsid w:val="45075FBC"/>
    <w:multiLevelType w:val="multilevel"/>
    <w:tmpl w:val="E7AA22E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5" w15:restartNumberingAfterBreak="0">
    <w:nsid w:val="500C21CD"/>
    <w:multiLevelType w:val="multilevel"/>
    <w:tmpl w:val="FF981BD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6" w15:restartNumberingAfterBreak="0">
    <w:nsid w:val="54E472F6"/>
    <w:multiLevelType w:val="multilevel"/>
    <w:tmpl w:val="102001C8"/>
    <w:lvl w:ilvl="0">
      <w:start w:val="1"/>
      <w:numFmt w:val="upperLetter"/>
      <w:lvlText w:val="%1."/>
      <w:lvlJc w:val="left"/>
      <w:pPr>
        <w:ind w:left="-5" w:firstLine="0"/>
      </w:pPr>
    </w:lvl>
    <w:lvl w:ilvl="1">
      <w:start w:val="1"/>
      <w:numFmt w:val="upperLetter"/>
      <w:lvlText w:val="%2."/>
      <w:lvlJc w:val="left"/>
      <w:pPr>
        <w:ind w:left="715" w:firstLine="0"/>
      </w:pPr>
    </w:lvl>
    <w:lvl w:ilvl="2">
      <w:start w:val="1"/>
      <w:numFmt w:val="decimal"/>
      <w:lvlText w:val="%3."/>
      <w:lvlJc w:val="left"/>
      <w:pPr>
        <w:ind w:left="1435" w:firstLine="0"/>
      </w:pPr>
    </w:lvl>
    <w:lvl w:ilvl="3">
      <w:start w:val="1"/>
      <w:numFmt w:val="lowerLetter"/>
      <w:lvlText w:val="%4)"/>
      <w:lvlJc w:val="left"/>
      <w:pPr>
        <w:ind w:left="2155" w:firstLine="0"/>
      </w:pPr>
    </w:lvl>
    <w:lvl w:ilvl="4">
      <w:start w:val="1"/>
      <w:numFmt w:val="decimal"/>
      <w:lvlText w:val="(%5)"/>
      <w:lvlJc w:val="left"/>
      <w:pPr>
        <w:ind w:left="2875" w:firstLine="0"/>
      </w:pPr>
    </w:lvl>
    <w:lvl w:ilvl="5">
      <w:start w:val="1"/>
      <w:numFmt w:val="lowerLetter"/>
      <w:lvlText w:val="(%6)"/>
      <w:lvlJc w:val="left"/>
      <w:pPr>
        <w:ind w:left="3595" w:firstLine="0"/>
      </w:pPr>
    </w:lvl>
    <w:lvl w:ilvl="6">
      <w:start w:val="1"/>
      <w:numFmt w:val="lowerRoman"/>
      <w:lvlText w:val="(%7)"/>
      <w:lvlJc w:val="left"/>
      <w:pPr>
        <w:ind w:left="4315" w:firstLine="0"/>
      </w:pPr>
    </w:lvl>
    <w:lvl w:ilvl="7">
      <w:start w:val="1"/>
      <w:numFmt w:val="lowerLetter"/>
      <w:lvlText w:val="(%8)"/>
      <w:lvlJc w:val="left"/>
      <w:pPr>
        <w:ind w:left="5035" w:firstLine="0"/>
      </w:pPr>
    </w:lvl>
    <w:lvl w:ilvl="8">
      <w:start w:val="1"/>
      <w:numFmt w:val="lowerRoman"/>
      <w:lvlText w:val="(%9)"/>
      <w:lvlJc w:val="left"/>
      <w:pPr>
        <w:ind w:left="5755" w:firstLine="0"/>
      </w:pPr>
    </w:lvl>
  </w:abstractNum>
  <w:abstractNum w:abstractNumId="7" w15:restartNumberingAfterBreak="0">
    <w:nsid w:val="555A1A83"/>
    <w:multiLevelType w:val="multilevel"/>
    <w:tmpl w:val="8EBA14EC"/>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8" w15:restartNumberingAfterBreak="0">
    <w:nsid w:val="5A1401C5"/>
    <w:multiLevelType w:val="multilevel"/>
    <w:tmpl w:val="083EA604"/>
    <w:lvl w:ilvl="0">
      <w:start w:val="1"/>
      <w:numFmt w:val="decimal"/>
      <w:lvlText w:val="[%1]"/>
      <w:lvlJc w:val="left"/>
      <w:pPr>
        <w:ind w:left="680" w:hanging="6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AA06D9"/>
    <w:multiLevelType w:val="multilevel"/>
    <w:tmpl w:val="7B7827DE"/>
    <w:lvl w:ilvl="0">
      <w:start w:val="1"/>
      <w:numFmt w:val="decimal"/>
      <w:suff w:val="space"/>
      <w:lvlText w:val="Step %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02183F"/>
    <w:multiLevelType w:val="multilevel"/>
    <w:tmpl w:val="BFC2182A"/>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1" w15:restartNumberingAfterBreak="0">
    <w:nsid w:val="6B020A9A"/>
    <w:multiLevelType w:val="multilevel"/>
    <w:tmpl w:val="E3AA947E"/>
    <w:styleLink w:val="WWOutlineListStyl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B1A0906"/>
    <w:multiLevelType w:val="hybridMultilevel"/>
    <w:tmpl w:val="3A344892"/>
    <w:lvl w:ilvl="0" w:tplc="6770D288">
      <w:start w:val="1"/>
      <w:numFmt w:val="decimal"/>
      <w:lvlText w:val="Section %1."/>
      <w:lvlJc w:val="left"/>
      <w:pPr>
        <w:ind w:left="1418" w:hanging="105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1A0FF4"/>
    <w:multiLevelType w:val="multilevel"/>
    <w:tmpl w:val="705CEC5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num w:numId="1">
    <w:abstractNumId w:val="11"/>
  </w:num>
  <w:num w:numId="2">
    <w:abstractNumId w:val="0"/>
  </w:num>
  <w:num w:numId="3">
    <w:abstractNumId w:val="7"/>
  </w:num>
  <w:num w:numId="4">
    <w:abstractNumId w:val="9"/>
  </w:num>
  <w:num w:numId="5">
    <w:abstractNumId w:val="13"/>
  </w:num>
  <w:num w:numId="6">
    <w:abstractNumId w:val="1"/>
  </w:num>
  <w:num w:numId="7">
    <w:abstractNumId w:val="10"/>
  </w:num>
  <w:num w:numId="8">
    <w:abstractNumId w:val="3"/>
  </w:num>
  <w:num w:numId="9">
    <w:abstractNumId w:val="2"/>
  </w:num>
  <w:num w:numId="10">
    <w:abstractNumId w:val="4"/>
  </w:num>
  <w:num w:numId="11">
    <w:abstractNumId w:val="5"/>
  </w:num>
  <w:num w:numId="12">
    <w:abstractNumId w:val="8"/>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ACA"/>
    <w:rsid w:val="00003187"/>
    <w:rsid w:val="0000487F"/>
    <w:rsid w:val="00004A9F"/>
    <w:rsid w:val="00004F0F"/>
    <w:rsid w:val="00005816"/>
    <w:rsid w:val="00005A63"/>
    <w:rsid w:val="00006A32"/>
    <w:rsid w:val="00010B6F"/>
    <w:rsid w:val="00010E5F"/>
    <w:rsid w:val="00014299"/>
    <w:rsid w:val="00014373"/>
    <w:rsid w:val="00015C78"/>
    <w:rsid w:val="00020D21"/>
    <w:rsid w:val="00022046"/>
    <w:rsid w:val="0002350E"/>
    <w:rsid w:val="00023851"/>
    <w:rsid w:val="000260D1"/>
    <w:rsid w:val="00030119"/>
    <w:rsid w:val="000307A9"/>
    <w:rsid w:val="000319CD"/>
    <w:rsid w:val="00032ACC"/>
    <w:rsid w:val="00033260"/>
    <w:rsid w:val="0003409D"/>
    <w:rsid w:val="00034C3C"/>
    <w:rsid w:val="00035048"/>
    <w:rsid w:val="0003608A"/>
    <w:rsid w:val="000412BA"/>
    <w:rsid w:val="00041DE0"/>
    <w:rsid w:val="00041FC7"/>
    <w:rsid w:val="00041FFD"/>
    <w:rsid w:val="000433C3"/>
    <w:rsid w:val="00043F30"/>
    <w:rsid w:val="000456E9"/>
    <w:rsid w:val="00045F81"/>
    <w:rsid w:val="0004614B"/>
    <w:rsid w:val="00051847"/>
    <w:rsid w:val="000518B7"/>
    <w:rsid w:val="00051F5D"/>
    <w:rsid w:val="00052A47"/>
    <w:rsid w:val="00053BF9"/>
    <w:rsid w:val="00054D7A"/>
    <w:rsid w:val="000552CC"/>
    <w:rsid w:val="00056537"/>
    <w:rsid w:val="00056CAF"/>
    <w:rsid w:val="00060064"/>
    <w:rsid w:val="00061B04"/>
    <w:rsid w:val="00062B15"/>
    <w:rsid w:val="00062B92"/>
    <w:rsid w:val="000637A8"/>
    <w:rsid w:val="00063CF0"/>
    <w:rsid w:val="00066137"/>
    <w:rsid w:val="0006673C"/>
    <w:rsid w:val="00066ABE"/>
    <w:rsid w:val="00072A79"/>
    <w:rsid w:val="00073C28"/>
    <w:rsid w:val="00073FDF"/>
    <w:rsid w:val="000747CF"/>
    <w:rsid w:val="0007581A"/>
    <w:rsid w:val="000759D3"/>
    <w:rsid w:val="00076E15"/>
    <w:rsid w:val="00080405"/>
    <w:rsid w:val="00080F8A"/>
    <w:rsid w:val="000818AD"/>
    <w:rsid w:val="00081B36"/>
    <w:rsid w:val="00081F65"/>
    <w:rsid w:val="00084243"/>
    <w:rsid w:val="00085F35"/>
    <w:rsid w:val="0008621A"/>
    <w:rsid w:val="00086306"/>
    <w:rsid w:val="0009001E"/>
    <w:rsid w:val="00090A61"/>
    <w:rsid w:val="000921BB"/>
    <w:rsid w:val="00094073"/>
    <w:rsid w:val="0009447A"/>
    <w:rsid w:val="00094634"/>
    <w:rsid w:val="000946BA"/>
    <w:rsid w:val="000953BE"/>
    <w:rsid w:val="0009647A"/>
    <w:rsid w:val="00096622"/>
    <w:rsid w:val="00097F3D"/>
    <w:rsid w:val="000A0A6A"/>
    <w:rsid w:val="000A0C6A"/>
    <w:rsid w:val="000A2EF2"/>
    <w:rsid w:val="000A3314"/>
    <w:rsid w:val="000A4061"/>
    <w:rsid w:val="000A7B28"/>
    <w:rsid w:val="000B05D8"/>
    <w:rsid w:val="000B27A5"/>
    <w:rsid w:val="000B6644"/>
    <w:rsid w:val="000C067A"/>
    <w:rsid w:val="000C2805"/>
    <w:rsid w:val="000C477A"/>
    <w:rsid w:val="000C57D8"/>
    <w:rsid w:val="000C6878"/>
    <w:rsid w:val="000C7888"/>
    <w:rsid w:val="000C7D16"/>
    <w:rsid w:val="000D0044"/>
    <w:rsid w:val="000D1688"/>
    <w:rsid w:val="000D1A52"/>
    <w:rsid w:val="000D4D0A"/>
    <w:rsid w:val="000D7374"/>
    <w:rsid w:val="000D7B2A"/>
    <w:rsid w:val="000E04FF"/>
    <w:rsid w:val="000E1B08"/>
    <w:rsid w:val="000E6638"/>
    <w:rsid w:val="000F0DAA"/>
    <w:rsid w:val="000F1048"/>
    <w:rsid w:val="000F5AB1"/>
    <w:rsid w:val="000F6BE2"/>
    <w:rsid w:val="00100919"/>
    <w:rsid w:val="001026FC"/>
    <w:rsid w:val="001031DE"/>
    <w:rsid w:val="0010562C"/>
    <w:rsid w:val="00107269"/>
    <w:rsid w:val="001114CF"/>
    <w:rsid w:val="0011226C"/>
    <w:rsid w:val="00112E02"/>
    <w:rsid w:val="00112F96"/>
    <w:rsid w:val="0011461E"/>
    <w:rsid w:val="00115056"/>
    <w:rsid w:val="00115984"/>
    <w:rsid w:val="00120E8F"/>
    <w:rsid w:val="00122E1B"/>
    <w:rsid w:val="0012370A"/>
    <w:rsid w:val="001261D5"/>
    <w:rsid w:val="0012632C"/>
    <w:rsid w:val="001306BA"/>
    <w:rsid w:val="001320D1"/>
    <w:rsid w:val="00132CF2"/>
    <w:rsid w:val="00134CB5"/>
    <w:rsid w:val="001371AC"/>
    <w:rsid w:val="001371E2"/>
    <w:rsid w:val="001379CD"/>
    <w:rsid w:val="00140A61"/>
    <w:rsid w:val="00140C75"/>
    <w:rsid w:val="00141368"/>
    <w:rsid w:val="001420C1"/>
    <w:rsid w:val="00142AF6"/>
    <w:rsid w:val="00142BE9"/>
    <w:rsid w:val="00144BA1"/>
    <w:rsid w:val="00144C87"/>
    <w:rsid w:val="00144EFC"/>
    <w:rsid w:val="001467A8"/>
    <w:rsid w:val="00146D1B"/>
    <w:rsid w:val="00147DD8"/>
    <w:rsid w:val="00152199"/>
    <w:rsid w:val="00155B7D"/>
    <w:rsid w:val="00157130"/>
    <w:rsid w:val="00160CF2"/>
    <w:rsid w:val="00160D10"/>
    <w:rsid w:val="00160FAC"/>
    <w:rsid w:val="00161C69"/>
    <w:rsid w:val="0016261C"/>
    <w:rsid w:val="001634DD"/>
    <w:rsid w:val="001636C8"/>
    <w:rsid w:val="001658F2"/>
    <w:rsid w:val="001658F6"/>
    <w:rsid w:val="00165AB2"/>
    <w:rsid w:val="00165C44"/>
    <w:rsid w:val="0016676F"/>
    <w:rsid w:val="00167750"/>
    <w:rsid w:val="0017117C"/>
    <w:rsid w:val="001715B4"/>
    <w:rsid w:val="0017192A"/>
    <w:rsid w:val="00175378"/>
    <w:rsid w:val="001753F7"/>
    <w:rsid w:val="00175692"/>
    <w:rsid w:val="0017591A"/>
    <w:rsid w:val="00177E94"/>
    <w:rsid w:val="00180ACA"/>
    <w:rsid w:val="001827A0"/>
    <w:rsid w:val="0019195D"/>
    <w:rsid w:val="00192A94"/>
    <w:rsid w:val="00193E2C"/>
    <w:rsid w:val="00194B47"/>
    <w:rsid w:val="001970DF"/>
    <w:rsid w:val="001A22D7"/>
    <w:rsid w:val="001A2375"/>
    <w:rsid w:val="001A4AB5"/>
    <w:rsid w:val="001A5B10"/>
    <w:rsid w:val="001A618F"/>
    <w:rsid w:val="001A7F75"/>
    <w:rsid w:val="001B05FF"/>
    <w:rsid w:val="001B0E3D"/>
    <w:rsid w:val="001B30A4"/>
    <w:rsid w:val="001B4230"/>
    <w:rsid w:val="001B4C1F"/>
    <w:rsid w:val="001B6221"/>
    <w:rsid w:val="001B7960"/>
    <w:rsid w:val="001B7F2A"/>
    <w:rsid w:val="001C06D1"/>
    <w:rsid w:val="001C1F2B"/>
    <w:rsid w:val="001C27ED"/>
    <w:rsid w:val="001C55F0"/>
    <w:rsid w:val="001D1283"/>
    <w:rsid w:val="001D51E6"/>
    <w:rsid w:val="001D67EE"/>
    <w:rsid w:val="001E2B9C"/>
    <w:rsid w:val="001E4025"/>
    <w:rsid w:val="001E4364"/>
    <w:rsid w:val="001E4D79"/>
    <w:rsid w:val="001E7294"/>
    <w:rsid w:val="001E793A"/>
    <w:rsid w:val="001F0BD8"/>
    <w:rsid w:val="001F26AC"/>
    <w:rsid w:val="001F316D"/>
    <w:rsid w:val="001F4F35"/>
    <w:rsid w:val="001F53F9"/>
    <w:rsid w:val="001F54B6"/>
    <w:rsid w:val="001F5E0F"/>
    <w:rsid w:val="001F7F17"/>
    <w:rsid w:val="00201688"/>
    <w:rsid w:val="00201CCC"/>
    <w:rsid w:val="00201E67"/>
    <w:rsid w:val="0020344E"/>
    <w:rsid w:val="00204D83"/>
    <w:rsid w:val="00205006"/>
    <w:rsid w:val="002073F2"/>
    <w:rsid w:val="00207743"/>
    <w:rsid w:val="002078FB"/>
    <w:rsid w:val="00207F46"/>
    <w:rsid w:val="0021075F"/>
    <w:rsid w:val="00210BC8"/>
    <w:rsid w:val="00212707"/>
    <w:rsid w:val="002143E8"/>
    <w:rsid w:val="00216D9C"/>
    <w:rsid w:val="00224B0C"/>
    <w:rsid w:val="0022605A"/>
    <w:rsid w:val="00231931"/>
    <w:rsid w:val="00231D45"/>
    <w:rsid w:val="00234DB0"/>
    <w:rsid w:val="002377F7"/>
    <w:rsid w:val="00237D0C"/>
    <w:rsid w:val="002405C1"/>
    <w:rsid w:val="00241B2A"/>
    <w:rsid w:val="00245AC4"/>
    <w:rsid w:val="00246343"/>
    <w:rsid w:val="0024670C"/>
    <w:rsid w:val="0024724C"/>
    <w:rsid w:val="00247C8D"/>
    <w:rsid w:val="002501C8"/>
    <w:rsid w:val="00250CFA"/>
    <w:rsid w:val="002517A7"/>
    <w:rsid w:val="00251B07"/>
    <w:rsid w:val="00251F7F"/>
    <w:rsid w:val="0025209D"/>
    <w:rsid w:val="0025532D"/>
    <w:rsid w:val="00255481"/>
    <w:rsid w:val="00256218"/>
    <w:rsid w:val="00257274"/>
    <w:rsid w:val="00262D34"/>
    <w:rsid w:val="0026424D"/>
    <w:rsid w:val="00265630"/>
    <w:rsid w:val="0027085F"/>
    <w:rsid w:val="00271DFD"/>
    <w:rsid w:val="002737D0"/>
    <w:rsid w:val="00274254"/>
    <w:rsid w:val="00277439"/>
    <w:rsid w:val="0027771C"/>
    <w:rsid w:val="00277B2E"/>
    <w:rsid w:val="0028165F"/>
    <w:rsid w:val="0028344C"/>
    <w:rsid w:val="002857D6"/>
    <w:rsid w:val="00293103"/>
    <w:rsid w:val="00293FC6"/>
    <w:rsid w:val="002A0240"/>
    <w:rsid w:val="002A101A"/>
    <w:rsid w:val="002A1D02"/>
    <w:rsid w:val="002A1E97"/>
    <w:rsid w:val="002A2500"/>
    <w:rsid w:val="002A3B17"/>
    <w:rsid w:val="002A4866"/>
    <w:rsid w:val="002A5F05"/>
    <w:rsid w:val="002A6506"/>
    <w:rsid w:val="002A7B2F"/>
    <w:rsid w:val="002B0ED4"/>
    <w:rsid w:val="002B187A"/>
    <w:rsid w:val="002B23B4"/>
    <w:rsid w:val="002B3E3B"/>
    <w:rsid w:val="002B729E"/>
    <w:rsid w:val="002C0261"/>
    <w:rsid w:val="002C346B"/>
    <w:rsid w:val="002C4190"/>
    <w:rsid w:val="002C549B"/>
    <w:rsid w:val="002C5931"/>
    <w:rsid w:val="002D03AC"/>
    <w:rsid w:val="002D608F"/>
    <w:rsid w:val="002D625F"/>
    <w:rsid w:val="002D6A39"/>
    <w:rsid w:val="002D7075"/>
    <w:rsid w:val="002E0541"/>
    <w:rsid w:val="002E0681"/>
    <w:rsid w:val="002E115A"/>
    <w:rsid w:val="002E14FB"/>
    <w:rsid w:val="002E227A"/>
    <w:rsid w:val="002E47F9"/>
    <w:rsid w:val="002E63E1"/>
    <w:rsid w:val="002F26F2"/>
    <w:rsid w:val="002F428D"/>
    <w:rsid w:val="002F4350"/>
    <w:rsid w:val="002F5BEE"/>
    <w:rsid w:val="002F773B"/>
    <w:rsid w:val="002F7A8F"/>
    <w:rsid w:val="00301CE7"/>
    <w:rsid w:val="003037A2"/>
    <w:rsid w:val="00305C6F"/>
    <w:rsid w:val="003063C5"/>
    <w:rsid w:val="0030709E"/>
    <w:rsid w:val="00307976"/>
    <w:rsid w:val="003100B2"/>
    <w:rsid w:val="00310DCE"/>
    <w:rsid w:val="00311B88"/>
    <w:rsid w:val="00313429"/>
    <w:rsid w:val="003136EE"/>
    <w:rsid w:val="003141AF"/>
    <w:rsid w:val="00316630"/>
    <w:rsid w:val="003173B0"/>
    <w:rsid w:val="00323390"/>
    <w:rsid w:val="00323E33"/>
    <w:rsid w:val="003245AE"/>
    <w:rsid w:val="00324D56"/>
    <w:rsid w:val="003268F3"/>
    <w:rsid w:val="00330277"/>
    <w:rsid w:val="003336D7"/>
    <w:rsid w:val="00334C7A"/>
    <w:rsid w:val="00336F0D"/>
    <w:rsid w:val="00340D8F"/>
    <w:rsid w:val="0034320C"/>
    <w:rsid w:val="00344FDE"/>
    <w:rsid w:val="0034772E"/>
    <w:rsid w:val="00350789"/>
    <w:rsid w:val="00350D4A"/>
    <w:rsid w:val="0035209F"/>
    <w:rsid w:val="00354F89"/>
    <w:rsid w:val="00355461"/>
    <w:rsid w:val="00355653"/>
    <w:rsid w:val="00355A8C"/>
    <w:rsid w:val="00357645"/>
    <w:rsid w:val="00361A32"/>
    <w:rsid w:val="00363F97"/>
    <w:rsid w:val="003661B8"/>
    <w:rsid w:val="00367815"/>
    <w:rsid w:val="003711D5"/>
    <w:rsid w:val="003721A1"/>
    <w:rsid w:val="00372F4D"/>
    <w:rsid w:val="003741FF"/>
    <w:rsid w:val="0037451F"/>
    <w:rsid w:val="00374621"/>
    <w:rsid w:val="0037503A"/>
    <w:rsid w:val="00375133"/>
    <w:rsid w:val="00376406"/>
    <w:rsid w:val="0038163F"/>
    <w:rsid w:val="003856B2"/>
    <w:rsid w:val="00386345"/>
    <w:rsid w:val="00386AAD"/>
    <w:rsid w:val="003876E3"/>
    <w:rsid w:val="0039385A"/>
    <w:rsid w:val="00394414"/>
    <w:rsid w:val="00396B55"/>
    <w:rsid w:val="003970AA"/>
    <w:rsid w:val="003A0272"/>
    <w:rsid w:val="003A16A4"/>
    <w:rsid w:val="003A1C63"/>
    <w:rsid w:val="003A3244"/>
    <w:rsid w:val="003A4D6E"/>
    <w:rsid w:val="003A5F65"/>
    <w:rsid w:val="003A6D0B"/>
    <w:rsid w:val="003A73E1"/>
    <w:rsid w:val="003A7CFD"/>
    <w:rsid w:val="003A7E7A"/>
    <w:rsid w:val="003B212D"/>
    <w:rsid w:val="003B2CE1"/>
    <w:rsid w:val="003B4850"/>
    <w:rsid w:val="003B5EE2"/>
    <w:rsid w:val="003B6CE4"/>
    <w:rsid w:val="003B7990"/>
    <w:rsid w:val="003B7994"/>
    <w:rsid w:val="003C1C58"/>
    <w:rsid w:val="003C2B0B"/>
    <w:rsid w:val="003C2B67"/>
    <w:rsid w:val="003C2DFF"/>
    <w:rsid w:val="003C54BB"/>
    <w:rsid w:val="003C620F"/>
    <w:rsid w:val="003C63A1"/>
    <w:rsid w:val="003C7417"/>
    <w:rsid w:val="003C7EF2"/>
    <w:rsid w:val="003D1E3C"/>
    <w:rsid w:val="003D35A7"/>
    <w:rsid w:val="003D68D8"/>
    <w:rsid w:val="003E0505"/>
    <w:rsid w:val="003E35F6"/>
    <w:rsid w:val="003E370B"/>
    <w:rsid w:val="003E4362"/>
    <w:rsid w:val="003E474C"/>
    <w:rsid w:val="003E5F1E"/>
    <w:rsid w:val="003E6DB7"/>
    <w:rsid w:val="003F039D"/>
    <w:rsid w:val="003F5758"/>
    <w:rsid w:val="003F61A3"/>
    <w:rsid w:val="003F6611"/>
    <w:rsid w:val="003F676A"/>
    <w:rsid w:val="003F67E8"/>
    <w:rsid w:val="003F7685"/>
    <w:rsid w:val="0040001C"/>
    <w:rsid w:val="00400CBD"/>
    <w:rsid w:val="00401208"/>
    <w:rsid w:val="00401825"/>
    <w:rsid w:val="004021DD"/>
    <w:rsid w:val="00402CBC"/>
    <w:rsid w:val="00403D32"/>
    <w:rsid w:val="00407ECB"/>
    <w:rsid w:val="00410B78"/>
    <w:rsid w:val="00412245"/>
    <w:rsid w:val="00413245"/>
    <w:rsid w:val="004135AB"/>
    <w:rsid w:val="004135B8"/>
    <w:rsid w:val="00413921"/>
    <w:rsid w:val="004139A0"/>
    <w:rsid w:val="004144E6"/>
    <w:rsid w:val="0041556E"/>
    <w:rsid w:val="0041651F"/>
    <w:rsid w:val="00416CC9"/>
    <w:rsid w:val="0041750D"/>
    <w:rsid w:val="00417F3F"/>
    <w:rsid w:val="004210FA"/>
    <w:rsid w:val="00422F89"/>
    <w:rsid w:val="004245DC"/>
    <w:rsid w:val="00426397"/>
    <w:rsid w:val="004279CE"/>
    <w:rsid w:val="00427DCA"/>
    <w:rsid w:val="0043009A"/>
    <w:rsid w:val="00431464"/>
    <w:rsid w:val="004336E9"/>
    <w:rsid w:val="004354D1"/>
    <w:rsid w:val="004357CD"/>
    <w:rsid w:val="004413F5"/>
    <w:rsid w:val="00445DD7"/>
    <w:rsid w:val="004474FB"/>
    <w:rsid w:val="00454E5A"/>
    <w:rsid w:val="00455FCE"/>
    <w:rsid w:val="00457078"/>
    <w:rsid w:val="00460663"/>
    <w:rsid w:val="00461D80"/>
    <w:rsid w:val="00461EDD"/>
    <w:rsid w:val="00463F72"/>
    <w:rsid w:val="0046435F"/>
    <w:rsid w:val="00467A35"/>
    <w:rsid w:val="00470149"/>
    <w:rsid w:val="00471C5F"/>
    <w:rsid w:val="00473674"/>
    <w:rsid w:val="004739E4"/>
    <w:rsid w:val="00473E75"/>
    <w:rsid w:val="0047540D"/>
    <w:rsid w:val="004764E8"/>
    <w:rsid w:val="004770CE"/>
    <w:rsid w:val="004808EB"/>
    <w:rsid w:val="0048140A"/>
    <w:rsid w:val="00481A99"/>
    <w:rsid w:val="00483060"/>
    <w:rsid w:val="00486E9D"/>
    <w:rsid w:val="00487F9F"/>
    <w:rsid w:val="00491771"/>
    <w:rsid w:val="00491E7F"/>
    <w:rsid w:val="00493BAC"/>
    <w:rsid w:val="0049483C"/>
    <w:rsid w:val="004972F6"/>
    <w:rsid w:val="004A2C77"/>
    <w:rsid w:val="004A543E"/>
    <w:rsid w:val="004A5570"/>
    <w:rsid w:val="004A6DE1"/>
    <w:rsid w:val="004A7341"/>
    <w:rsid w:val="004B030A"/>
    <w:rsid w:val="004B0AC3"/>
    <w:rsid w:val="004B2276"/>
    <w:rsid w:val="004B3376"/>
    <w:rsid w:val="004B55F9"/>
    <w:rsid w:val="004B5B68"/>
    <w:rsid w:val="004B6983"/>
    <w:rsid w:val="004B771D"/>
    <w:rsid w:val="004C0D8F"/>
    <w:rsid w:val="004C0F41"/>
    <w:rsid w:val="004C102A"/>
    <w:rsid w:val="004C17A2"/>
    <w:rsid w:val="004C27EC"/>
    <w:rsid w:val="004C4634"/>
    <w:rsid w:val="004C5662"/>
    <w:rsid w:val="004C66D2"/>
    <w:rsid w:val="004D2DB7"/>
    <w:rsid w:val="004D3CD7"/>
    <w:rsid w:val="004E2DD3"/>
    <w:rsid w:val="004E587C"/>
    <w:rsid w:val="004E5FF4"/>
    <w:rsid w:val="004E614D"/>
    <w:rsid w:val="004E7500"/>
    <w:rsid w:val="004F2E87"/>
    <w:rsid w:val="004F5962"/>
    <w:rsid w:val="0050032B"/>
    <w:rsid w:val="00501DE2"/>
    <w:rsid w:val="00505E87"/>
    <w:rsid w:val="00510F52"/>
    <w:rsid w:val="0051561E"/>
    <w:rsid w:val="00515A8E"/>
    <w:rsid w:val="00516BAF"/>
    <w:rsid w:val="005215B3"/>
    <w:rsid w:val="00521655"/>
    <w:rsid w:val="00521C9E"/>
    <w:rsid w:val="00521D57"/>
    <w:rsid w:val="00522470"/>
    <w:rsid w:val="00525C0A"/>
    <w:rsid w:val="0053155C"/>
    <w:rsid w:val="00531975"/>
    <w:rsid w:val="0053290B"/>
    <w:rsid w:val="005343B7"/>
    <w:rsid w:val="00536E49"/>
    <w:rsid w:val="00536F48"/>
    <w:rsid w:val="005402E2"/>
    <w:rsid w:val="00540F45"/>
    <w:rsid w:val="00543B6F"/>
    <w:rsid w:val="00544401"/>
    <w:rsid w:val="00544DCD"/>
    <w:rsid w:val="00547687"/>
    <w:rsid w:val="005477A8"/>
    <w:rsid w:val="00547902"/>
    <w:rsid w:val="00550D27"/>
    <w:rsid w:val="00557769"/>
    <w:rsid w:val="00560446"/>
    <w:rsid w:val="00562A1D"/>
    <w:rsid w:val="00562F1B"/>
    <w:rsid w:val="00563338"/>
    <w:rsid w:val="00564488"/>
    <w:rsid w:val="005651FC"/>
    <w:rsid w:val="005652ED"/>
    <w:rsid w:val="0056704B"/>
    <w:rsid w:val="0057070D"/>
    <w:rsid w:val="00571E48"/>
    <w:rsid w:val="0057302A"/>
    <w:rsid w:val="00574232"/>
    <w:rsid w:val="00577E18"/>
    <w:rsid w:val="00583AB6"/>
    <w:rsid w:val="00587C94"/>
    <w:rsid w:val="00587E41"/>
    <w:rsid w:val="005902BA"/>
    <w:rsid w:val="005903D3"/>
    <w:rsid w:val="005931A3"/>
    <w:rsid w:val="005938BA"/>
    <w:rsid w:val="0059469F"/>
    <w:rsid w:val="005974DB"/>
    <w:rsid w:val="005A2033"/>
    <w:rsid w:val="005A2EC3"/>
    <w:rsid w:val="005A5037"/>
    <w:rsid w:val="005A559D"/>
    <w:rsid w:val="005B006F"/>
    <w:rsid w:val="005B03A3"/>
    <w:rsid w:val="005B3963"/>
    <w:rsid w:val="005B4880"/>
    <w:rsid w:val="005B5F5C"/>
    <w:rsid w:val="005B615A"/>
    <w:rsid w:val="005B7062"/>
    <w:rsid w:val="005B7D2D"/>
    <w:rsid w:val="005C163A"/>
    <w:rsid w:val="005C5072"/>
    <w:rsid w:val="005C6065"/>
    <w:rsid w:val="005C68C5"/>
    <w:rsid w:val="005D1300"/>
    <w:rsid w:val="005D2BD8"/>
    <w:rsid w:val="005D3CA4"/>
    <w:rsid w:val="005D4111"/>
    <w:rsid w:val="005D4752"/>
    <w:rsid w:val="005D4A18"/>
    <w:rsid w:val="005E021A"/>
    <w:rsid w:val="005E0D7D"/>
    <w:rsid w:val="005E2562"/>
    <w:rsid w:val="005E336C"/>
    <w:rsid w:val="005E5CF9"/>
    <w:rsid w:val="005F2036"/>
    <w:rsid w:val="005F2D50"/>
    <w:rsid w:val="005F4327"/>
    <w:rsid w:val="005F61D2"/>
    <w:rsid w:val="005F6BC8"/>
    <w:rsid w:val="00600F25"/>
    <w:rsid w:val="00605954"/>
    <w:rsid w:val="00612064"/>
    <w:rsid w:val="00612EBF"/>
    <w:rsid w:val="00614409"/>
    <w:rsid w:val="0061733C"/>
    <w:rsid w:val="00617678"/>
    <w:rsid w:val="0062126B"/>
    <w:rsid w:val="00625497"/>
    <w:rsid w:val="0062555E"/>
    <w:rsid w:val="006255CF"/>
    <w:rsid w:val="00627EE1"/>
    <w:rsid w:val="00630F35"/>
    <w:rsid w:val="0063179A"/>
    <w:rsid w:val="0063179B"/>
    <w:rsid w:val="00634A05"/>
    <w:rsid w:val="006354F0"/>
    <w:rsid w:val="00636129"/>
    <w:rsid w:val="00636B51"/>
    <w:rsid w:val="00637703"/>
    <w:rsid w:val="0064201F"/>
    <w:rsid w:val="006439D9"/>
    <w:rsid w:val="00644CEB"/>
    <w:rsid w:val="006471BD"/>
    <w:rsid w:val="00647964"/>
    <w:rsid w:val="00647EBC"/>
    <w:rsid w:val="00650A56"/>
    <w:rsid w:val="00651FB5"/>
    <w:rsid w:val="00653995"/>
    <w:rsid w:val="00653A24"/>
    <w:rsid w:val="00654D49"/>
    <w:rsid w:val="00656225"/>
    <w:rsid w:val="006576D0"/>
    <w:rsid w:val="00657BBD"/>
    <w:rsid w:val="00663939"/>
    <w:rsid w:val="0066596F"/>
    <w:rsid w:val="006660F4"/>
    <w:rsid w:val="00667050"/>
    <w:rsid w:val="00671396"/>
    <w:rsid w:val="00671F93"/>
    <w:rsid w:val="00672264"/>
    <w:rsid w:val="0067240C"/>
    <w:rsid w:val="00673DB8"/>
    <w:rsid w:val="00675CB7"/>
    <w:rsid w:val="00677776"/>
    <w:rsid w:val="00680FB2"/>
    <w:rsid w:val="006813A5"/>
    <w:rsid w:val="0068179F"/>
    <w:rsid w:val="006818AC"/>
    <w:rsid w:val="00684035"/>
    <w:rsid w:val="00684412"/>
    <w:rsid w:val="00684F18"/>
    <w:rsid w:val="00690E40"/>
    <w:rsid w:val="0069481C"/>
    <w:rsid w:val="0069520D"/>
    <w:rsid w:val="006A14B5"/>
    <w:rsid w:val="006A23D5"/>
    <w:rsid w:val="006A328A"/>
    <w:rsid w:val="006A373A"/>
    <w:rsid w:val="006A4FE8"/>
    <w:rsid w:val="006A5867"/>
    <w:rsid w:val="006A728E"/>
    <w:rsid w:val="006B24FF"/>
    <w:rsid w:val="006B3639"/>
    <w:rsid w:val="006B3B8D"/>
    <w:rsid w:val="006B60E1"/>
    <w:rsid w:val="006B6290"/>
    <w:rsid w:val="006B7901"/>
    <w:rsid w:val="006B7AE9"/>
    <w:rsid w:val="006B7F0C"/>
    <w:rsid w:val="006C10FB"/>
    <w:rsid w:val="006C381B"/>
    <w:rsid w:val="006C4F2D"/>
    <w:rsid w:val="006C6F0D"/>
    <w:rsid w:val="006D02F7"/>
    <w:rsid w:val="006D0BA9"/>
    <w:rsid w:val="006D181C"/>
    <w:rsid w:val="006D2EAC"/>
    <w:rsid w:val="006D478D"/>
    <w:rsid w:val="006E16CF"/>
    <w:rsid w:val="006E351B"/>
    <w:rsid w:val="006E38A2"/>
    <w:rsid w:val="006E4B54"/>
    <w:rsid w:val="006E4BBB"/>
    <w:rsid w:val="006E60C4"/>
    <w:rsid w:val="006E65B3"/>
    <w:rsid w:val="006E6F08"/>
    <w:rsid w:val="006E73C2"/>
    <w:rsid w:val="006E7E62"/>
    <w:rsid w:val="006F23B0"/>
    <w:rsid w:val="006F309E"/>
    <w:rsid w:val="006F3D78"/>
    <w:rsid w:val="006F41B6"/>
    <w:rsid w:val="006F4748"/>
    <w:rsid w:val="006F4F3F"/>
    <w:rsid w:val="006F6C69"/>
    <w:rsid w:val="0070059C"/>
    <w:rsid w:val="00701D79"/>
    <w:rsid w:val="00710E2B"/>
    <w:rsid w:val="0071345E"/>
    <w:rsid w:val="00713C24"/>
    <w:rsid w:val="007153AA"/>
    <w:rsid w:val="0071669C"/>
    <w:rsid w:val="00716EF2"/>
    <w:rsid w:val="00716EFB"/>
    <w:rsid w:val="00717A0B"/>
    <w:rsid w:val="00720F7F"/>
    <w:rsid w:val="007215AE"/>
    <w:rsid w:val="00721C37"/>
    <w:rsid w:val="00722412"/>
    <w:rsid w:val="00722D5C"/>
    <w:rsid w:val="00727490"/>
    <w:rsid w:val="00730AFE"/>
    <w:rsid w:val="00733BFE"/>
    <w:rsid w:val="00734A19"/>
    <w:rsid w:val="00734D95"/>
    <w:rsid w:val="00737400"/>
    <w:rsid w:val="00737ACA"/>
    <w:rsid w:val="00744C2A"/>
    <w:rsid w:val="0074732E"/>
    <w:rsid w:val="00747CC1"/>
    <w:rsid w:val="00750A4E"/>
    <w:rsid w:val="00750A64"/>
    <w:rsid w:val="00750C1E"/>
    <w:rsid w:val="0075130E"/>
    <w:rsid w:val="007538E5"/>
    <w:rsid w:val="00753F0A"/>
    <w:rsid w:val="00756395"/>
    <w:rsid w:val="0075699F"/>
    <w:rsid w:val="00756F96"/>
    <w:rsid w:val="00757638"/>
    <w:rsid w:val="007600AE"/>
    <w:rsid w:val="0076065B"/>
    <w:rsid w:val="00761E4D"/>
    <w:rsid w:val="00764A29"/>
    <w:rsid w:val="0076634F"/>
    <w:rsid w:val="00767114"/>
    <w:rsid w:val="007703CB"/>
    <w:rsid w:val="00771CC3"/>
    <w:rsid w:val="00771DDA"/>
    <w:rsid w:val="007730B2"/>
    <w:rsid w:val="00774A6F"/>
    <w:rsid w:val="00777A49"/>
    <w:rsid w:val="00784BC1"/>
    <w:rsid w:val="0078544C"/>
    <w:rsid w:val="007873EC"/>
    <w:rsid w:val="0079198B"/>
    <w:rsid w:val="00793368"/>
    <w:rsid w:val="00793EFF"/>
    <w:rsid w:val="00795442"/>
    <w:rsid w:val="00795F02"/>
    <w:rsid w:val="007A4158"/>
    <w:rsid w:val="007A7421"/>
    <w:rsid w:val="007B1769"/>
    <w:rsid w:val="007B263F"/>
    <w:rsid w:val="007B3025"/>
    <w:rsid w:val="007B3798"/>
    <w:rsid w:val="007B3E25"/>
    <w:rsid w:val="007B793E"/>
    <w:rsid w:val="007C0F23"/>
    <w:rsid w:val="007C62D9"/>
    <w:rsid w:val="007C6E62"/>
    <w:rsid w:val="007D503A"/>
    <w:rsid w:val="007D6EE6"/>
    <w:rsid w:val="007D7764"/>
    <w:rsid w:val="007E033C"/>
    <w:rsid w:val="007E04A5"/>
    <w:rsid w:val="007E2BE4"/>
    <w:rsid w:val="007E2C57"/>
    <w:rsid w:val="007E2F09"/>
    <w:rsid w:val="007E4703"/>
    <w:rsid w:val="007E5BF1"/>
    <w:rsid w:val="007E63F5"/>
    <w:rsid w:val="007E6697"/>
    <w:rsid w:val="007E780D"/>
    <w:rsid w:val="007F0311"/>
    <w:rsid w:val="007F1E5D"/>
    <w:rsid w:val="007F5611"/>
    <w:rsid w:val="007F56B9"/>
    <w:rsid w:val="007F5D4D"/>
    <w:rsid w:val="007F5FD7"/>
    <w:rsid w:val="007F696F"/>
    <w:rsid w:val="00800957"/>
    <w:rsid w:val="00801037"/>
    <w:rsid w:val="008044CB"/>
    <w:rsid w:val="00806212"/>
    <w:rsid w:val="00806DD5"/>
    <w:rsid w:val="00810B0C"/>
    <w:rsid w:val="00813BB8"/>
    <w:rsid w:val="00814E3B"/>
    <w:rsid w:val="00817D13"/>
    <w:rsid w:val="00820906"/>
    <w:rsid w:val="00820FB2"/>
    <w:rsid w:val="00823D84"/>
    <w:rsid w:val="00823FF1"/>
    <w:rsid w:val="008250CF"/>
    <w:rsid w:val="00826953"/>
    <w:rsid w:val="0083000F"/>
    <w:rsid w:val="0083156E"/>
    <w:rsid w:val="00831636"/>
    <w:rsid w:val="00831ED9"/>
    <w:rsid w:val="00834024"/>
    <w:rsid w:val="0083464F"/>
    <w:rsid w:val="008358B4"/>
    <w:rsid w:val="008370D9"/>
    <w:rsid w:val="0084141D"/>
    <w:rsid w:val="00841C59"/>
    <w:rsid w:val="008425D7"/>
    <w:rsid w:val="008426D0"/>
    <w:rsid w:val="00842DD3"/>
    <w:rsid w:val="00844827"/>
    <w:rsid w:val="00850470"/>
    <w:rsid w:val="00850756"/>
    <w:rsid w:val="0085078B"/>
    <w:rsid w:val="008512AF"/>
    <w:rsid w:val="008512EE"/>
    <w:rsid w:val="00851A49"/>
    <w:rsid w:val="00852ACF"/>
    <w:rsid w:val="008553A1"/>
    <w:rsid w:val="008554B7"/>
    <w:rsid w:val="008561D5"/>
    <w:rsid w:val="008566F5"/>
    <w:rsid w:val="0085725D"/>
    <w:rsid w:val="00857A01"/>
    <w:rsid w:val="0086127C"/>
    <w:rsid w:val="00861988"/>
    <w:rsid w:val="0086241D"/>
    <w:rsid w:val="00862FD0"/>
    <w:rsid w:val="00867B00"/>
    <w:rsid w:val="00871386"/>
    <w:rsid w:val="00872C02"/>
    <w:rsid w:val="00873527"/>
    <w:rsid w:val="00873DEE"/>
    <w:rsid w:val="00874893"/>
    <w:rsid w:val="00874AFC"/>
    <w:rsid w:val="00877B62"/>
    <w:rsid w:val="008820D6"/>
    <w:rsid w:val="008831EE"/>
    <w:rsid w:val="008871C4"/>
    <w:rsid w:val="008909E5"/>
    <w:rsid w:val="008921C6"/>
    <w:rsid w:val="00892C49"/>
    <w:rsid w:val="0089346F"/>
    <w:rsid w:val="0089467D"/>
    <w:rsid w:val="00895EF2"/>
    <w:rsid w:val="00896789"/>
    <w:rsid w:val="008969ED"/>
    <w:rsid w:val="00897E7B"/>
    <w:rsid w:val="008A0421"/>
    <w:rsid w:val="008A17B2"/>
    <w:rsid w:val="008A40EA"/>
    <w:rsid w:val="008A4EB5"/>
    <w:rsid w:val="008A6849"/>
    <w:rsid w:val="008A7571"/>
    <w:rsid w:val="008A7827"/>
    <w:rsid w:val="008B17E7"/>
    <w:rsid w:val="008B1E0C"/>
    <w:rsid w:val="008B1FD1"/>
    <w:rsid w:val="008B5FD4"/>
    <w:rsid w:val="008C0C5C"/>
    <w:rsid w:val="008C1B70"/>
    <w:rsid w:val="008C2B8D"/>
    <w:rsid w:val="008C3E97"/>
    <w:rsid w:val="008C5A34"/>
    <w:rsid w:val="008C63D8"/>
    <w:rsid w:val="008C7925"/>
    <w:rsid w:val="008C7BE8"/>
    <w:rsid w:val="008D08B6"/>
    <w:rsid w:val="008D1C54"/>
    <w:rsid w:val="008D2146"/>
    <w:rsid w:val="008D25D5"/>
    <w:rsid w:val="008D4FAC"/>
    <w:rsid w:val="008D5DBE"/>
    <w:rsid w:val="008D61EB"/>
    <w:rsid w:val="008D6356"/>
    <w:rsid w:val="008D6AC6"/>
    <w:rsid w:val="008D72C7"/>
    <w:rsid w:val="008E0FA8"/>
    <w:rsid w:val="008E178F"/>
    <w:rsid w:val="008E2075"/>
    <w:rsid w:val="008E4A43"/>
    <w:rsid w:val="008E4DC3"/>
    <w:rsid w:val="008E5E82"/>
    <w:rsid w:val="008E69EE"/>
    <w:rsid w:val="008E7316"/>
    <w:rsid w:val="008E7B8F"/>
    <w:rsid w:val="008E7BAE"/>
    <w:rsid w:val="008F04DB"/>
    <w:rsid w:val="008F1494"/>
    <w:rsid w:val="008F15BB"/>
    <w:rsid w:val="008F2CA6"/>
    <w:rsid w:val="008F376E"/>
    <w:rsid w:val="008F3AC3"/>
    <w:rsid w:val="008F6E11"/>
    <w:rsid w:val="008F724F"/>
    <w:rsid w:val="00900C0E"/>
    <w:rsid w:val="00902249"/>
    <w:rsid w:val="00902957"/>
    <w:rsid w:val="00907AA1"/>
    <w:rsid w:val="00907F99"/>
    <w:rsid w:val="00911291"/>
    <w:rsid w:val="00912479"/>
    <w:rsid w:val="00913D23"/>
    <w:rsid w:val="00915058"/>
    <w:rsid w:val="00916365"/>
    <w:rsid w:val="0092148C"/>
    <w:rsid w:val="00922305"/>
    <w:rsid w:val="00923102"/>
    <w:rsid w:val="0092453D"/>
    <w:rsid w:val="00924EF5"/>
    <w:rsid w:val="00925AF7"/>
    <w:rsid w:val="00926400"/>
    <w:rsid w:val="009277F4"/>
    <w:rsid w:val="009359EA"/>
    <w:rsid w:val="00937CC1"/>
    <w:rsid w:val="00941D1A"/>
    <w:rsid w:val="009435B4"/>
    <w:rsid w:val="009463E7"/>
    <w:rsid w:val="00946CC2"/>
    <w:rsid w:val="00950013"/>
    <w:rsid w:val="009547B3"/>
    <w:rsid w:val="009548E5"/>
    <w:rsid w:val="0095792C"/>
    <w:rsid w:val="00961581"/>
    <w:rsid w:val="00961ACE"/>
    <w:rsid w:val="0096251A"/>
    <w:rsid w:val="009635AF"/>
    <w:rsid w:val="009640F7"/>
    <w:rsid w:val="009667DC"/>
    <w:rsid w:val="00971413"/>
    <w:rsid w:val="00971AC2"/>
    <w:rsid w:val="00975586"/>
    <w:rsid w:val="009848D7"/>
    <w:rsid w:val="00984E8E"/>
    <w:rsid w:val="00990DBE"/>
    <w:rsid w:val="00991C2F"/>
    <w:rsid w:val="00992E99"/>
    <w:rsid w:val="00993064"/>
    <w:rsid w:val="00993F3E"/>
    <w:rsid w:val="0099519C"/>
    <w:rsid w:val="00995502"/>
    <w:rsid w:val="00995527"/>
    <w:rsid w:val="0099644A"/>
    <w:rsid w:val="009964E6"/>
    <w:rsid w:val="00997416"/>
    <w:rsid w:val="009A0F60"/>
    <w:rsid w:val="009A4460"/>
    <w:rsid w:val="009A45F9"/>
    <w:rsid w:val="009A5FC0"/>
    <w:rsid w:val="009A6D67"/>
    <w:rsid w:val="009A7CB9"/>
    <w:rsid w:val="009B389B"/>
    <w:rsid w:val="009B63A8"/>
    <w:rsid w:val="009B6540"/>
    <w:rsid w:val="009B76FD"/>
    <w:rsid w:val="009C06FC"/>
    <w:rsid w:val="009C458B"/>
    <w:rsid w:val="009C469B"/>
    <w:rsid w:val="009C55AA"/>
    <w:rsid w:val="009C5C23"/>
    <w:rsid w:val="009D104D"/>
    <w:rsid w:val="009D3065"/>
    <w:rsid w:val="009D53CD"/>
    <w:rsid w:val="009D5E6B"/>
    <w:rsid w:val="009D628C"/>
    <w:rsid w:val="009D76EA"/>
    <w:rsid w:val="009E2688"/>
    <w:rsid w:val="009E2A5E"/>
    <w:rsid w:val="009E5349"/>
    <w:rsid w:val="009E5A36"/>
    <w:rsid w:val="009E63F3"/>
    <w:rsid w:val="009E6D8E"/>
    <w:rsid w:val="009E7277"/>
    <w:rsid w:val="009F318B"/>
    <w:rsid w:val="009F6071"/>
    <w:rsid w:val="009F623E"/>
    <w:rsid w:val="00A00002"/>
    <w:rsid w:val="00A001F6"/>
    <w:rsid w:val="00A0127E"/>
    <w:rsid w:val="00A040A0"/>
    <w:rsid w:val="00A05474"/>
    <w:rsid w:val="00A0560D"/>
    <w:rsid w:val="00A067BD"/>
    <w:rsid w:val="00A10FEA"/>
    <w:rsid w:val="00A146F4"/>
    <w:rsid w:val="00A157AE"/>
    <w:rsid w:val="00A15C30"/>
    <w:rsid w:val="00A17204"/>
    <w:rsid w:val="00A2024D"/>
    <w:rsid w:val="00A20ECA"/>
    <w:rsid w:val="00A213B9"/>
    <w:rsid w:val="00A21748"/>
    <w:rsid w:val="00A2202D"/>
    <w:rsid w:val="00A227F6"/>
    <w:rsid w:val="00A23D49"/>
    <w:rsid w:val="00A25E65"/>
    <w:rsid w:val="00A262DA"/>
    <w:rsid w:val="00A27D22"/>
    <w:rsid w:val="00A3247A"/>
    <w:rsid w:val="00A34424"/>
    <w:rsid w:val="00A43522"/>
    <w:rsid w:val="00A43DB8"/>
    <w:rsid w:val="00A45B17"/>
    <w:rsid w:val="00A500F0"/>
    <w:rsid w:val="00A52B54"/>
    <w:rsid w:val="00A5315D"/>
    <w:rsid w:val="00A552C4"/>
    <w:rsid w:val="00A60795"/>
    <w:rsid w:val="00A61DF7"/>
    <w:rsid w:val="00A63DCD"/>
    <w:rsid w:val="00A63DEC"/>
    <w:rsid w:val="00A640EE"/>
    <w:rsid w:val="00A66BEB"/>
    <w:rsid w:val="00A679EC"/>
    <w:rsid w:val="00A76A56"/>
    <w:rsid w:val="00A76BBA"/>
    <w:rsid w:val="00A81830"/>
    <w:rsid w:val="00A81F9E"/>
    <w:rsid w:val="00A82203"/>
    <w:rsid w:val="00A8252B"/>
    <w:rsid w:val="00A83693"/>
    <w:rsid w:val="00A83782"/>
    <w:rsid w:val="00A84711"/>
    <w:rsid w:val="00A869EE"/>
    <w:rsid w:val="00A87269"/>
    <w:rsid w:val="00A90A90"/>
    <w:rsid w:val="00A927A5"/>
    <w:rsid w:val="00A933C5"/>
    <w:rsid w:val="00A9507E"/>
    <w:rsid w:val="00A95C8A"/>
    <w:rsid w:val="00A97163"/>
    <w:rsid w:val="00AA12CE"/>
    <w:rsid w:val="00AA2069"/>
    <w:rsid w:val="00AA3204"/>
    <w:rsid w:val="00AA3C1C"/>
    <w:rsid w:val="00AA44CE"/>
    <w:rsid w:val="00AA58E7"/>
    <w:rsid w:val="00AA7DF0"/>
    <w:rsid w:val="00AA7F46"/>
    <w:rsid w:val="00AB1483"/>
    <w:rsid w:val="00AB429A"/>
    <w:rsid w:val="00AB5627"/>
    <w:rsid w:val="00AC0ED2"/>
    <w:rsid w:val="00AC256F"/>
    <w:rsid w:val="00AC28D8"/>
    <w:rsid w:val="00AC464B"/>
    <w:rsid w:val="00AC5594"/>
    <w:rsid w:val="00AC58D3"/>
    <w:rsid w:val="00AC649C"/>
    <w:rsid w:val="00AC75ED"/>
    <w:rsid w:val="00AC7784"/>
    <w:rsid w:val="00AC7AF5"/>
    <w:rsid w:val="00AC7B57"/>
    <w:rsid w:val="00AD04A6"/>
    <w:rsid w:val="00AD0D6A"/>
    <w:rsid w:val="00AD5771"/>
    <w:rsid w:val="00AD7477"/>
    <w:rsid w:val="00AD7D33"/>
    <w:rsid w:val="00AE21B5"/>
    <w:rsid w:val="00AE32D7"/>
    <w:rsid w:val="00AE52E4"/>
    <w:rsid w:val="00AE7E48"/>
    <w:rsid w:val="00AF1DEE"/>
    <w:rsid w:val="00AF219E"/>
    <w:rsid w:val="00AF4487"/>
    <w:rsid w:val="00AF49D9"/>
    <w:rsid w:val="00AF68E5"/>
    <w:rsid w:val="00B0105E"/>
    <w:rsid w:val="00B03AA6"/>
    <w:rsid w:val="00B04219"/>
    <w:rsid w:val="00B05038"/>
    <w:rsid w:val="00B05D05"/>
    <w:rsid w:val="00B06546"/>
    <w:rsid w:val="00B1229F"/>
    <w:rsid w:val="00B124E6"/>
    <w:rsid w:val="00B1357D"/>
    <w:rsid w:val="00B20555"/>
    <w:rsid w:val="00B20E45"/>
    <w:rsid w:val="00B23CA2"/>
    <w:rsid w:val="00B26D33"/>
    <w:rsid w:val="00B30B12"/>
    <w:rsid w:val="00B32145"/>
    <w:rsid w:val="00B36910"/>
    <w:rsid w:val="00B37273"/>
    <w:rsid w:val="00B378A7"/>
    <w:rsid w:val="00B40C29"/>
    <w:rsid w:val="00B44115"/>
    <w:rsid w:val="00B44E07"/>
    <w:rsid w:val="00B50889"/>
    <w:rsid w:val="00B57EFC"/>
    <w:rsid w:val="00B6031D"/>
    <w:rsid w:val="00B6118B"/>
    <w:rsid w:val="00B638D2"/>
    <w:rsid w:val="00B66A5D"/>
    <w:rsid w:val="00B72924"/>
    <w:rsid w:val="00B7535A"/>
    <w:rsid w:val="00B753C5"/>
    <w:rsid w:val="00B757CF"/>
    <w:rsid w:val="00B75F4C"/>
    <w:rsid w:val="00B76AE8"/>
    <w:rsid w:val="00B7756D"/>
    <w:rsid w:val="00B77E15"/>
    <w:rsid w:val="00B77F87"/>
    <w:rsid w:val="00B80063"/>
    <w:rsid w:val="00B80FEA"/>
    <w:rsid w:val="00B812D4"/>
    <w:rsid w:val="00B81574"/>
    <w:rsid w:val="00B82C02"/>
    <w:rsid w:val="00B85438"/>
    <w:rsid w:val="00B8660D"/>
    <w:rsid w:val="00B866D4"/>
    <w:rsid w:val="00B90B6E"/>
    <w:rsid w:val="00B9202E"/>
    <w:rsid w:val="00B925BE"/>
    <w:rsid w:val="00B925C1"/>
    <w:rsid w:val="00B92E71"/>
    <w:rsid w:val="00B93738"/>
    <w:rsid w:val="00B93F66"/>
    <w:rsid w:val="00B940D9"/>
    <w:rsid w:val="00B96C7A"/>
    <w:rsid w:val="00B97039"/>
    <w:rsid w:val="00B970EA"/>
    <w:rsid w:val="00B973A6"/>
    <w:rsid w:val="00B97456"/>
    <w:rsid w:val="00BA13CF"/>
    <w:rsid w:val="00BA62B3"/>
    <w:rsid w:val="00BA6F93"/>
    <w:rsid w:val="00BB3C01"/>
    <w:rsid w:val="00BB5BB9"/>
    <w:rsid w:val="00BB5EE9"/>
    <w:rsid w:val="00BC1200"/>
    <w:rsid w:val="00BC3EAD"/>
    <w:rsid w:val="00BC438C"/>
    <w:rsid w:val="00BC4434"/>
    <w:rsid w:val="00BC44F0"/>
    <w:rsid w:val="00BD06CC"/>
    <w:rsid w:val="00BD1BC7"/>
    <w:rsid w:val="00BD3CD2"/>
    <w:rsid w:val="00BD5AB0"/>
    <w:rsid w:val="00BD7243"/>
    <w:rsid w:val="00BD7750"/>
    <w:rsid w:val="00BE18DC"/>
    <w:rsid w:val="00BE3DD2"/>
    <w:rsid w:val="00BE4678"/>
    <w:rsid w:val="00BE4D5A"/>
    <w:rsid w:val="00BE7DB0"/>
    <w:rsid w:val="00BF03EF"/>
    <w:rsid w:val="00BF0B2A"/>
    <w:rsid w:val="00BF613A"/>
    <w:rsid w:val="00C0092C"/>
    <w:rsid w:val="00C01121"/>
    <w:rsid w:val="00C01ED7"/>
    <w:rsid w:val="00C0204E"/>
    <w:rsid w:val="00C03C64"/>
    <w:rsid w:val="00C045FD"/>
    <w:rsid w:val="00C04946"/>
    <w:rsid w:val="00C05001"/>
    <w:rsid w:val="00C053D1"/>
    <w:rsid w:val="00C06FAE"/>
    <w:rsid w:val="00C07C16"/>
    <w:rsid w:val="00C10543"/>
    <w:rsid w:val="00C13F43"/>
    <w:rsid w:val="00C1697B"/>
    <w:rsid w:val="00C170D6"/>
    <w:rsid w:val="00C17E92"/>
    <w:rsid w:val="00C21DE8"/>
    <w:rsid w:val="00C23F52"/>
    <w:rsid w:val="00C2417F"/>
    <w:rsid w:val="00C25B5C"/>
    <w:rsid w:val="00C301D0"/>
    <w:rsid w:val="00C3077B"/>
    <w:rsid w:val="00C312E6"/>
    <w:rsid w:val="00C324FC"/>
    <w:rsid w:val="00C32525"/>
    <w:rsid w:val="00C35A31"/>
    <w:rsid w:val="00C367A6"/>
    <w:rsid w:val="00C3779D"/>
    <w:rsid w:val="00C40A88"/>
    <w:rsid w:val="00C410F1"/>
    <w:rsid w:val="00C42D5B"/>
    <w:rsid w:val="00C45A6D"/>
    <w:rsid w:val="00C509DE"/>
    <w:rsid w:val="00C52E55"/>
    <w:rsid w:val="00C541B8"/>
    <w:rsid w:val="00C56AAD"/>
    <w:rsid w:val="00C57926"/>
    <w:rsid w:val="00C60826"/>
    <w:rsid w:val="00C619BE"/>
    <w:rsid w:val="00C61D60"/>
    <w:rsid w:val="00C654A0"/>
    <w:rsid w:val="00C71806"/>
    <w:rsid w:val="00C733DC"/>
    <w:rsid w:val="00C73593"/>
    <w:rsid w:val="00C735C9"/>
    <w:rsid w:val="00C737B3"/>
    <w:rsid w:val="00C73F2B"/>
    <w:rsid w:val="00C742D0"/>
    <w:rsid w:val="00C75536"/>
    <w:rsid w:val="00C77FAE"/>
    <w:rsid w:val="00C81205"/>
    <w:rsid w:val="00C815C4"/>
    <w:rsid w:val="00C81D86"/>
    <w:rsid w:val="00C83129"/>
    <w:rsid w:val="00C85974"/>
    <w:rsid w:val="00C8723B"/>
    <w:rsid w:val="00C87A1F"/>
    <w:rsid w:val="00C93786"/>
    <w:rsid w:val="00C948CB"/>
    <w:rsid w:val="00C94CB7"/>
    <w:rsid w:val="00C971B1"/>
    <w:rsid w:val="00CA001D"/>
    <w:rsid w:val="00CA0196"/>
    <w:rsid w:val="00CA048F"/>
    <w:rsid w:val="00CA0981"/>
    <w:rsid w:val="00CA2B73"/>
    <w:rsid w:val="00CA3B3E"/>
    <w:rsid w:val="00CA5183"/>
    <w:rsid w:val="00CB306E"/>
    <w:rsid w:val="00CB39FE"/>
    <w:rsid w:val="00CB4280"/>
    <w:rsid w:val="00CB4BFB"/>
    <w:rsid w:val="00CB670C"/>
    <w:rsid w:val="00CB7C8B"/>
    <w:rsid w:val="00CC11A5"/>
    <w:rsid w:val="00CC224D"/>
    <w:rsid w:val="00CC42C8"/>
    <w:rsid w:val="00CC5D2C"/>
    <w:rsid w:val="00CC7E18"/>
    <w:rsid w:val="00CD1ECD"/>
    <w:rsid w:val="00CD72EA"/>
    <w:rsid w:val="00CE03EE"/>
    <w:rsid w:val="00CE0DB5"/>
    <w:rsid w:val="00CE1333"/>
    <w:rsid w:val="00CE2114"/>
    <w:rsid w:val="00CE524E"/>
    <w:rsid w:val="00CE7EFA"/>
    <w:rsid w:val="00CF10AF"/>
    <w:rsid w:val="00CF1C91"/>
    <w:rsid w:val="00CF23AE"/>
    <w:rsid w:val="00CF2846"/>
    <w:rsid w:val="00CF3130"/>
    <w:rsid w:val="00D008CD"/>
    <w:rsid w:val="00D00AEE"/>
    <w:rsid w:val="00D01130"/>
    <w:rsid w:val="00D01E3F"/>
    <w:rsid w:val="00D02CD9"/>
    <w:rsid w:val="00D03989"/>
    <w:rsid w:val="00D068DD"/>
    <w:rsid w:val="00D06B93"/>
    <w:rsid w:val="00D070CE"/>
    <w:rsid w:val="00D07A13"/>
    <w:rsid w:val="00D105BC"/>
    <w:rsid w:val="00D1084F"/>
    <w:rsid w:val="00D1166A"/>
    <w:rsid w:val="00D11C67"/>
    <w:rsid w:val="00D12504"/>
    <w:rsid w:val="00D128FF"/>
    <w:rsid w:val="00D12CC7"/>
    <w:rsid w:val="00D1417E"/>
    <w:rsid w:val="00D141AF"/>
    <w:rsid w:val="00D145EC"/>
    <w:rsid w:val="00D15457"/>
    <w:rsid w:val="00D157FE"/>
    <w:rsid w:val="00D162C4"/>
    <w:rsid w:val="00D17981"/>
    <w:rsid w:val="00D21219"/>
    <w:rsid w:val="00D22E6B"/>
    <w:rsid w:val="00D322C0"/>
    <w:rsid w:val="00D32D41"/>
    <w:rsid w:val="00D343FD"/>
    <w:rsid w:val="00D35D4B"/>
    <w:rsid w:val="00D3624D"/>
    <w:rsid w:val="00D362FC"/>
    <w:rsid w:val="00D3637C"/>
    <w:rsid w:val="00D36D37"/>
    <w:rsid w:val="00D41519"/>
    <w:rsid w:val="00D4410B"/>
    <w:rsid w:val="00D4477D"/>
    <w:rsid w:val="00D4553F"/>
    <w:rsid w:val="00D45D24"/>
    <w:rsid w:val="00D4753D"/>
    <w:rsid w:val="00D50255"/>
    <w:rsid w:val="00D5036F"/>
    <w:rsid w:val="00D50C65"/>
    <w:rsid w:val="00D54208"/>
    <w:rsid w:val="00D54255"/>
    <w:rsid w:val="00D54D02"/>
    <w:rsid w:val="00D56049"/>
    <w:rsid w:val="00D576E1"/>
    <w:rsid w:val="00D60A4B"/>
    <w:rsid w:val="00D61678"/>
    <w:rsid w:val="00D62DA7"/>
    <w:rsid w:val="00D651DC"/>
    <w:rsid w:val="00D65BF5"/>
    <w:rsid w:val="00D65F14"/>
    <w:rsid w:val="00D66595"/>
    <w:rsid w:val="00D66B2B"/>
    <w:rsid w:val="00D70AFE"/>
    <w:rsid w:val="00D713D8"/>
    <w:rsid w:val="00D71CAC"/>
    <w:rsid w:val="00D75E6B"/>
    <w:rsid w:val="00D76945"/>
    <w:rsid w:val="00D76C20"/>
    <w:rsid w:val="00D80823"/>
    <w:rsid w:val="00D80B71"/>
    <w:rsid w:val="00D80BEA"/>
    <w:rsid w:val="00D81507"/>
    <w:rsid w:val="00D82BCC"/>
    <w:rsid w:val="00D837EB"/>
    <w:rsid w:val="00D84DEF"/>
    <w:rsid w:val="00D856FE"/>
    <w:rsid w:val="00D8625F"/>
    <w:rsid w:val="00D86A35"/>
    <w:rsid w:val="00D86FF7"/>
    <w:rsid w:val="00D90DF2"/>
    <w:rsid w:val="00D9461B"/>
    <w:rsid w:val="00D963EA"/>
    <w:rsid w:val="00D967CB"/>
    <w:rsid w:val="00DA0398"/>
    <w:rsid w:val="00DA083A"/>
    <w:rsid w:val="00DA26E4"/>
    <w:rsid w:val="00DA5FDC"/>
    <w:rsid w:val="00DB0295"/>
    <w:rsid w:val="00DB0D78"/>
    <w:rsid w:val="00DB252D"/>
    <w:rsid w:val="00DB26E1"/>
    <w:rsid w:val="00DB2726"/>
    <w:rsid w:val="00DB2D56"/>
    <w:rsid w:val="00DB37CD"/>
    <w:rsid w:val="00DB4F22"/>
    <w:rsid w:val="00DB5019"/>
    <w:rsid w:val="00DB79E4"/>
    <w:rsid w:val="00DC104D"/>
    <w:rsid w:val="00DC109E"/>
    <w:rsid w:val="00DC11DA"/>
    <w:rsid w:val="00DC1531"/>
    <w:rsid w:val="00DC1FE2"/>
    <w:rsid w:val="00DC358F"/>
    <w:rsid w:val="00DC6A48"/>
    <w:rsid w:val="00DD0ACD"/>
    <w:rsid w:val="00DD2E22"/>
    <w:rsid w:val="00DD32EC"/>
    <w:rsid w:val="00DD5BAC"/>
    <w:rsid w:val="00DD6586"/>
    <w:rsid w:val="00DD746A"/>
    <w:rsid w:val="00DD7B95"/>
    <w:rsid w:val="00DE11F5"/>
    <w:rsid w:val="00DE172D"/>
    <w:rsid w:val="00DE27D7"/>
    <w:rsid w:val="00DE3500"/>
    <w:rsid w:val="00DE483C"/>
    <w:rsid w:val="00DE65BA"/>
    <w:rsid w:val="00DE7D6D"/>
    <w:rsid w:val="00DF0463"/>
    <w:rsid w:val="00DF06A3"/>
    <w:rsid w:val="00DF1775"/>
    <w:rsid w:val="00DF1A8D"/>
    <w:rsid w:val="00DF225E"/>
    <w:rsid w:val="00DF2FEB"/>
    <w:rsid w:val="00DF497B"/>
    <w:rsid w:val="00DF6D97"/>
    <w:rsid w:val="00E0187E"/>
    <w:rsid w:val="00E018FC"/>
    <w:rsid w:val="00E01A34"/>
    <w:rsid w:val="00E03004"/>
    <w:rsid w:val="00E03DAA"/>
    <w:rsid w:val="00E04081"/>
    <w:rsid w:val="00E0574B"/>
    <w:rsid w:val="00E06CC2"/>
    <w:rsid w:val="00E07743"/>
    <w:rsid w:val="00E113B3"/>
    <w:rsid w:val="00E17927"/>
    <w:rsid w:val="00E17D67"/>
    <w:rsid w:val="00E21670"/>
    <w:rsid w:val="00E22E17"/>
    <w:rsid w:val="00E239C4"/>
    <w:rsid w:val="00E241F3"/>
    <w:rsid w:val="00E2438D"/>
    <w:rsid w:val="00E24D75"/>
    <w:rsid w:val="00E26966"/>
    <w:rsid w:val="00E27662"/>
    <w:rsid w:val="00E302C4"/>
    <w:rsid w:val="00E30D25"/>
    <w:rsid w:val="00E3119D"/>
    <w:rsid w:val="00E32065"/>
    <w:rsid w:val="00E37979"/>
    <w:rsid w:val="00E4032E"/>
    <w:rsid w:val="00E41EDF"/>
    <w:rsid w:val="00E42836"/>
    <w:rsid w:val="00E454CD"/>
    <w:rsid w:val="00E4588F"/>
    <w:rsid w:val="00E46219"/>
    <w:rsid w:val="00E477AF"/>
    <w:rsid w:val="00E47F1B"/>
    <w:rsid w:val="00E50491"/>
    <w:rsid w:val="00E50686"/>
    <w:rsid w:val="00E5145B"/>
    <w:rsid w:val="00E5152E"/>
    <w:rsid w:val="00E522D9"/>
    <w:rsid w:val="00E5370E"/>
    <w:rsid w:val="00E53F25"/>
    <w:rsid w:val="00E55894"/>
    <w:rsid w:val="00E57831"/>
    <w:rsid w:val="00E6071D"/>
    <w:rsid w:val="00E60A35"/>
    <w:rsid w:val="00E60D27"/>
    <w:rsid w:val="00E611B1"/>
    <w:rsid w:val="00E61814"/>
    <w:rsid w:val="00E6224B"/>
    <w:rsid w:val="00E6505A"/>
    <w:rsid w:val="00E654B9"/>
    <w:rsid w:val="00E6670B"/>
    <w:rsid w:val="00E70940"/>
    <w:rsid w:val="00E711ED"/>
    <w:rsid w:val="00E72293"/>
    <w:rsid w:val="00E7516E"/>
    <w:rsid w:val="00E7641F"/>
    <w:rsid w:val="00E844E6"/>
    <w:rsid w:val="00E84A18"/>
    <w:rsid w:val="00E85033"/>
    <w:rsid w:val="00E854B2"/>
    <w:rsid w:val="00E874E5"/>
    <w:rsid w:val="00E93042"/>
    <w:rsid w:val="00E93AB3"/>
    <w:rsid w:val="00E95B39"/>
    <w:rsid w:val="00E95C18"/>
    <w:rsid w:val="00E97BC1"/>
    <w:rsid w:val="00EA3089"/>
    <w:rsid w:val="00EA363C"/>
    <w:rsid w:val="00EA425A"/>
    <w:rsid w:val="00EA6BFB"/>
    <w:rsid w:val="00EA7BC8"/>
    <w:rsid w:val="00EB018D"/>
    <w:rsid w:val="00EB09DA"/>
    <w:rsid w:val="00EB17DE"/>
    <w:rsid w:val="00EB3B75"/>
    <w:rsid w:val="00EB42DF"/>
    <w:rsid w:val="00EB46F3"/>
    <w:rsid w:val="00EC1C23"/>
    <w:rsid w:val="00EC2CEA"/>
    <w:rsid w:val="00EC2D8D"/>
    <w:rsid w:val="00EC3F7D"/>
    <w:rsid w:val="00EC50B6"/>
    <w:rsid w:val="00EC6997"/>
    <w:rsid w:val="00ED08E8"/>
    <w:rsid w:val="00ED1CD5"/>
    <w:rsid w:val="00ED2E5C"/>
    <w:rsid w:val="00ED311D"/>
    <w:rsid w:val="00ED3881"/>
    <w:rsid w:val="00ED7404"/>
    <w:rsid w:val="00EE3F51"/>
    <w:rsid w:val="00EE47CF"/>
    <w:rsid w:val="00EE48DD"/>
    <w:rsid w:val="00EE4FCA"/>
    <w:rsid w:val="00EE516C"/>
    <w:rsid w:val="00EE5B75"/>
    <w:rsid w:val="00EF06EF"/>
    <w:rsid w:val="00EF17B4"/>
    <w:rsid w:val="00EF2CE6"/>
    <w:rsid w:val="00EF2D80"/>
    <w:rsid w:val="00EF3F83"/>
    <w:rsid w:val="00EF3F91"/>
    <w:rsid w:val="00EF5B36"/>
    <w:rsid w:val="00EF682D"/>
    <w:rsid w:val="00EF6D17"/>
    <w:rsid w:val="00EF76C4"/>
    <w:rsid w:val="00EF79A0"/>
    <w:rsid w:val="00F01434"/>
    <w:rsid w:val="00F015CB"/>
    <w:rsid w:val="00F037B1"/>
    <w:rsid w:val="00F0627E"/>
    <w:rsid w:val="00F1173F"/>
    <w:rsid w:val="00F1258D"/>
    <w:rsid w:val="00F12BDE"/>
    <w:rsid w:val="00F12C5A"/>
    <w:rsid w:val="00F149C3"/>
    <w:rsid w:val="00F17B72"/>
    <w:rsid w:val="00F17F51"/>
    <w:rsid w:val="00F20553"/>
    <w:rsid w:val="00F2663F"/>
    <w:rsid w:val="00F271C2"/>
    <w:rsid w:val="00F30A90"/>
    <w:rsid w:val="00F31A75"/>
    <w:rsid w:val="00F34125"/>
    <w:rsid w:val="00F357CE"/>
    <w:rsid w:val="00F362AB"/>
    <w:rsid w:val="00F4085B"/>
    <w:rsid w:val="00F40AD6"/>
    <w:rsid w:val="00F40D80"/>
    <w:rsid w:val="00F412F7"/>
    <w:rsid w:val="00F41C1C"/>
    <w:rsid w:val="00F41F6F"/>
    <w:rsid w:val="00F4264F"/>
    <w:rsid w:val="00F42753"/>
    <w:rsid w:val="00F4550D"/>
    <w:rsid w:val="00F4553C"/>
    <w:rsid w:val="00F46F6E"/>
    <w:rsid w:val="00F4706F"/>
    <w:rsid w:val="00F47564"/>
    <w:rsid w:val="00F47AD9"/>
    <w:rsid w:val="00F50C9E"/>
    <w:rsid w:val="00F51F51"/>
    <w:rsid w:val="00F5225E"/>
    <w:rsid w:val="00F5332D"/>
    <w:rsid w:val="00F5466F"/>
    <w:rsid w:val="00F551E7"/>
    <w:rsid w:val="00F55622"/>
    <w:rsid w:val="00F559EF"/>
    <w:rsid w:val="00F60367"/>
    <w:rsid w:val="00F61CE1"/>
    <w:rsid w:val="00F6517C"/>
    <w:rsid w:val="00F658D2"/>
    <w:rsid w:val="00F65CC0"/>
    <w:rsid w:val="00F6657F"/>
    <w:rsid w:val="00F67813"/>
    <w:rsid w:val="00F70D50"/>
    <w:rsid w:val="00F7194B"/>
    <w:rsid w:val="00F729BA"/>
    <w:rsid w:val="00F74DD3"/>
    <w:rsid w:val="00F7697C"/>
    <w:rsid w:val="00F82935"/>
    <w:rsid w:val="00F8487B"/>
    <w:rsid w:val="00F87222"/>
    <w:rsid w:val="00F90A1D"/>
    <w:rsid w:val="00F930BB"/>
    <w:rsid w:val="00F934FB"/>
    <w:rsid w:val="00F93DFA"/>
    <w:rsid w:val="00F97E6C"/>
    <w:rsid w:val="00FA0BBF"/>
    <w:rsid w:val="00FA1077"/>
    <w:rsid w:val="00FA19C2"/>
    <w:rsid w:val="00FA1AB8"/>
    <w:rsid w:val="00FA1DCD"/>
    <w:rsid w:val="00FA3185"/>
    <w:rsid w:val="00FA3C36"/>
    <w:rsid w:val="00FA41FA"/>
    <w:rsid w:val="00FA4F21"/>
    <w:rsid w:val="00FA659D"/>
    <w:rsid w:val="00FA65DF"/>
    <w:rsid w:val="00FA753F"/>
    <w:rsid w:val="00FB1F18"/>
    <w:rsid w:val="00FB3C4F"/>
    <w:rsid w:val="00FB3F77"/>
    <w:rsid w:val="00FB4A10"/>
    <w:rsid w:val="00FB751B"/>
    <w:rsid w:val="00FC244B"/>
    <w:rsid w:val="00FC3E20"/>
    <w:rsid w:val="00FC7616"/>
    <w:rsid w:val="00FD0AC5"/>
    <w:rsid w:val="00FD2A5D"/>
    <w:rsid w:val="00FD3057"/>
    <w:rsid w:val="00FD3356"/>
    <w:rsid w:val="00FD5A5B"/>
    <w:rsid w:val="00FD7D1A"/>
    <w:rsid w:val="00FE6D37"/>
    <w:rsid w:val="00FF26D8"/>
    <w:rsid w:val="00FF3471"/>
    <w:rsid w:val="00FF347A"/>
    <w:rsid w:val="00FF4741"/>
    <w:rsid w:val="00FF628F"/>
    <w:rsid w:val="0163B90C"/>
    <w:rsid w:val="01A0AB1D"/>
    <w:rsid w:val="01BA1B97"/>
    <w:rsid w:val="01F11717"/>
    <w:rsid w:val="02B6E907"/>
    <w:rsid w:val="02DD5993"/>
    <w:rsid w:val="02DEBDE2"/>
    <w:rsid w:val="0428BB78"/>
    <w:rsid w:val="04817C21"/>
    <w:rsid w:val="05FE317A"/>
    <w:rsid w:val="0603166D"/>
    <w:rsid w:val="0739FD7C"/>
    <w:rsid w:val="076FDE44"/>
    <w:rsid w:val="07B4FE19"/>
    <w:rsid w:val="08069859"/>
    <w:rsid w:val="08283472"/>
    <w:rsid w:val="086898D5"/>
    <w:rsid w:val="08CDEC05"/>
    <w:rsid w:val="08F65704"/>
    <w:rsid w:val="08F783C1"/>
    <w:rsid w:val="08F95605"/>
    <w:rsid w:val="0967DBF2"/>
    <w:rsid w:val="09D3046A"/>
    <w:rsid w:val="0A1C6972"/>
    <w:rsid w:val="0AE519BE"/>
    <w:rsid w:val="0B069688"/>
    <w:rsid w:val="0B23F891"/>
    <w:rsid w:val="0BC276DB"/>
    <w:rsid w:val="0C44128C"/>
    <w:rsid w:val="0C6EE02E"/>
    <w:rsid w:val="0DA08F4F"/>
    <w:rsid w:val="0DC16BDF"/>
    <w:rsid w:val="0F36BC5F"/>
    <w:rsid w:val="0F3F3918"/>
    <w:rsid w:val="109446A2"/>
    <w:rsid w:val="1097744B"/>
    <w:rsid w:val="10A19A9E"/>
    <w:rsid w:val="10B6742A"/>
    <w:rsid w:val="10BF60EF"/>
    <w:rsid w:val="11B3B13F"/>
    <w:rsid w:val="120DD209"/>
    <w:rsid w:val="1215E644"/>
    <w:rsid w:val="12212903"/>
    <w:rsid w:val="12B0E346"/>
    <w:rsid w:val="1307076B"/>
    <w:rsid w:val="133FBAC2"/>
    <w:rsid w:val="1394B1BB"/>
    <w:rsid w:val="13D11141"/>
    <w:rsid w:val="14198F98"/>
    <w:rsid w:val="1443375E"/>
    <w:rsid w:val="1484469D"/>
    <w:rsid w:val="15E9FF6B"/>
    <w:rsid w:val="1673F6C2"/>
    <w:rsid w:val="16ED7317"/>
    <w:rsid w:val="175661B7"/>
    <w:rsid w:val="17A79BDC"/>
    <w:rsid w:val="1898EA9D"/>
    <w:rsid w:val="18BE5623"/>
    <w:rsid w:val="193E23E3"/>
    <w:rsid w:val="19835C91"/>
    <w:rsid w:val="1A6F77D8"/>
    <w:rsid w:val="1B43DE09"/>
    <w:rsid w:val="1BD32AE0"/>
    <w:rsid w:val="1C16D695"/>
    <w:rsid w:val="1C1F264E"/>
    <w:rsid w:val="1C6F3A6B"/>
    <w:rsid w:val="1CF6CE9A"/>
    <w:rsid w:val="1D384C1B"/>
    <w:rsid w:val="1DAC3D00"/>
    <w:rsid w:val="1EA0FC73"/>
    <w:rsid w:val="1EA1CE64"/>
    <w:rsid w:val="1EEBF06A"/>
    <w:rsid w:val="1FC4CA4C"/>
    <w:rsid w:val="1FFD761A"/>
    <w:rsid w:val="20383E66"/>
    <w:rsid w:val="206C24FC"/>
    <w:rsid w:val="2138E5A5"/>
    <w:rsid w:val="219A8DD4"/>
    <w:rsid w:val="220C3262"/>
    <w:rsid w:val="224AFDCC"/>
    <w:rsid w:val="22D8CB9F"/>
    <w:rsid w:val="22EB5A46"/>
    <w:rsid w:val="23B6D994"/>
    <w:rsid w:val="23F65424"/>
    <w:rsid w:val="24754CD8"/>
    <w:rsid w:val="24806AEA"/>
    <w:rsid w:val="25011FD3"/>
    <w:rsid w:val="2507408B"/>
    <w:rsid w:val="251D83BB"/>
    <w:rsid w:val="251F8DDF"/>
    <w:rsid w:val="257E6E25"/>
    <w:rsid w:val="260D262F"/>
    <w:rsid w:val="2634405C"/>
    <w:rsid w:val="264E2A98"/>
    <w:rsid w:val="264F23BC"/>
    <w:rsid w:val="265591FA"/>
    <w:rsid w:val="26DDE8D7"/>
    <w:rsid w:val="27771CFA"/>
    <w:rsid w:val="27D2600D"/>
    <w:rsid w:val="28272D87"/>
    <w:rsid w:val="2827B5B8"/>
    <w:rsid w:val="2848D89C"/>
    <w:rsid w:val="28C79457"/>
    <w:rsid w:val="292512CF"/>
    <w:rsid w:val="2A1F6FC9"/>
    <w:rsid w:val="2A811631"/>
    <w:rsid w:val="2AD77E6C"/>
    <w:rsid w:val="2B09C598"/>
    <w:rsid w:val="2B661814"/>
    <w:rsid w:val="2BA8CFDE"/>
    <w:rsid w:val="2BCF8020"/>
    <w:rsid w:val="2C9CD156"/>
    <w:rsid w:val="2CA1D14B"/>
    <w:rsid w:val="2D3A10C1"/>
    <w:rsid w:val="2DA7C41D"/>
    <w:rsid w:val="2E055011"/>
    <w:rsid w:val="2E05DFF1"/>
    <w:rsid w:val="2E3E75EB"/>
    <w:rsid w:val="2EDFA835"/>
    <w:rsid w:val="2F263D8C"/>
    <w:rsid w:val="2F33DD46"/>
    <w:rsid w:val="2F421417"/>
    <w:rsid w:val="2F89B9AD"/>
    <w:rsid w:val="30442A4E"/>
    <w:rsid w:val="30651926"/>
    <w:rsid w:val="3147DF4F"/>
    <w:rsid w:val="31ADFEF0"/>
    <w:rsid w:val="31B7D7EE"/>
    <w:rsid w:val="3212894C"/>
    <w:rsid w:val="3216467D"/>
    <w:rsid w:val="325CDF45"/>
    <w:rsid w:val="331ABA2F"/>
    <w:rsid w:val="33470812"/>
    <w:rsid w:val="337C735A"/>
    <w:rsid w:val="33D46BE2"/>
    <w:rsid w:val="343D5C24"/>
    <w:rsid w:val="34AADD57"/>
    <w:rsid w:val="34C5645B"/>
    <w:rsid w:val="35762231"/>
    <w:rsid w:val="35777CD6"/>
    <w:rsid w:val="36C22306"/>
    <w:rsid w:val="382B9E29"/>
    <w:rsid w:val="3851DD15"/>
    <w:rsid w:val="3898B560"/>
    <w:rsid w:val="38C04740"/>
    <w:rsid w:val="38F22A8C"/>
    <w:rsid w:val="38F6A54C"/>
    <w:rsid w:val="3937BE97"/>
    <w:rsid w:val="39595724"/>
    <w:rsid w:val="39BCDDF0"/>
    <w:rsid w:val="39EFC405"/>
    <w:rsid w:val="3A02BA4D"/>
    <w:rsid w:val="3A6A0AB7"/>
    <w:rsid w:val="3C1BAFF1"/>
    <w:rsid w:val="3C64186D"/>
    <w:rsid w:val="3C8451AC"/>
    <w:rsid w:val="3CC2F7E5"/>
    <w:rsid w:val="3D53E420"/>
    <w:rsid w:val="3D7D4464"/>
    <w:rsid w:val="3D96E906"/>
    <w:rsid w:val="3DB46B8E"/>
    <w:rsid w:val="3E93751F"/>
    <w:rsid w:val="3EE4941B"/>
    <w:rsid w:val="3EEFF57D"/>
    <w:rsid w:val="3FB34B27"/>
    <w:rsid w:val="4070ED52"/>
    <w:rsid w:val="408B06EC"/>
    <w:rsid w:val="40AA8E9C"/>
    <w:rsid w:val="412E9C0F"/>
    <w:rsid w:val="41ADDFBE"/>
    <w:rsid w:val="421A4B6F"/>
    <w:rsid w:val="426D4B4C"/>
    <w:rsid w:val="42BEBCF8"/>
    <w:rsid w:val="43111CC6"/>
    <w:rsid w:val="4321BC82"/>
    <w:rsid w:val="439D60EB"/>
    <w:rsid w:val="43F1034C"/>
    <w:rsid w:val="44141AB9"/>
    <w:rsid w:val="4439F14C"/>
    <w:rsid w:val="44C1E6F5"/>
    <w:rsid w:val="4539170D"/>
    <w:rsid w:val="455F3E62"/>
    <w:rsid w:val="45E1DA28"/>
    <w:rsid w:val="46A1AF41"/>
    <w:rsid w:val="46F9F5F3"/>
    <w:rsid w:val="4721A840"/>
    <w:rsid w:val="477A650A"/>
    <w:rsid w:val="47894AA9"/>
    <w:rsid w:val="47F2E540"/>
    <w:rsid w:val="48040B97"/>
    <w:rsid w:val="484B607A"/>
    <w:rsid w:val="48B733F1"/>
    <w:rsid w:val="4960AB7A"/>
    <w:rsid w:val="49AF01EB"/>
    <w:rsid w:val="49E2EF29"/>
    <w:rsid w:val="49FBE4B5"/>
    <w:rsid w:val="4A0FC29C"/>
    <w:rsid w:val="4A2365E0"/>
    <w:rsid w:val="4A79A5B8"/>
    <w:rsid w:val="4AC1DFDD"/>
    <w:rsid w:val="4AC9FDE7"/>
    <w:rsid w:val="4B0659AF"/>
    <w:rsid w:val="4BC88FB6"/>
    <w:rsid w:val="4BFD151C"/>
    <w:rsid w:val="4C14FAF1"/>
    <w:rsid w:val="4C75E6C4"/>
    <w:rsid w:val="4D57CCBA"/>
    <w:rsid w:val="4D7EE133"/>
    <w:rsid w:val="4DE39DC1"/>
    <w:rsid w:val="4DFD6B82"/>
    <w:rsid w:val="4E61D8E5"/>
    <w:rsid w:val="4EF29D7D"/>
    <w:rsid w:val="4EF369B5"/>
    <w:rsid w:val="4F7B2868"/>
    <w:rsid w:val="4F7C24D8"/>
    <w:rsid w:val="4F8D81CB"/>
    <w:rsid w:val="4F9355D8"/>
    <w:rsid w:val="4F96D017"/>
    <w:rsid w:val="50C04774"/>
    <w:rsid w:val="510E435C"/>
    <w:rsid w:val="529A6C64"/>
    <w:rsid w:val="5343AB90"/>
    <w:rsid w:val="53C51A50"/>
    <w:rsid w:val="54289091"/>
    <w:rsid w:val="5444D326"/>
    <w:rsid w:val="547EAADC"/>
    <w:rsid w:val="54CDF99E"/>
    <w:rsid w:val="55B29026"/>
    <w:rsid w:val="5719D6D0"/>
    <w:rsid w:val="58761A9A"/>
    <w:rsid w:val="5880DED3"/>
    <w:rsid w:val="5997F5CE"/>
    <w:rsid w:val="59F453E0"/>
    <w:rsid w:val="5AA7477F"/>
    <w:rsid w:val="5ACAE589"/>
    <w:rsid w:val="5B6DDACF"/>
    <w:rsid w:val="5BE3DFB1"/>
    <w:rsid w:val="5C5FB162"/>
    <w:rsid w:val="5D41174D"/>
    <w:rsid w:val="5D460C40"/>
    <w:rsid w:val="5DEC6242"/>
    <w:rsid w:val="5E84943C"/>
    <w:rsid w:val="5E8D2F07"/>
    <w:rsid w:val="5F9E6D1F"/>
    <w:rsid w:val="5FC8461A"/>
    <w:rsid w:val="604DF223"/>
    <w:rsid w:val="60FDB51C"/>
    <w:rsid w:val="61818D08"/>
    <w:rsid w:val="621FE499"/>
    <w:rsid w:val="62F95990"/>
    <w:rsid w:val="6368AA62"/>
    <w:rsid w:val="6371314F"/>
    <w:rsid w:val="64055518"/>
    <w:rsid w:val="647FACDC"/>
    <w:rsid w:val="65147A97"/>
    <w:rsid w:val="655F1F5F"/>
    <w:rsid w:val="65B268D2"/>
    <w:rsid w:val="660A6316"/>
    <w:rsid w:val="663F7F17"/>
    <w:rsid w:val="66A59112"/>
    <w:rsid w:val="66D233A9"/>
    <w:rsid w:val="6733CF0E"/>
    <w:rsid w:val="6801F4E3"/>
    <w:rsid w:val="68362A22"/>
    <w:rsid w:val="68891C44"/>
    <w:rsid w:val="68F36B8C"/>
    <w:rsid w:val="698C5B94"/>
    <w:rsid w:val="69938F59"/>
    <w:rsid w:val="6997D11E"/>
    <w:rsid w:val="6A5969B8"/>
    <w:rsid w:val="6B011B67"/>
    <w:rsid w:val="6B93EB0F"/>
    <w:rsid w:val="6BB575CF"/>
    <w:rsid w:val="6BD6D572"/>
    <w:rsid w:val="6C81DB5F"/>
    <w:rsid w:val="6CB47FF9"/>
    <w:rsid w:val="6CF15A87"/>
    <w:rsid w:val="6DC51931"/>
    <w:rsid w:val="6DD1E62C"/>
    <w:rsid w:val="6DF5021A"/>
    <w:rsid w:val="6E425248"/>
    <w:rsid w:val="6E58882C"/>
    <w:rsid w:val="6EC1F79F"/>
    <w:rsid w:val="6F3F89A3"/>
    <w:rsid w:val="6F903BFD"/>
    <w:rsid w:val="7096F310"/>
    <w:rsid w:val="71097819"/>
    <w:rsid w:val="713BC9E1"/>
    <w:rsid w:val="7169D091"/>
    <w:rsid w:val="71B538EA"/>
    <w:rsid w:val="71B74283"/>
    <w:rsid w:val="7221300B"/>
    <w:rsid w:val="72528109"/>
    <w:rsid w:val="72F62F7E"/>
    <w:rsid w:val="730184EF"/>
    <w:rsid w:val="7443C263"/>
    <w:rsid w:val="74A154ED"/>
    <w:rsid w:val="754D7AD1"/>
    <w:rsid w:val="7556401E"/>
    <w:rsid w:val="762E905A"/>
    <w:rsid w:val="7641DB21"/>
    <w:rsid w:val="76950010"/>
    <w:rsid w:val="76E02976"/>
    <w:rsid w:val="770C51A2"/>
    <w:rsid w:val="77565FEA"/>
    <w:rsid w:val="7782B5B2"/>
    <w:rsid w:val="77F1FC02"/>
    <w:rsid w:val="780ACF74"/>
    <w:rsid w:val="785776D7"/>
    <w:rsid w:val="78D0D861"/>
    <w:rsid w:val="7920E9BD"/>
    <w:rsid w:val="792B0309"/>
    <w:rsid w:val="79749A2A"/>
    <w:rsid w:val="7A03DDB2"/>
    <w:rsid w:val="7A74559F"/>
    <w:rsid w:val="7ACB7317"/>
    <w:rsid w:val="7ADF34AB"/>
    <w:rsid w:val="7B687133"/>
    <w:rsid w:val="7BE166C2"/>
    <w:rsid w:val="7C1A79F4"/>
    <w:rsid w:val="7C7DA304"/>
    <w:rsid w:val="7C8CE59D"/>
    <w:rsid w:val="7D220896"/>
    <w:rsid w:val="7D3AEA42"/>
    <w:rsid w:val="7D8BEF5A"/>
    <w:rsid w:val="7E0E4876"/>
    <w:rsid w:val="7FA51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8A92"/>
  <w15:docId w15:val="{C69E66B9-BF36-417C-8227-64A844D67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MS Mincho" w:hAnsi="Trebuchet MS" w:cs="Calibri"/>
        <w:sz w:val="22"/>
        <w:szCs w:val="24"/>
        <w:lang w:val="en-GB" w:eastAsia="ja-JP"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44B"/>
    <w:pPr>
      <w:suppressAutoHyphens/>
      <w:jc w:val="both"/>
    </w:pPr>
  </w:style>
  <w:style w:type="paragraph" w:styleId="Heading1">
    <w:name w:val="heading 1"/>
    <w:basedOn w:val="Normal"/>
    <w:next w:val="Normal"/>
    <w:uiPriority w:val="9"/>
    <w:qFormat/>
    <w:pPr>
      <w:keepNext/>
      <w:keepLines/>
      <w:numPr>
        <w:numId w:val="1"/>
      </w:numPr>
      <w:spacing w:before="360" w:after="240"/>
      <w:outlineLvl w:val="0"/>
    </w:pPr>
    <w:rPr>
      <w:rFonts w:eastAsia="MS Gothic"/>
      <w:b/>
      <w:bCs/>
      <w:color w:val="365F91"/>
      <w:sz w:val="32"/>
      <w:szCs w:val="32"/>
    </w:rPr>
  </w:style>
  <w:style w:type="paragraph" w:styleId="Heading2">
    <w:name w:val="heading 2"/>
    <w:basedOn w:val="Normal"/>
    <w:next w:val="Normal"/>
    <w:uiPriority w:val="9"/>
    <w:unhideWhenUsed/>
    <w:qFormat/>
    <w:pPr>
      <w:keepNext/>
      <w:keepLines/>
      <w:numPr>
        <w:ilvl w:val="1"/>
        <w:numId w:val="1"/>
      </w:numPr>
      <w:spacing w:before="360" w:after="240"/>
      <w:outlineLvl w:val="1"/>
    </w:pPr>
    <w:rPr>
      <w:rFonts w:eastAsia="MS Gothic"/>
      <w:b/>
      <w:bCs/>
      <w:color w:val="365F91"/>
      <w:sz w:val="28"/>
      <w:szCs w:val="28"/>
    </w:rPr>
  </w:style>
  <w:style w:type="paragraph" w:styleId="Heading3">
    <w:name w:val="heading 3"/>
    <w:basedOn w:val="Normal"/>
    <w:next w:val="Normal"/>
    <w:uiPriority w:val="9"/>
    <w:unhideWhenUsed/>
    <w:qFormat/>
    <w:pPr>
      <w:keepNext/>
      <w:keepLines/>
      <w:numPr>
        <w:ilvl w:val="2"/>
        <w:numId w:val="1"/>
      </w:numPr>
      <w:spacing w:before="200" w:after="200"/>
      <w:outlineLvl w:val="2"/>
    </w:pPr>
    <w:rPr>
      <w:rFonts w:eastAsia="MS Gothic"/>
      <w:b/>
      <w:bCs/>
      <w:color w:val="365F91"/>
    </w:rPr>
  </w:style>
  <w:style w:type="paragraph" w:styleId="Heading4">
    <w:name w:val="heading 4"/>
    <w:basedOn w:val="Normal"/>
    <w:next w:val="Normal"/>
    <w:uiPriority w:val="9"/>
    <w:unhideWhenUsed/>
    <w:qFormat/>
    <w:pPr>
      <w:keepNext/>
      <w:keepLines/>
      <w:numPr>
        <w:ilvl w:val="3"/>
        <w:numId w:val="1"/>
      </w:numPr>
      <w:spacing w:before="200"/>
      <w:outlineLvl w:val="3"/>
    </w:pPr>
    <w:rPr>
      <w:rFonts w:ascii="Calibri" w:eastAsia="MS Gothic" w:hAnsi="Calibri"/>
      <w:b/>
      <w:bCs/>
      <w:iCs/>
      <w:color w:val="365F91"/>
    </w:rPr>
  </w:style>
  <w:style w:type="paragraph" w:styleId="Heading5">
    <w:name w:val="heading 5"/>
    <w:basedOn w:val="Normal"/>
    <w:next w:val="Normal"/>
    <w:uiPriority w:val="9"/>
    <w:semiHidden/>
    <w:unhideWhenUsed/>
    <w:qFormat/>
    <w:pPr>
      <w:keepNext/>
      <w:keepLines/>
      <w:numPr>
        <w:ilvl w:val="4"/>
        <w:numId w:val="1"/>
      </w:numPr>
      <w:spacing w:before="200"/>
      <w:outlineLvl w:val="4"/>
    </w:pPr>
    <w:rPr>
      <w:rFonts w:ascii="Calibri" w:eastAsia="MS Gothic" w:hAnsi="Calibri"/>
      <w:color w:val="243F60"/>
    </w:rPr>
  </w:style>
  <w:style w:type="paragraph" w:styleId="Heading6">
    <w:name w:val="heading 6"/>
    <w:basedOn w:val="Normal"/>
    <w:next w:val="Normal"/>
    <w:uiPriority w:val="9"/>
    <w:semiHidden/>
    <w:unhideWhenUsed/>
    <w:qFormat/>
    <w:pPr>
      <w:keepNext/>
      <w:keepLines/>
      <w:numPr>
        <w:ilvl w:val="5"/>
        <w:numId w:val="1"/>
      </w:numPr>
      <w:spacing w:before="200"/>
      <w:outlineLvl w:val="5"/>
    </w:pPr>
    <w:rPr>
      <w:rFonts w:ascii="Calibri" w:eastAsia="MS Gothic" w:hAnsi="Calibri"/>
      <w:i/>
      <w:iCs/>
      <w:color w:val="243F60"/>
    </w:rPr>
  </w:style>
  <w:style w:type="paragraph" w:styleId="Heading7">
    <w:name w:val="heading 7"/>
    <w:basedOn w:val="Normal"/>
    <w:next w:val="Normal"/>
    <w:pPr>
      <w:keepNext/>
      <w:keepLines/>
      <w:numPr>
        <w:ilvl w:val="6"/>
        <w:numId w:val="1"/>
      </w:numPr>
      <w:spacing w:before="200"/>
      <w:outlineLvl w:val="6"/>
    </w:pPr>
    <w:rPr>
      <w:rFonts w:ascii="Calibri" w:eastAsia="MS Gothic" w:hAnsi="Calibri"/>
      <w:i/>
      <w:iCs/>
      <w:color w:val="404040"/>
    </w:rPr>
  </w:style>
  <w:style w:type="paragraph" w:styleId="Heading8">
    <w:name w:val="heading 8"/>
    <w:basedOn w:val="Normal"/>
    <w:next w:val="Normal"/>
    <w:pPr>
      <w:keepNext/>
      <w:keepLines/>
      <w:numPr>
        <w:ilvl w:val="7"/>
        <w:numId w:val="1"/>
      </w:numPr>
      <w:spacing w:before="200"/>
      <w:outlineLvl w:val="7"/>
    </w:pPr>
    <w:rPr>
      <w:rFonts w:ascii="Calibri" w:eastAsia="MS Gothic" w:hAnsi="Calibri"/>
      <w:color w:val="404040"/>
      <w:sz w:val="20"/>
      <w:szCs w:val="20"/>
    </w:rPr>
  </w:style>
  <w:style w:type="paragraph" w:styleId="Heading9">
    <w:name w:val="heading 9"/>
    <w:basedOn w:val="Normal"/>
    <w:next w:val="Normal"/>
    <w:pPr>
      <w:keepNext/>
      <w:keepLines/>
      <w:numPr>
        <w:ilvl w:val="8"/>
        <w:numId w:val="1"/>
      </w:numPr>
      <w:spacing w:before="200"/>
      <w:outlineLvl w:val="8"/>
    </w:pPr>
    <w:rPr>
      <w:rFonts w:ascii="Calibri" w:eastAsia="MS Gothic" w:hAnsi="Calibri"/>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
    <w:name w:val="WW_OutlineListStyle"/>
    <w:basedOn w:val="NoList"/>
    <w:pPr>
      <w:numPr>
        <w:numId w:val="1"/>
      </w:numPr>
    </w:pPr>
  </w:style>
  <w:style w:type="character" w:customStyle="1" w:styleId="Heading1Char">
    <w:name w:val="Heading 1 Char"/>
    <w:basedOn w:val="DefaultParagraphFont"/>
    <w:uiPriority w:val="9"/>
    <w:rPr>
      <w:rFonts w:ascii="Trebuchet MS" w:eastAsia="MS Gothic" w:hAnsi="Trebuchet MS" w:cs="Calibri"/>
      <w:b/>
      <w:bCs/>
      <w:color w:val="365F91"/>
      <w:sz w:val="32"/>
      <w:szCs w:val="32"/>
      <w:lang w:val="en-US"/>
    </w:rPr>
  </w:style>
  <w:style w:type="character" w:customStyle="1" w:styleId="HeaderChar">
    <w:name w:val="Header Char"/>
    <w:basedOn w:val="DefaultParagraphFont"/>
    <w:rPr>
      <w:sz w:val="24"/>
      <w:szCs w:val="24"/>
    </w:rPr>
  </w:style>
  <w:style w:type="character" w:customStyle="1" w:styleId="FooterChar">
    <w:name w:val="Footer Char"/>
    <w:basedOn w:val="DefaultParagraphFont"/>
    <w:uiPriority w:val="99"/>
    <w:rPr>
      <w:sz w:val="24"/>
      <w:szCs w:val="24"/>
    </w:rPr>
  </w:style>
  <w:style w:type="character" w:styleId="PageNumber">
    <w:name w:val="page number"/>
    <w:basedOn w:val="DefaultParagraphFont"/>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rPr>
      <w:rFonts w:ascii="Trebuchet MS" w:eastAsia="MS Gothic" w:hAnsi="Trebuchet MS" w:cs="Calibri"/>
      <w:b/>
      <w:bCs/>
      <w:color w:val="365F91"/>
      <w:sz w:val="28"/>
      <w:szCs w:val="28"/>
    </w:rPr>
  </w:style>
  <w:style w:type="character" w:customStyle="1" w:styleId="Heading3Char">
    <w:name w:val="Heading 3 Char"/>
    <w:basedOn w:val="DefaultParagraphFont"/>
    <w:rPr>
      <w:rFonts w:ascii="Trebuchet MS" w:eastAsia="MS Gothic" w:hAnsi="Trebuchet MS" w:cs="Calibri"/>
      <w:b/>
      <w:bCs/>
      <w:color w:val="365F91"/>
      <w:sz w:val="22"/>
      <w:szCs w:val="24"/>
      <w:lang w:val="en-US"/>
    </w:rPr>
  </w:style>
  <w:style w:type="character" w:customStyle="1" w:styleId="Heading4Char">
    <w:name w:val="Heading 4 Char"/>
    <w:basedOn w:val="DefaultParagraphFont"/>
    <w:rPr>
      <w:rFonts w:ascii="Calibri" w:eastAsia="MS Gothic" w:hAnsi="Calibri" w:cs="Calibri"/>
      <w:b/>
      <w:bCs/>
      <w:iCs/>
      <w:color w:val="365F91"/>
      <w:sz w:val="22"/>
      <w:szCs w:val="24"/>
    </w:rPr>
  </w:style>
  <w:style w:type="character" w:customStyle="1" w:styleId="Heading5Char">
    <w:name w:val="Heading 5 Char"/>
    <w:basedOn w:val="DefaultParagraphFont"/>
    <w:rPr>
      <w:rFonts w:ascii="Calibri" w:eastAsia="MS Gothic" w:hAnsi="Calibri" w:cs="Calibri"/>
      <w:color w:val="243F60"/>
      <w:sz w:val="22"/>
      <w:szCs w:val="24"/>
    </w:rPr>
  </w:style>
  <w:style w:type="character" w:customStyle="1" w:styleId="Heading6Char">
    <w:name w:val="Heading 6 Char"/>
    <w:basedOn w:val="DefaultParagraphFont"/>
    <w:rPr>
      <w:rFonts w:ascii="Calibri" w:eastAsia="MS Gothic" w:hAnsi="Calibri" w:cs="Calibri"/>
      <w:i/>
      <w:iCs/>
      <w:color w:val="243F60"/>
      <w:sz w:val="22"/>
      <w:szCs w:val="24"/>
    </w:rPr>
  </w:style>
  <w:style w:type="character" w:customStyle="1" w:styleId="Heading7Char">
    <w:name w:val="Heading 7 Char"/>
    <w:basedOn w:val="DefaultParagraphFont"/>
    <w:rPr>
      <w:rFonts w:ascii="Calibri" w:eastAsia="MS Gothic" w:hAnsi="Calibri" w:cs="Calibri"/>
      <w:i/>
      <w:iCs/>
      <w:color w:val="404040"/>
      <w:sz w:val="22"/>
      <w:szCs w:val="24"/>
    </w:rPr>
  </w:style>
  <w:style w:type="character" w:customStyle="1" w:styleId="Heading8Char">
    <w:name w:val="Heading 8 Char"/>
    <w:basedOn w:val="DefaultParagraphFont"/>
    <w:rPr>
      <w:rFonts w:ascii="Calibri" w:eastAsia="MS Gothic" w:hAnsi="Calibri" w:cs="Calibri"/>
      <w:color w:val="404040"/>
    </w:rPr>
  </w:style>
  <w:style w:type="character" w:customStyle="1" w:styleId="Heading9Char">
    <w:name w:val="Heading 9 Char"/>
    <w:basedOn w:val="DefaultParagraphFont"/>
    <w:rPr>
      <w:rFonts w:ascii="Calibri" w:eastAsia="MS Gothic" w:hAnsi="Calibri" w:cs="Calibri"/>
      <w:i/>
      <w:iCs/>
      <w:color w:val="404040"/>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4"/>
      <w:szCs w:val="24"/>
    </w:rPr>
  </w:style>
  <w:style w:type="character" w:customStyle="1" w:styleId="BalloonTextChar">
    <w:name w:val="Balloon Text Char"/>
    <w:basedOn w:val="DefaultParagraphFont"/>
    <w:rPr>
      <w:rFonts w:ascii="Lucida Grande" w:hAnsi="Lucida Grande"/>
      <w:sz w:val="18"/>
      <w:szCs w:val="18"/>
    </w:rPr>
  </w:style>
  <w:style w:type="character" w:customStyle="1" w:styleId="TitleChar">
    <w:name w:val="Title Char"/>
    <w:basedOn w:val="DefaultParagraphFont"/>
    <w:rPr>
      <w:rFonts w:ascii="Calibri" w:eastAsia="MS Gothic" w:hAnsi="Calibri" w:cs="Calibri"/>
      <w:color w:val="365F91"/>
      <w:spacing w:val="-10"/>
      <w:kern w:val="3"/>
      <w:sz w:val="56"/>
      <w:szCs w:val="56"/>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lang w:val="en-GB"/>
    </w:rPr>
  </w:style>
  <w:style w:type="character" w:customStyle="1" w:styleId="IndexLink">
    <w:name w:val="Index Link"/>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ListLabel41">
    <w:name w:val="ListLabel 41"/>
    <w:rPr>
      <w:rFonts w:cs="Courier New"/>
    </w:rPr>
  </w:style>
  <w:style w:type="character" w:customStyle="1" w:styleId="ListLabel42">
    <w:name w:val="ListLabel 42"/>
    <w:rPr>
      <w:rFonts w:cs="Wingdings"/>
    </w:rPr>
  </w:style>
  <w:style w:type="character" w:customStyle="1" w:styleId="ListLabel43">
    <w:name w:val="ListLabel 43"/>
    <w:rPr>
      <w:rFonts w:cs="Symbol"/>
    </w:rPr>
  </w:style>
  <w:style w:type="character" w:customStyle="1" w:styleId="ListLabel44">
    <w:name w:val="ListLabel 44"/>
    <w:rPr>
      <w:rFonts w:cs="Courier New"/>
    </w:rPr>
  </w:style>
  <w:style w:type="character" w:customStyle="1" w:styleId="ListLabel45">
    <w:name w:val="ListLabel 45"/>
    <w:rPr>
      <w:rFonts w:cs="Wingdings"/>
    </w:rPr>
  </w:style>
  <w:style w:type="character" w:customStyle="1" w:styleId="ListLabel46">
    <w:name w:val="ListLabel 46"/>
    <w:rPr>
      <w:rFonts w:cs="Symbol"/>
    </w:rPr>
  </w:style>
  <w:style w:type="character" w:customStyle="1" w:styleId="ListLabel47">
    <w:name w:val="ListLabel 47"/>
    <w:rPr>
      <w:rFonts w:cs="Courier New"/>
    </w:rPr>
  </w:style>
  <w:style w:type="character" w:customStyle="1" w:styleId="ListLabel48">
    <w:name w:val="ListLabel 48"/>
    <w:rPr>
      <w:rFonts w:cs="Wingdings"/>
    </w:rPr>
  </w:style>
  <w:style w:type="character" w:customStyle="1" w:styleId="ListLabel49">
    <w:name w:val="ListLabel 49"/>
    <w:rPr>
      <w:rFonts w:cs="Symbol"/>
    </w:rPr>
  </w:style>
  <w:style w:type="character" w:customStyle="1" w:styleId="ListLabel50">
    <w:name w:val="ListLabel 50"/>
    <w:rPr>
      <w:rFonts w:cs="Courier New"/>
    </w:rPr>
  </w:style>
  <w:style w:type="character" w:customStyle="1" w:styleId="ListLabel51">
    <w:name w:val="ListLabel 51"/>
    <w:rPr>
      <w:rFonts w:cs="Wingdings"/>
    </w:rPr>
  </w:style>
  <w:style w:type="character" w:customStyle="1" w:styleId="ListLabel52">
    <w:name w:val="ListLabel 52"/>
    <w:rPr>
      <w:rFonts w:cs="Symbol"/>
    </w:rPr>
  </w:style>
  <w:style w:type="character" w:customStyle="1" w:styleId="ListLabel53">
    <w:name w:val="ListLabel 53"/>
    <w:rPr>
      <w:rFonts w:cs="Courier New"/>
    </w:rPr>
  </w:style>
  <w:style w:type="character" w:customStyle="1" w:styleId="ListLabel54">
    <w:name w:val="ListLabel 54"/>
    <w:rPr>
      <w:rFonts w:cs="Wingdings"/>
    </w:rPr>
  </w:style>
  <w:style w:type="character" w:customStyle="1" w:styleId="ListLabel55">
    <w:name w:val="ListLabel 55"/>
    <w:rPr>
      <w:rFonts w:cs="Symbol"/>
    </w:rPr>
  </w:style>
  <w:style w:type="character" w:customStyle="1" w:styleId="ListLabel56">
    <w:name w:val="ListLabel 56"/>
    <w:rPr>
      <w:rFonts w:cs="Courier New"/>
    </w:rPr>
  </w:style>
  <w:style w:type="character" w:customStyle="1" w:styleId="ListLabel57">
    <w:name w:val="ListLabel 57"/>
    <w:rPr>
      <w:rFonts w:cs="Wingdings"/>
    </w:rPr>
  </w:style>
  <w:style w:type="character" w:customStyle="1" w:styleId="ListLabel58">
    <w:name w:val="ListLabel 58"/>
    <w:rPr>
      <w:rFonts w:cs="Symbol"/>
    </w:rPr>
  </w:style>
  <w:style w:type="character" w:customStyle="1" w:styleId="ListLabel59">
    <w:name w:val="ListLabel 59"/>
    <w:rPr>
      <w:rFonts w:cs="Courier New"/>
    </w:rPr>
  </w:style>
  <w:style w:type="character" w:customStyle="1" w:styleId="ListLabel60">
    <w:name w:val="ListLabel 60"/>
    <w:rPr>
      <w:rFonts w:cs="Wingdings"/>
    </w:rPr>
  </w:style>
  <w:style w:type="character" w:customStyle="1" w:styleId="ListLabel61">
    <w:name w:val="ListLabel 61"/>
    <w:rPr>
      <w:rFonts w:cs="Symbol"/>
    </w:rPr>
  </w:style>
  <w:style w:type="character" w:customStyle="1" w:styleId="ListLabel62">
    <w:name w:val="ListLabel 62"/>
    <w:rPr>
      <w:rFonts w:cs="Courier New"/>
    </w:rPr>
  </w:style>
  <w:style w:type="character" w:customStyle="1" w:styleId="ListLabel63">
    <w:name w:val="ListLabel 63"/>
    <w:rPr>
      <w:rFonts w:cs="Wingdings"/>
    </w:rPr>
  </w:style>
  <w:style w:type="character" w:customStyle="1" w:styleId="ListLabel64">
    <w:name w:val="ListLabel 64"/>
    <w:rPr>
      <w:rFonts w:cs="Symbol"/>
    </w:rPr>
  </w:style>
  <w:style w:type="character" w:customStyle="1" w:styleId="ListLabel65">
    <w:name w:val="ListLabel 65"/>
    <w:rPr>
      <w:rFonts w:cs="Courier New"/>
    </w:rPr>
  </w:style>
  <w:style w:type="character" w:customStyle="1" w:styleId="ListLabel66">
    <w:name w:val="ListLabel 66"/>
    <w:rPr>
      <w:rFonts w:cs="Wingdings"/>
    </w:rPr>
  </w:style>
  <w:style w:type="character" w:customStyle="1" w:styleId="ListLabel67">
    <w:name w:val="ListLabel 67"/>
    <w:rPr>
      <w:rFonts w:cs="Courier New"/>
    </w:rPr>
  </w:style>
  <w:style w:type="character" w:customStyle="1" w:styleId="ListLabel68">
    <w:name w:val="ListLabel 68"/>
    <w:rPr>
      <w:rFonts w:cs="Wingdings"/>
    </w:rPr>
  </w:style>
  <w:style w:type="character" w:customStyle="1" w:styleId="ListLabel69">
    <w:name w:val="ListLabel 69"/>
    <w:rPr>
      <w:rFonts w:cs="Symbol"/>
    </w:rPr>
  </w:style>
  <w:style w:type="character" w:customStyle="1" w:styleId="ListLabel70">
    <w:name w:val="ListLabel 70"/>
    <w:rPr>
      <w:rFonts w:cs="Courier New"/>
    </w:rPr>
  </w:style>
  <w:style w:type="character" w:customStyle="1" w:styleId="ListLabel71">
    <w:name w:val="ListLabel 71"/>
    <w:rPr>
      <w:rFonts w:cs="Wingdings"/>
    </w:rPr>
  </w:style>
  <w:style w:type="character" w:customStyle="1" w:styleId="ListLabel72">
    <w:name w:val="ListLabel 72"/>
    <w:rPr>
      <w:rFonts w:cs="Symbol"/>
    </w:rPr>
  </w:style>
  <w:style w:type="character" w:customStyle="1" w:styleId="ListLabel73">
    <w:name w:val="ListLabel 73"/>
    <w:rPr>
      <w:rFonts w:cs="Courier New"/>
    </w:rPr>
  </w:style>
  <w:style w:type="character" w:customStyle="1" w:styleId="ListLabel74">
    <w:name w:val="ListLabel 74"/>
    <w:rPr>
      <w:rFonts w:cs="Wingdings"/>
    </w:rPr>
  </w:style>
  <w:style w:type="character" w:customStyle="1" w:styleId="ListLabel75">
    <w:name w:val="ListLabel 75"/>
    <w:rPr>
      <w:rFonts w:cs="Symbol"/>
    </w:rPr>
  </w:style>
  <w:style w:type="character" w:customStyle="1" w:styleId="ListLabel76">
    <w:name w:val="ListLabel 76"/>
    <w:rPr>
      <w:rFonts w:cs="Courier New"/>
    </w:rPr>
  </w:style>
  <w:style w:type="character" w:customStyle="1" w:styleId="ListLabel77">
    <w:name w:val="ListLabel 77"/>
    <w:rPr>
      <w:rFonts w:cs="Wingdings"/>
    </w:rPr>
  </w:style>
  <w:style w:type="character" w:customStyle="1" w:styleId="ListLabel78">
    <w:name w:val="ListLabel 78"/>
    <w:rPr>
      <w:rFonts w:cs="Symbol"/>
    </w:rPr>
  </w:style>
  <w:style w:type="character" w:customStyle="1" w:styleId="ListLabel79">
    <w:name w:val="ListLabel 79"/>
    <w:rPr>
      <w:rFonts w:cs="Courier New"/>
    </w:rPr>
  </w:style>
  <w:style w:type="character" w:customStyle="1" w:styleId="ListLabel80">
    <w:name w:val="ListLabel 80"/>
    <w:rPr>
      <w:rFonts w:cs="Wingdings"/>
    </w:rPr>
  </w:style>
  <w:style w:type="character" w:customStyle="1" w:styleId="ListLabel81">
    <w:name w:val="ListLabel 81"/>
    <w:rPr>
      <w:rFonts w:cs="Symbol"/>
    </w:rPr>
  </w:style>
  <w:style w:type="character" w:customStyle="1" w:styleId="ListLabel82">
    <w:name w:val="ListLabel 82"/>
    <w:rPr>
      <w:rFonts w:cs="Courier New"/>
    </w:rPr>
  </w:style>
  <w:style w:type="character" w:customStyle="1" w:styleId="ListLabel83">
    <w:name w:val="ListLabel 83"/>
    <w:rPr>
      <w:rFonts w:cs="Wingdings"/>
    </w:rPr>
  </w:style>
  <w:style w:type="character" w:customStyle="1" w:styleId="ListLabel84">
    <w:name w:val="ListLabel 84"/>
    <w:rPr>
      <w:rFonts w:cs="Symbol"/>
    </w:rPr>
  </w:style>
  <w:style w:type="character" w:customStyle="1" w:styleId="ListLabel85">
    <w:name w:val="ListLabel 85"/>
    <w:rPr>
      <w:rFonts w:cs="Courier New"/>
    </w:rPr>
  </w:style>
  <w:style w:type="character" w:customStyle="1" w:styleId="ListLabel86">
    <w:name w:val="ListLabel 86"/>
    <w:rPr>
      <w:rFonts w:cs="Wingdings"/>
    </w:rPr>
  </w:style>
  <w:style w:type="character" w:customStyle="1" w:styleId="ListLabel87">
    <w:name w:val="ListLabel 87"/>
    <w:rPr>
      <w:rFonts w:cs="Symbol"/>
    </w:rPr>
  </w:style>
  <w:style w:type="character" w:customStyle="1" w:styleId="ListLabel88">
    <w:name w:val="ListLabel 88"/>
    <w:rPr>
      <w:rFonts w:cs="Courier New"/>
    </w:rPr>
  </w:style>
  <w:style w:type="character" w:customStyle="1" w:styleId="ListLabel89">
    <w:name w:val="ListLabel 89"/>
    <w:rPr>
      <w:rFonts w:cs="Wingdings"/>
    </w:rPr>
  </w:style>
  <w:style w:type="character" w:customStyle="1" w:styleId="ListLabel90">
    <w:name w:val="ListLabel 90"/>
    <w:rPr>
      <w:rFonts w:cs="Symbol"/>
    </w:rPr>
  </w:style>
  <w:style w:type="character" w:customStyle="1" w:styleId="ListLabel91">
    <w:name w:val="ListLabel 91"/>
    <w:rPr>
      <w:rFonts w:cs="Courier New"/>
    </w:rPr>
  </w:style>
  <w:style w:type="character" w:customStyle="1" w:styleId="ListLabel92">
    <w:name w:val="ListLabel 92"/>
    <w:rPr>
      <w:rFonts w:cs="Wingdings"/>
    </w:rPr>
  </w:style>
  <w:style w:type="character" w:customStyle="1" w:styleId="ListLabel93">
    <w:name w:val="ListLabel 93"/>
    <w:rPr>
      <w:lang w:val="en-GB"/>
    </w:rPr>
  </w:style>
  <w:style w:type="character" w:customStyle="1" w:styleId="ListLabel94">
    <w:name w:val="ListLabel 94"/>
    <w:rPr>
      <w:rFonts w:cs="Symbol"/>
    </w:rPr>
  </w:style>
  <w:style w:type="character" w:customStyle="1" w:styleId="ListLabel95">
    <w:name w:val="ListLabel 95"/>
    <w:rPr>
      <w:rFonts w:cs="Courier New"/>
    </w:rPr>
  </w:style>
  <w:style w:type="character" w:customStyle="1" w:styleId="ListLabel96">
    <w:name w:val="ListLabel 96"/>
    <w:rPr>
      <w:rFonts w:cs="Wingdings"/>
    </w:rPr>
  </w:style>
  <w:style w:type="character" w:customStyle="1" w:styleId="ListLabel97">
    <w:name w:val="ListLabel 97"/>
    <w:rPr>
      <w:rFonts w:cs="Symbol"/>
    </w:rPr>
  </w:style>
  <w:style w:type="character" w:customStyle="1" w:styleId="ListLabel98">
    <w:name w:val="ListLabel 98"/>
    <w:rPr>
      <w:rFonts w:cs="Courier New"/>
    </w:rPr>
  </w:style>
  <w:style w:type="character" w:customStyle="1" w:styleId="ListLabel99">
    <w:name w:val="ListLabel 99"/>
    <w:rPr>
      <w:rFonts w:cs="Wingdings"/>
    </w:rPr>
  </w:style>
  <w:style w:type="character" w:customStyle="1" w:styleId="ListLabel100">
    <w:name w:val="ListLabel 100"/>
    <w:rPr>
      <w:rFonts w:cs="Symbol"/>
    </w:rPr>
  </w:style>
  <w:style w:type="character" w:customStyle="1" w:styleId="ListLabel101">
    <w:name w:val="ListLabel 101"/>
    <w:rPr>
      <w:rFonts w:cs="Courier New"/>
    </w:rPr>
  </w:style>
  <w:style w:type="character" w:customStyle="1" w:styleId="ListLabel102">
    <w:name w:val="ListLabel 102"/>
    <w:rPr>
      <w:rFonts w:cs="Wingdings"/>
    </w:rPr>
  </w:style>
  <w:style w:type="character" w:customStyle="1" w:styleId="ListLabel103">
    <w:name w:val="ListLabel 103"/>
    <w:rPr>
      <w:rFonts w:cs="Symbol"/>
    </w:rPr>
  </w:style>
  <w:style w:type="character" w:customStyle="1" w:styleId="ListLabel104">
    <w:name w:val="ListLabel 104"/>
    <w:rPr>
      <w:rFonts w:cs="Courier New"/>
    </w:rPr>
  </w:style>
  <w:style w:type="character" w:customStyle="1" w:styleId="ListLabel105">
    <w:name w:val="ListLabel 105"/>
    <w:rPr>
      <w:rFonts w:cs="Wingdings"/>
    </w:rPr>
  </w:style>
  <w:style w:type="character" w:customStyle="1" w:styleId="ListLabel106">
    <w:name w:val="ListLabel 106"/>
    <w:rPr>
      <w:rFonts w:cs="Symbol"/>
    </w:rPr>
  </w:style>
  <w:style w:type="character" w:customStyle="1" w:styleId="ListLabel107">
    <w:name w:val="ListLabel 107"/>
    <w:rPr>
      <w:rFonts w:cs="Courier New"/>
    </w:rPr>
  </w:style>
  <w:style w:type="character" w:customStyle="1" w:styleId="ListLabel108">
    <w:name w:val="ListLabel 108"/>
    <w:rPr>
      <w:rFonts w:cs="Wingdings"/>
    </w:rPr>
  </w:style>
  <w:style w:type="character" w:customStyle="1" w:styleId="ListLabel109">
    <w:name w:val="ListLabel 109"/>
    <w:rPr>
      <w:rFonts w:cs="Symbol"/>
    </w:rPr>
  </w:style>
  <w:style w:type="character" w:customStyle="1" w:styleId="ListLabel110">
    <w:name w:val="ListLabel 110"/>
    <w:rPr>
      <w:rFonts w:cs="Courier New"/>
    </w:rPr>
  </w:style>
  <w:style w:type="character" w:customStyle="1" w:styleId="ListLabel111">
    <w:name w:val="ListLabel 111"/>
    <w:rPr>
      <w:rFonts w:cs="Wingdings"/>
    </w:rPr>
  </w:style>
  <w:style w:type="character" w:customStyle="1" w:styleId="ListLabel112">
    <w:name w:val="ListLabel 112"/>
    <w:rPr>
      <w:rFonts w:cs="Symbol"/>
    </w:rPr>
  </w:style>
  <w:style w:type="character" w:customStyle="1" w:styleId="ListLabel113">
    <w:name w:val="ListLabel 113"/>
    <w:rPr>
      <w:rFonts w:cs="Courier New"/>
    </w:rPr>
  </w:style>
  <w:style w:type="character" w:customStyle="1" w:styleId="ListLabel114">
    <w:name w:val="ListLabel 114"/>
    <w:rPr>
      <w:rFonts w:cs="Wingdings"/>
    </w:rPr>
  </w:style>
  <w:style w:type="character" w:customStyle="1" w:styleId="ListLabel115">
    <w:name w:val="ListLabel 115"/>
    <w:rPr>
      <w:rFonts w:cs="Symbol"/>
    </w:rPr>
  </w:style>
  <w:style w:type="character" w:customStyle="1" w:styleId="ListLabel116">
    <w:name w:val="ListLabel 116"/>
    <w:rPr>
      <w:rFonts w:cs="Courier New"/>
    </w:rPr>
  </w:style>
  <w:style w:type="character" w:customStyle="1" w:styleId="ListLabel117">
    <w:name w:val="ListLabel 117"/>
    <w:rPr>
      <w:rFonts w:cs="Wingdings"/>
    </w:rPr>
  </w:style>
  <w:style w:type="character" w:customStyle="1" w:styleId="ListLabel118">
    <w:name w:val="ListLabel 118"/>
    <w:rPr>
      <w:rFonts w:cs="Symbol"/>
    </w:rPr>
  </w:style>
  <w:style w:type="character" w:customStyle="1" w:styleId="ListLabel119">
    <w:name w:val="ListLabel 119"/>
    <w:rPr>
      <w:rFonts w:cs="Courier New"/>
    </w:rPr>
  </w:style>
  <w:style w:type="character" w:customStyle="1" w:styleId="ListLabel120">
    <w:name w:val="ListLabel 120"/>
    <w:rPr>
      <w:rFonts w:cs="Wingdings"/>
    </w:rPr>
  </w:style>
  <w:style w:type="character" w:customStyle="1" w:styleId="ListLabel121">
    <w:name w:val="ListLabel 121"/>
    <w:rPr>
      <w:rFonts w:cs="Courier New"/>
    </w:rPr>
  </w:style>
  <w:style w:type="character" w:customStyle="1" w:styleId="ListLabel122">
    <w:name w:val="ListLabel 122"/>
    <w:rPr>
      <w:rFonts w:cs="Wingdings"/>
    </w:rPr>
  </w:style>
  <w:style w:type="character" w:customStyle="1" w:styleId="ListLabel123">
    <w:name w:val="ListLabel 123"/>
    <w:rPr>
      <w:rFonts w:cs="Symbol"/>
    </w:rPr>
  </w:style>
  <w:style w:type="character" w:customStyle="1" w:styleId="ListLabel124">
    <w:name w:val="ListLabel 124"/>
    <w:rPr>
      <w:rFonts w:cs="Courier New"/>
    </w:rPr>
  </w:style>
  <w:style w:type="character" w:customStyle="1" w:styleId="ListLabel125">
    <w:name w:val="ListLabel 125"/>
    <w:rPr>
      <w:rFonts w:cs="Wingdings"/>
    </w:rPr>
  </w:style>
  <w:style w:type="character" w:customStyle="1" w:styleId="ListLabel126">
    <w:name w:val="ListLabel 126"/>
    <w:rPr>
      <w:rFonts w:cs="Symbol"/>
    </w:rPr>
  </w:style>
  <w:style w:type="character" w:customStyle="1" w:styleId="ListLabel127">
    <w:name w:val="ListLabel 127"/>
    <w:rPr>
      <w:rFonts w:cs="Courier New"/>
    </w:rPr>
  </w:style>
  <w:style w:type="character" w:customStyle="1" w:styleId="ListLabel128">
    <w:name w:val="ListLabel 128"/>
    <w:rPr>
      <w:rFonts w:cs="Wingdings"/>
    </w:rPr>
  </w:style>
  <w:style w:type="character" w:customStyle="1" w:styleId="ListLabel129">
    <w:name w:val="ListLabel 129"/>
    <w:rPr>
      <w:rFonts w:cs="Symbol"/>
    </w:rPr>
  </w:style>
  <w:style w:type="character" w:customStyle="1" w:styleId="ListLabel130">
    <w:name w:val="ListLabel 130"/>
    <w:rPr>
      <w:rFonts w:cs="Courier New"/>
    </w:rPr>
  </w:style>
  <w:style w:type="character" w:customStyle="1" w:styleId="ListLabel131">
    <w:name w:val="ListLabel 131"/>
    <w:rPr>
      <w:rFonts w:cs="Wingdings"/>
    </w:rPr>
  </w:style>
  <w:style w:type="character" w:customStyle="1" w:styleId="ListLabel132">
    <w:name w:val="ListLabel 132"/>
    <w:rPr>
      <w:rFonts w:cs="Symbol"/>
    </w:rPr>
  </w:style>
  <w:style w:type="character" w:customStyle="1" w:styleId="ListLabel133">
    <w:name w:val="ListLabel 133"/>
    <w:rPr>
      <w:rFonts w:cs="Courier New"/>
    </w:rPr>
  </w:style>
  <w:style w:type="character" w:customStyle="1" w:styleId="ListLabel134">
    <w:name w:val="ListLabel 134"/>
    <w:rPr>
      <w:rFonts w:cs="Wingdings"/>
    </w:rPr>
  </w:style>
  <w:style w:type="character" w:customStyle="1" w:styleId="ListLabel135">
    <w:name w:val="ListLabel 135"/>
    <w:rPr>
      <w:rFonts w:cs="Symbol"/>
    </w:rPr>
  </w:style>
  <w:style w:type="character" w:customStyle="1" w:styleId="ListLabel136">
    <w:name w:val="ListLabel 136"/>
    <w:rPr>
      <w:rFonts w:cs="Courier New"/>
    </w:rPr>
  </w:style>
  <w:style w:type="character" w:customStyle="1" w:styleId="ListLabel137">
    <w:name w:val="ListLabel 137"/>
    <w:rPr>
      <w:rFonts w:cs="Wingdings"/>
    </w:rPr>
  </w:style>
  <w:style w:type="character" w:customStyle="1" w:styleId="ListLabel138">
    <w:name w:val="ListLabel 138"/>
    <w:rPr>
      <w:rFonts w:cs="Symbol"/>
    </w:rPr>
  </w:style>
  <w:style w:type="character" w:customStyle="1" w:styleId="ListLabel139">
    <w:name w:val="ListLabel 139"/>
    <w:rPr>
      <w:rFonts w:cs="Courier New"/>
    </w:rPr>
  </w:style>
  <w:style w:type="character" w:customStyle="1" w:styleId="ListLabel140">
    <w:name w:val="ListLabel 140"/>
    <w:rPr>
      <w:rFonts w:cs="Wingdings"/>
    </w:rPr>
  </w:style>
  <w:style w:type="character" w:customStyle="1" w:styleId="ListLabel141">
    <w:name w:val="ListLabel 141"/>
    <w:rPr>
      <w:rFonts w:cs="Symbol"/>
    </w:rPr>
  </w:style>
  <w:style w:type="character" w:customStyle="1" w:styleId="ListLabel142">
    <w:name w:val="ListLabel 142"/>
    <w:rPr>
      <w:rFonts w:cs="Courier New"/>
    </w:rPr>
  </w:style>
  <w:style w:type="character" w:customStyle="1" w:styleId="ListLabel143">
    <w:name w:val="ListLabel 143"/>
    <w:rPr>
      <w:rFonts w:cs="Wingdings"/>
    </w:rPr>
  </w:style>
  <w:style w:type="character" w:customStyle="1" w:styleId="ListLabel144">
    <w:name w:val="ListLabel 144"/>
    <w:rPr>
      <w:rFonts w:cs="Symbol"/>
    </w:rPr>
  </w:style>
  <w:style w:type="character" w:customStyle="1" w:styleId="ListLabel145">
    <w:name w:val="ListLabel 145"/>
    <w:rPr>
      <w:rFonts w:cs="Courier New"/>
    </w:rPr>
  </w:style>
  <w:style w:type="character" w:customStyle="1" w:styleId="ListLabel146">
    <w:name w:val="ListLabel 146"/>
    <w:rPr>
      <w:rFonts w:cs="Wingdings"/>
    </w:rPr>
  </w:style>
  <w:style w:type="character" w:customStyle="1" w:styleId="ListLabel147">
    <w:name w:val="ListLabel 147"/>
    <w:rPr>
      <w:rFonts w:cs="Courier New"/>
    </w:rPr>
  </w:style>
  <w:style w:type="character" w:customStyle="1" w:styleId="ListLabel148">
    <w:name w:val="ListLabel 148"/>
    <w:rPr>
      <w:rFonts w:cs="Wingdings"/>
    </w:rPr>
  </w:style>
  <w:style w:type="character" w:customStyle="1" w:styleId="ListLabel149">
    <w:name w:val="ListLabel 149"/>
    <w:rPr>
      <w:rFonts w:cs="Symbol"/>
    </w:rPr>
  </w:style>
  <w:style w:type="character" w:customStyle="1" w:styleId="ListLabel150">
    <w:name w:val="ListLabel 150"/>
    <w:rPr>
      <w:rFonts w:cs="Courier New"/>
    </w:rPr>
  </w:style>
  <w:style w:type="character" w:customStyle="1" w:styleId="ListLabel151">
    <w:name w:val="ListLabel 151"/>
    <w:rPr>
      <w:rFonts w:cs="Wingdings"/>
    </w:rPr>
  </w:style>
  <w:style w:type="character" w:customStyle="1" w:styleId="ListLabel152">
    <w:name w:val="ListLabel 152"/>
    <w:rPr>
      <w:rFonts w:cs="Symbol"/>
    </w:rPr>
  </w:style>
  <w:style w:type="character" w:customStyle="1" w:styleId="ListLabel153">
    <w:name w:val="ListLabel 153"/>
    <w:rPr>
      <w:rFonts w:cs="Courier New"/>
    </w:rPr>
  </w:style>
  <w:style w:type="character" w:customStyle="1" w:styleId="ListLabel154">
    <w:name w:val="ListLabel 154"/>
    <w:rPr>
      <w:rFonts w:cs="Wingdings"/>
    </w:rPr>
  </w:style>
  <w:style w:type="character" w:customStyle="1" w:styleId="ListLabel155">
    <w:name w:val="ListLabel 155"/>
    <w:rPr>
      <w:rFonts w:cs="Symbol"/>
    </w:rPr>
  </w:style>
  <w:style w:type="character" w:customStyle="1" w:styleId="ListLabel156">
    <w:name w:val="ListLabel 156"/>
    <w:rPr>
      <w:rFonts w:cs="Courier New"/>
    </w:rPr>
  </w:style>
  <w:style w:type="character" w:customStyle="1" w:styleId="ListLabel157">
    <w:name w:val="ListLabel 157"/>
    <w:rPr>
      <w:rFonts w:cs="Wingdings"/>
    </w:rPr>
  </w:style>
  <w:style w:type="character" w:customStyle="1" w:styleId="ListLabel158">
    <w:name w:val="ListLabel 158"/>
    <w:rPr>
      <w:rFonts w:cs="Symbol"/>
    </w:rPr>
  </w:style>
  <w:style w:type="character" w:customStyle="1" w:styleId="ListLabel159">
    <w:name w:val="ListLabel 159"/>
    <w:rPr>
      <w:rFonts w:cs="Courier New"/>
    </w:rPr>
  </w:style>
  <w:style w:type="character" w:customStyle="1" w:styleId="ListLabel160">
    <w:name w:val="ListLabel 160"/>
    <w:rPr>
      <w:rFonts w:cs="Wingdings"/>
    </w:rPr>
  </w:style>
  <w:style w:type="character" w:customStyle="1" w:styleId="ListLabel161">
    <w:name w:val="ListLabel 161"/>
    <w:rPr>
      <w:rFonts w:cs="Symbol"/>
    </w:rPr>
  </w:style>
  <w:style w:type="character" w:customStyle="1" w:styleId="ListLabel162">
    <w:name w:val="ListLabel 162"/>
    <w:rPr>
      <w:rFonts w:cs="Courier New"/>
    </w:rPr>
  </w:style>
  <w:style w:type="character" w:customStyle="1" w:styleId="ListLabel163">
    <w:name w:val="ListLabel 163"/>
    <w:rPr>
      <w:rFonts w:cs="Wingdings"/>
    </w:rPr>
  </w:style>
  <w:style w:type="character" w:customStyle="1" w:styleId="ListLabel164">
    <w:name w:val="ListLabel 164"/>
    <w:rPr>
      <w:rFonts w:cs="Symbol"/>
    </w:rPr>
  </w:style>
  <w:style w:type="character" w:customStyle="1" w:styleId="ListLabel165">
    <w:name w:val="ListLabel 165"/>
    <w:rPr>
      <w:rFonts w:cs="Courier New"/>
    </w:rPr>
  </w:style>
  <w:style w:type="character" w:customStyle="1" w:styleId="ListLabel166">
    <w:name w:val="ListLabel 166"/>
    <w:rPr>
      <w:rFonts w:cs="Wingdings"/>
    </w:rPr>
  </w:style>
  <w:style w:type="character" w:customStyle="1" w:styleId="ListLabel167">
    <w:name w:val="ListLabel 167"/>
    <w:rPr>
      <w:rFonts w:cs="Symbol"/>
    </w:rPr>
  </w:style>
  <w:style w:type="character" w:customStyle="1" w:styleId="ListLabel168">
    <w:name w:val="ListLabel 168"/>
    <w:rPr>
      <w:rFonts w:cs="Courier New"/>
    </w:rPr>
  </w:style>
  <w:style w:type="character" w:customStyle="1" w:styleId="ListLabel169">
    <w:name w:val="ListLabel 169"/>
    <w:rPr>
      <w:rFonts w:cs="Wingdings"/>
    </w:rPr>
  </w:style>
  <w:style w:type="character" w:customStyle="1" w:styleId="ListLabel170">
    <w:name w:val="ListLabel 170"/>
    <w:rPr>
      <w:rFonts w:cs="Symbol"/>
    </w:rPr>
  </w:style>
  <w:style w:type="character" w:customStyle="1" w:styleId="ListLabel171">
    <w:name w:val="ListLabel 171"/>
    <w:rPr>
      <w:rFonts w:cs="Courier New"/>
    </w:rPr>
  </w:style>
  <w:style w:type="character" w:customStyle="1" w:styleId="ListLabel172">
    <w:name w:val="ListLabel 172"/>
    <w:rPr>
      <w:rFonts w:cs="Wingdings"/>
    </w:rPr>
  </w:style>
  <w:style w:type="character" w:customStyle="1" w:styleId="ListLabel173">
    <w:name w:val="ListLabel 173"/>
    <w:rPr>
      <w:lang w:val="en-GB"/>
    </w:rPr>
  </w:style>
  <w:style w:type="character" w:customStyle="1" w:styleId="FootnoteCharacters">
    <w:name w:val="Footnote Characters"/>
  </w:style>
  <w:style w:type="character" w:customStyle="1" w:styleId="FootnoteAnchor">
    <w:name w:val="Footnote Anchor"/>
    <w:rPr>
      <w:position w:val="0"/>
      <w:vertAlign w:val="superscript"/>
    </w:rPr>
  </w:style>
  <w:style w:type="character" w:customStyle="1" w:styleId="EndnoteCharacters">
    <w:name w:val="Endnote Characters"/>
  </w:style>
  <w:style w:type="character" w:customStyle="1" w:styleId="EndnoteAnchor">
    <w:name w:val="Endnote Anchor"/>
    <w:rPr>
      <w:position w:val="0"/>
      <w:vertAlign w:val="superscript"/>
    </w:rPr>
  </w:style>
  <w:style w:type="character" w:customStyle="1" w:styleId="ListLabel174">
    <w:name w:val="ListLabel 174"/>
    <w:rPr>
      <w:rFonts w:cs="Symbol"/>
    </w:rPr>
  </w:style>
  <w:style w:type="character" w:customStyle="1" w:styleId="ListLabel175">
    <w:name w:val="ListLabel 175"/>
    <w:rPr>
      <w:rFonts w:cs="Courier New"/>
    </w:rPr>
  </w:style>
  <w:style w:type="character" w:customStyle="1" w:styleId="ListLabel176">
    <w:name w:val="ListLabel 176"/>
    <w:rPr>
      <w:rFonts w:cs="Wingdings"/>
    </w:rPr>
  </w:style>
  <w:style w:type="character" w:customStyle="1" w:styleId="ListLabel177">
    <w:name w:val="ListLabel 177"/>
    <w:rPr>
      <w:rFonts w:cs="Symbol"/>
    </w:rPr>
  </w:style>
  <w:style w:type="character" w:customStyle="1" w:styleId="ListLabel178">
    <w:name w:val="ListLabel 178"/>
    <w:rPr>
      <w:rFonts w:cs="Courier New"/>
    </w:rPr>
  </w:style>
  <w:style w:type="character" w:customStyle="1" w:styleId="ListLabel179">
    <w:name w:val="ListLabel 179"/>
    <w:rPr>
      <w:rFonts w:cs="Wingdings"/>
    </w:rPr>
  </w:style>
  <w:style w:type="character" w:customStyle="1" w:styleId="ListLabel180">
    <w:name w:val="ListLabel 180"/>
    <w:rPr>
      <w:rFonts w:cs="Symbol"/>
    </w:rPr>
  </w:style>
  <w:style w:type="character" w:customStyle="1" w:styleId="ListLabel181">
    <w:name w:val="ListLabel 181"/>
    <w:rPr>
      <w:rFonts w:cs="Courier New"/>
    </w:rPr>
  </w:style>
  <w:style w:type="character" w:customStyle="1" w:styleId="ListLabel182">
    <w:name w:val="ListLabel 182"/>
    <w:rPr>
      <w:rFonts w:cs="Wingdings"/>
    </w:rPr>
  </w:style>
  <w:style w:type="character" w:customStyle="1" w:styleId="ListLabel183">
    <w:name w:val="ListLabel 183"/>
    <w:rPr>
      <w:rFonts w:cs="Symbol"/>
    </w:rPr>
  </w:style>
  <w:style w:type="character" w:customStyle="1" w:styleId="ListLabel184">
    <w:name w:val="ListLabel 184"/>
    <w:rPr>
      <w:rFonts w:cs="Courier New"/>
    </w:rPr>
  </w:style>
  <w:style w:type="character" w:customStyle="1" w:styleId="ListLabel185">
    <w:name w:val="ListLabel 185"/>
    <w:rPr>
      <w:rFonts w:cs="Wingdings"/>
    </w:rPr>
  </w:style>
  <w:style w:type="character" w:customStyle="1" w:styleId="ListLabel186">
    <w:name w:val="ListLabel 186"/>
    <w:rPr>
      <w:rFonts w:cs="Symbol"/>
    </w:rPr>
  </w:style>
  <w:style w:type="character" w:customStyle="1" w:styleId="ListLabel187">
    <w:name w:val="ListLabel 187"/>
    <w:rPr>
      <w:rFonts w:cs="Courier New"/>
    </w:rPr>
  </w:style>
  <w:style w:type="character" w:customStyle="1" w:styleId="ListLabel188">
    <w:name w:val="ListLabel 188"/>
    <w:rPr>
      <w:rFonts w:cs="Wingdings"/>
    </w:rPr>
  </w:style>
  <w:style w:type="character" w:customStyle="1" w:styleId="ListLabel189">
    <w:name w:val="ListLabel 189"/>
    <w:rPr>
      <w:rFonts w:cs="Symbol"/>
    </w:rPr>
  </w:style>
  <w:style w:type="character" w:customStyle="1" w:styleId="ListLabel190">
    <w:name w:val="ListLabel 190"/>
    <w:rPr>
      <w:rFonts w:cs="Courier New"/>
    </w:rPr>
  </w:style>
  <w:style w:type="character" w:customStyle="1" w:styleId="ListLabel191">
    <w:name w:val="ListLabel 191"/>
    <w:rPr>
      <w:rFonts w:cs="Wingdings"/>
    </w:rPr>
  </w:style>
  <w:style w:type="character" w:customStyle="1" w:styleId="ListLabel192">
    <w:name w:val="ListLabel 192"/>
    <w:rPr>
      <w:rFonts w:cs="Symbol"/>
    </w:rPr>
  </w:style>
  <w:style w:type="character" w:customStyle="1" w:styleId="ListLabel193">
    <w:name w:val="ListLabel 193"/>
    <w:rPr>
      <w:rFonts w:cs="Courier New"/>
    </w:rPr>
  </w:style>
  <w:style w:type="character" w:customStyle="1" w:styleId="ListLabel194">
    <w:name w:val="ListLabel 194"/>
    <w:rPr>
      <w:rFonts w:cs="Wingdings"/>
    </w:rPr>
  </w:style>
  <w:style w:type="character" w:customStyle="1" w:styleId="ListLabel195">
    <w:name w:val="ListLabel 195"/>
    <w:rPr>
      <w:rFonts w:cs="Symbol"/>
    </w:rPr>
  </w:style>
  <w:style w:type="character" w:customStyle="1" w:styleId="ListLabel196">
    <w:name w:val="ListLabel 196"/>
    <w:rPr>
      <w:rFonts w:cs="Courier New"/>
    </w:rPr>
  </w:style>
  <w:style w:type="character" w:customStyle="1" w:styleId="ListLabel197">
    <w:name w:val="ListLabel 197"/>
    <w:rPr>
      <w:rFonts w:cs="Wingdings"/>
    </w:rPr>
  </w:style>
  <w:style w:type="character" w:customStyle="1" w:styleId="ListLabel198">
    <w:name w:val="ListLabel 198"/>
    <w:rPr>
      <w:rFonts w:cs="Symbol"/>
    </w:rPr>
  </w:style>
  <w:style w:type="character" w:customStyle="1" w:styleId="ListLabel199">
    <w:name w:val="ListLabel 199"/>
    <w:rPr>
      <w:rFonts w:cs="Courier New"/>
    </w:rPr>
  </w:style>
  <w:style w:type="character" w:customStyle="1" w:styleId="ListLabel200">
    <w:name w:val="ListLabel 200"/>
    <w:rPr>
      <w:rFonts w:cs="Wingdings"/>
    </w:rPr>
  </w:style>
  <w:style w:type="character" w:customStyle="1" w:styleId="ListLabel201">
    <w:name w:val="ListLabel 201"/>
    <w:rPr>
      <w:rFonts w:cs="Courier New"/>
    </w:rPr>
  </w:style>
  <w:style w:type="character" w:customStyle="1" w:styleId="ListLabel202">
    <w:name w:val="ListLabel 202"/>
    <w:rPr>
      <w:rFonts w:cs="Wingdings"/>
    </w:rPr>
  </w:style>
  <w:style w:type="character" w:customStyle="1" w:styleId="ListLabel203">
    <w:name w:val="ListLabel 203"/>
    <w:rPr>
      <w:rFonts w:cs="Symbol"/>
    </w:rPr>
  </w:style>
  <w:style w:type="character" w:customStyle="1" w:styleId="ListLabel204">
    <w:name w:val="ListLabel 204"/>
    <w:rPr>
      <w:rFonts w:cs="Courier New"/>
    </w:rPr>
  </w:style>
  <w:style w:type="character" w:customStyle="1" w:styleId="ListLabel205">
    <w:name w:val="ListLabel 205"/>
    <w:rPr>
      <w:rFonts w:cs="Wingdings"/>
    </w:rPr>
  </w:style>
  <w:style w:type="character" w:customStyle="1" w:styleId="ListLabel206">
    <w:name w:val="ListLabel 206"/>
    <w:rPr>
      <w:rFonts w:cs="Symbol"/>
    </w:rPr>
  </w:style>
  <w:style w:type="character" w:customStyle="1" w:styleId="ListLabel207">
    <w:name w:val="ListLabel 207"/>
    <w:rPr>
      <w:rFonts w:cs="Courier New"/>
    </w:rPr>
  </w:style>
  <w:style w:type="character" w:customStyle="1" w:styleId="ListLabel208">
    <w:name w:val="ListLabel 208"/>
    <w:rPr>
      <w:rFonts w:cs="Wingdings"/>
    </w:rPr>
  </w:style>
  <w:style w:type="character" w:customStyle="1" w:styleId="ListLabel209">
    <w:name w:val="ListLabel 209"/>
    <w:rPr>
      <w:rFonts w:cs="Symbol"/>
    </w:rPr>
  </w:style>
  <w:style w:type="character" w:customStyle="1" w:styleId="ListLabel210">
    <w:name w:val="ListLabel 210"/>
    <w:rPr>
      <w:rFonts w:cs="Courier New"/>
    </w:rPr>
  </w:style>
  <w:style w:type="character" w:customStyle="1" w:styleId="ListLabel211">
    <w:name w:val="ListLabel 211"/>
    <w:rPr>
      <w:rFonts w:cs="Wingdings"/>
    </w:rPr>
  </w:style>
  <w:style w:type="character" w:customStyle="1" w:styleId="ListLabel212">
    <w:name w:val="ListLabel 212"/>
    <w:rPr>
      <w:rFonts w:cs="Symbol"/>
    </w:rPr>
  </w:style>
  <w:style w:type="character" w:customStyle="1" w:styleId="ListLabel213">
    <w:name w:val="ListLabel 213"/>
    <w:rPr>
      <w:rFonts w:cs="Courier New"/>
    </w:rPr>
  </w:style>
  <w:style w:type="character" w:customStyle="1" w:styleId="ListLabel214">
    <w:name w:val="ListLabel 214"/>
    <w:rPr>
      <w:rFonts w:cs="Wingdings"/>
    </w:rPr>
  </w:style>
  <w:style w:type="character" w:customStyle="1" w:styleId="ListLabel215">
    <w:name w:val="ListLabel 215"/>
    <w:rPr>
      <w:rFonts w:cs="Symbol"/>
    </w:rPr>
  </w:style>
  <w:style w:type="character" w:customStyle="1" w:styleId="ListLabel216">
    <w:name w:val="ListLabel 216"/>
    <w:rPr>
      <w:rFonts w:cs="Courier New"/>
    </w:rPr>
  </w:style>
  <w:style w:type="character" w:customStyle="1" w:styleId="ListLabel217">
    <w:name w:val="ListLabel 217"/>
    <w:rPr>
      <w:rFonts w:cs="Wingdings"/>
    </w:rPr>
  </w:style>
  <w:style w:type="character" w:customStyle="1" w:styleId="ListLabel218">
    <w:name w:val="ListLabel 218"/>
    <w:rPr>
      <w:rFonts w:cs="Symbol"/>
    </w:rPr>
  </w:style>
  <w:style w:type="character" w:customStyle="1" w:styleId="ListLabel219">
    <w:name w:val="ListLabel 219"/>
    <w:rPr>
      <w:rFonts w:cs="Courier New"/>
    </w:rPr>
  </w:style>
  <w:style w:type="character" w:customStyle="1" w:styleId="ListLabel220">
    <w:name w:val="ListLabel 220"/>
    <w:rPr>
      <w:rFonts w:cs="Wingdings"/>
    </w:rPr>
  </w:style>
  <w:style w:type="character" w:customStyle="1" w:styleId="ListLabel221">
    <w:name w:val="ListLabel 221"/>
    <w:rPr>
      <w:rFonts w:cs="Symbol"/>
    </w:rPr>
  </w:style>
  <w:style w:type="character" w:customStyle="1" w:styleId="ListLabel222">
    <w:name w:val="ListLabel 222"/>
    <w:rPr>
      <w:rFonts w:cs="Courier New"/>
    </w:rPr>
  </w:style>
  <w:style w:type="character" w:customStyle="1" w:styleId="ListLabel223">
    <w:name w:val="ListLabel 223"/>
    <w:rPr>
      <w:rFonts w:cs="Wingdings"/>
    </w:rPr>
  </w:style>
  <w:style w:type="character" w:customStyle="1" w:styleId="ListLabel224">
    <w:name w:val="ListLabel 224"/>
    <w:rPr>
      <w:rFonts w:cs="Symbol"/>
    </w:rPr>
  </w:style>
  <w:style w:type="character" w:customStyle="1" w:styleId="ListLabel225">
    <w:name w:val="ListLabel 225"/>
    <w:rPr>
      <w:rFonts w:cs="Courier New"/>
    </w:rPr>
  </w:style>
  <w:style w:type="character" w:customStyle="1" w:styleId="ListLabel226">
    <w:name w:val="ListLabel 226"/>
    <w:rPr>
      <w:rFonts w:cs="Wingdings"/>
    </w:rPr>
  </w:style>
  <w:style w:type="character" w:customStyle="1" w:styleId="ListLabel227">
    <w:name w:val="ListLabel 227"/>
    <w:rPr>
      <w:rFonts w:cs="Courier New"/>
    </w:rPr>
  </w:style>
  <w:style w:type="character" w:customStyle="1" w:styleId="ListLabel228">
    <w:name w:val="ListLabel 228"/>
    <w:rPr>
      <w:rFonts w:cs="Wingdings"/>
    </w:rPr>
  </w:style>
  <w:style w:type="character" w:customStyle="1" w:styleId="ListLabel229">
    <w:name w:val="ListLabel 229"/>
    <w:rPr>
      <w:rFonts w:cs="Symbol"/>
    </w:rPr>
  </w:style>
  <w:style w:type="character" w:customStyle="1" w:styleId="ListLabel230">
    <w:name w:val="ListLabel 230"/>
    <w:rPr>
      <w:rFonts w:cs="Courier New"/>
    </w:rPr>
  </w:style>
  <w:style w:type="character" w:customStyle="1" w:styleId="ListLabel231">
    <w:name w:val="ListLabel 231"/>
    <w:rPr>
      <w:rFonts w:cs="Wingdings"/>
    </w:rPr>
  </w:style>
  <w:style w:type="character" w:customStyle="1" w:styleId="ListLabel232">
    <w:name w:val="ListLabel 232"/>
    <w:rPr>
      <w:rFonts w:cs="Symbol"/>
    </w:rPr>
  </w:style>
  <w:style w:type="character" w:customStyle="1" w:styleId="ListLabel233">
    <w:name w:val="ListLabel 233"/>
    <w:rPr>
      <w:rFonts w:cs="Courier New"/>
    </w:rPr>
  </w:style>
  <w:style w:type="character" w:customStyle="1" w:styleId="ListLabel234">
    <w:name w:val="ListLabel 234"/>
    <w:rPr>
      <w:rFonts w:cs="Wingdings"/>
    </w:rPr>
  </w:style>
  <w:style w:type="character" w:customStyle="1" w:styleId="ListLabel235">
    <w:name w:val="ListLabel 235"/>
    <w:rPr>
      <w:rFonts w:cs="Symbol"/>
    </w:rPr>
  </w:style>
  <w:style w:type="character" w:customStyle="1" w:styleId="ListLabel236">
    <w:name w:val="ListLabel 236"/>
    <w:rPr>
      <w:rFonts w:cs="Courier New"/>
    </w:rPr>
  </w:style>
  <w:style w:type="character" w:customStyle="1" w:styleId="ListLabel237">
    <w:name w:val="ListLabel 237"/>
    <w:rPr>
      <w:rFonts w:cs="Wingdings"/>
    </w:rPr>
  </w:style>
  <w:style w:type="character" w:customStyle="1" w:styleId="ListLabel238">
    <w:name w:val="ListLabel 238"/>
    <w:rPr>
      <w:rFonts w:cs="Symbol"/>
    </w:rPr>
  </w:style>
  <w:style w:type="character" w:customStyle="1" w:styleId="ListLabel239">
    <w:name w:val="ListLabel 239"/>
    <w:rPr>
      <w:rFonts w:cs="Courier New"/>
    </w:rPr>
  </w:style>
  <w:style w:type="character" w:customStyle="1" w:styleId="ListLabel240">
    <w:name w:val="ListLabel 240"/>
    <w:rPr>
      <w:rFonts w:cs="Wingdings"/>
    </w:rPr>
  </w:style>
  <w:style w:type="character" w:customStyle="1" w:styleId="ListLabel241">
    <w:name w:val="ListLabel 241"/>
    <w:rPr>
      <w:rFonts w:cs="Symbol"/>
    </w:rPr>
  </w:style>
  <w:style w:type="character" w:customStyle="1" w:styleId="ListLabel242">
    <w:name w:val="ListLabel 242"/>
    <w:rPr>
      <w:rFonts w:cs="Courier New"/>
    </w:rPr>
  </w:style>
  <w:style w:type="character" w:customStyle="1" w:styleId="ListLabel243">
    <w:name w:val="ListLabel 243"/>
    <w:rPr>
      <w:rFonts w:cs="Wingdings"/>
    </w:rPr>
  </w:style>
  <w:style w:type="character" w:customStyle="1" w:styleId="ListLabel244">
    <w:name w:val="ListLabel 244"/>
    <w:rPr>
      <w:rFonts w:cs="Symbol"/>
    </w:rPr>
  </w:style>
  <w:style w:type="character" w:customStyle="1" w:styleId="ListLabel245">
    <w:name w:val="ListLabel 245"/>
    <w:rPr>
      <w:rFonts w:cs="Courier New"/>
    </w:rPr>
  </w:style>
  <w:style w:type="character" w:customStyle="1" w:styleId="ListLabel246">
    <w:name w:val="ListLabel 246"/>
    <w:rPr>
      <w:rFonts w:cs="Wingdings"/>
    </w:rPr>
  </w:style>
  <w:style w:type="character" w:customStyle="1" w:styleId="ListLabel247">
    <w:name w:val="ListLabel 247"/>
    <w:rPr>
      <w:rFonts w:cs="Symbol"/>
    </w:rPr>
  </w:style>
  <w:style w:type="character" w:customStyle="1" w:styleId="ListLabel248">
    <w:name w:val="ListLabel 248"/>
    <w:rPr>
      <w:rFonts w:cs="Courier New"/>
    </w:rPr>
  </w:style>
  <w:style w:type="character" w:customStyle="1" w:styleId="ListLabel249">
    <w:name w:val="ListLabel 249"/>
    <w:rPr>
      <w:rFonts w:cs="Wingdings"/>
    </w:rPr>
  </w:style>
  <w:style w:type="character" w:customStyle="1" w:styleId="ListLabel250">
    <w:name w:val="ListLabel 250"/>
    <w:rPr>
      <w:rFonts w:cs="Symbol"/>
    </w:rPr>
  </w:style>
  <w:style w:type="character" w:customStyle="1" w:styleId="ListLabel251">
    <w:name w:val="ListLabel 251"/>
    <w:rPr>
      <w:rFonts w:cs="Courier New"/>
    </w:rPr>
  </w:style>
  <w:style w:type="character" w:customStyle="1" w:styleId="ListLabel252">
    <w:name w:val="ListLabel 252"/>
    <w:rPr>
      <w:rFonts w:cs="Wingdings"/>
    </w:rPr>
  </w:style>
  <w:style w:type="character" w:customStyle="1" w:styleId="ListLabel253">
    <w:name w:val="ListLabel 253"/>
    <w:rPr>
      <w:lang w:val="en-GB"/>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pPr>
      <w:spacing w:after="200"/>
    </w:pPr>
    <w:rPr>
      <w:i/>
      <w:iCs/>
      <w:color w:val="1F497D"/>
      <w:sz w:val="18"/>
      <w:szCs w:val="18"/>
    </w:rPr>
  </w:style>
  <w:style w:type="paragraph" w:customStyle="1" w:styleId="Index">
    <w:name w:val="Index"/>
    <w:basedOn w:val="Normal"/>
    <w:pPr>
      <w:suppressLineNumbers/>
    </w:pPr>
    <w:rPr>
      <w:rFonts w:cs="Lohit Devanagari"/>
    </w:rPr>
  </w:style>
  <w:style w:type="paragraph" w:styleId="Header">
    <w:name w:val="header"/>
    <w:basedOn w:val="Normal"/>
    <w:pPr>
      <w:tabs>
        <w:tab w:val="center" w:pos="4320"/>
        <w:tab w:val="right" w:pos="8640"/>
      </w:tabs>
    </w:pPr>
  </w:style>
  <w:style w:type="paragraph" w:styleId="Footer">
    <w:name w:val="footer"/>
    <w:basedOn w:val="Normal"/>
    <w:uiPriority w:val="99"/>
    <w:pPr>
      <w:tabs>
        <w:tab w:val="center" w:pos="4320"/>
        <w:tab w:val="right" w:pos="8640"/>
      </w:tabs>
    </w:pPr>
  </w:style>
  <w:style w:type="paragraph" w:styleId="ListParagraph">
    <w:name w:val="List Paragraph"/>
    <w:basedOn w:val="Normal"/>
    <w:pPr>
      <w:ind w:left="720"/>
    </w:pPr>
  </w:style>
  <w:style w:type="paragraph" w:styleId="TOC1">
    <w:name w:val="toc 1"/>
    <w:basedOn w:val="Normal"/>
    <w:next w:val="Normal"/>
    <w:autoRedefine/>
    <w:uiPriority w:val="39"/>
    <w:pPr>
      <w:spacing w:before="360"/>
      <w:jc w:val="left"/>
    </w:pPr>
    <w:rPr>
      <w:b/>
      <w:bCs/>
      <w:caps/>
      <w:sz w:val="24"/>
    </w:rPr>
  </w:style>
  <w:style w:type="paragraph" w:styleId="TOC2">
    <w:name w:val="toc 2"/>
    <w:basedOn w:val="Normal"/>
    <w:next w:val="Normal"/>
    <w:autoRedefine/>
    <w:uiPriority w:val="39"/>
    <w:pPr>
      <w:spacing w:before="240"/>
      <w:jc w:val="left"/>
    </w:pPr>
    <w:rPr>
      <w:b/>
      <w:bCs/>
      <w:sz w:val="20"/>
      <w:szCs w:val="20"/>
    </w:rPr>
  </w:style>
  <w:style w:type="paragraph" w:styleId="TOC3">
    <w:name w:val="toc 3"/>
    <w:basedOn w:val="Normal"/>
    <w:next w:val="Normal"/>
    <w:autoRedefine/>
    <w:uiPriority w:val="39"/>
    <w:pPr>
      <w:ind w:left="220"/>
      <w:jc w:val="left"/>
    </w:pPr>
    <w:rPr>
      <w:sz w:val="20"/>
      <w:szCs w:val="20"/>
    </w:rPr>
  </w:style>
  <w:style w:type="paragraph" w:styleId="TOC4">
    <w:name w:val="toc 4"/>
    <w:basedOn w:val="Normal"/>
    <w:next w:val="Normal"/>
    <w:autoRedefine/>
    <w:uiPriority w:val="39"/>
    <w:rsid w:val="008C63D8"/>
    <w:pPr>
      <w:ind w:left="440"/>
      <w:jc w:val="left"/>
    </w:pPr>
    <w:rPr>
      <w:sz w:val="20"/>
      <w:szCs w:val="20"/>
    </w:rPr>
  </w:style>
  <w:style w:type="paragraph" w:styleId="TOC5">
    <w:name w:val="toc 5"/>
    <w:basedOn w:val="Normal"/>
    <w:next w:val="Normal"/>
    <w:autoRedefine/>
    <w:rsid w:val="008C63D8"/>
    <w:pPr>
      <w:ind w:left="660"/>
      <w:jc w:val="left"/>
    </w:pPr>
    <w:rPr>
      <w:sz w:val="20"/>
      <w:szCs w:val="20"/>
    </w:rPr>
  </w:style>
  <w:style w:type="paragraph" w:styleId="TOC6">
    <w:name w:val="toc 6"/>
    <w:basedOn w:val="Normal"/>
    <w:next w:val="Normal"/>
    <w:autoRedefine/>
    <w:pPr>
      <w:ind w:left="880"/>
      <w:jc w:val="left"/>
    </w:pPr>
    <w:rPr>
      <w:rFonts w:ascii="Cambria" w:hAnsi="Cambria"/>
      <w:sz w:val="20"/>
      <w:szCs w:val="20"/>
    </w:rPr>
  </w:style>
  <w:style w:type="paragraph" w:styleId="TOC7">
    <w:name w:val="toc 7"/>
    <w:basedOn w:val="Normal"/>
    <w:next w:val="Normal"/>
    <w:autoRedefine/>
    <w:pPr>
      <w:ind w:left="1100"/>
      <w:jc w:val="left"/>
    </w:pPr>
    <w:rPr>
      <w:rFonts w:ascii="Cambria" w:hAnsi="Cambria"/>
      <w:sz w:val="20"/>
      <w:szCs w:val="20"/>
    </w:rPr>
  </w:style>
  <w:style w:type="paragraph" w:styleId="TOC8">
    <w:name w:val="toc 8"/>
    <w:basedOn w:val="Normal"/>
    <w:next w:val="Normal"/>
    <w:autoRedefine/>
    <w:pPr>
      <w:ind w:left="1320"/>
      <w:jc w:val="left"/>
    </w:pPr>
    <w:rPr>
      <w:rFonts w:ascii="Cambria" w:hAnsi="Cambria"/>
      <w:sz w:val="20"/>
      <w:szCs w:val="20"/>
    </w:rPr>
  </w:style>
  <w:style w:type="paragraph" w:styleId="TOC9">
    <w:name w:val="toc 9"/>
    <w:basedOn w:val="Normal"/>
    <w:next w:val="Normal"/>
    <w:autoRedefine/>
    <w:pPr>
      <w:ind w:left="1540"/>
      <w:jc w:val="left"/>
    </w:pPr>
    <w:rPr>
      <w:rFonts w:ascii="Cambria" w:hAnsi="Cambria"/>
      <w:sz w:val="20"/>
      <w:szCs w:val="20"/>
    </w:rPr>
  </w:style>
  <w:style w:type="paragraph" w:styleId="CommentText">
    <w:name w:val="annotation text"/>
    <w:basedOn w:val="Normal"/>
    <w:rPr>
      <w:sz w:val="24"/>
    </w:rPr>
  </w:style>
  <w:style w:type="paragraph" w:styleId="CommentSubject">
    <w:name w:val="annotation subject"/>
    <w:basedOn w:val="CommentText"/>
    <w:rPr>
      <w:b/>
      <w:bCs/>
      <w:sz w:val="20"/>
      <w:szCs w:val="20"/>
    </w:rPr>
  </w:style>
  <w:style w:type="paragraph" w:styleId="BalloonText">
    <w:name w:val="Balloon Text"/>
    <w:basedOn w:val="Normal"/>
    <w:rPr>
      <w:rFonts w:ascii="Lucida Grande" w:hAnsi="Lucida Grande"/>
      <w:sz w:val="18"/>
      <w:szCs w:val="18"/>
    </w:rPr>
  </w:style>
  <w:style w:type="paragraph" w:customStyle="1" w:styleId="AppendixSection">
    <w:name w:val="AppendixSection"/>
    <w:basedOn w:val="Heading2"/>
    <w:pPr>
      <w:numPr>
        <w:ilvl w:val="0"/>
        <w:numId w:val="0"/>
      </w:numPr>
      <w:tabs>
        <w:tab w:val="left" w:pos="360"/>
      </w:tabs>
      <w:ind w:left="426" w:hanging="432"/>
    </w:pPr>
  </w:style>
  <w:style w:type="paragraph" w:styleId="NormalWeb">
    <w:name w:val="Normal (Web)"/>
    <w:basedOn w:val="Normal"/>
    <w:pPr>
      <w:spacing w:after="119"/>
    </w:pPr>
    <w:rPr>
      <w:rFonts w:ascii="Times" w:hAnsi="Times" w:cs="Times New Roman"/>
      <w:sz w:val="20"/>
      <w:szCs w:val="20"/>
      <w:lang w:eastAsia="en-US"/>
    </w:rPr>
  </w:style>
  <w:style w:type="paragraph" w:customStyle="1" w:styleId="FrontMatterHeader">
    <w:name w:val="Front Matter Header"/>
    <w:basedOn w:val="Normal"/>
    <w:pPr>
      <w:jc w:val="center"/>
    </w:pPr>
    <w:rPr>
      <w:b/>
      <w:color w:val="365F91"/>
      <w:sz w:val="28"/>
    </w:rPr>
  </w:style>
  <w:style w:type="paragraph" w:styleId="Title">
    <w:name w:val="Title"/>
    <w:basedOn w:val="Normal"/>
    <w:next w:val="Normal"/>
    <w:uiPriority w:val="10"/>
    <w:qFormat/>
    <w:pPr>
      <w:jc w:val="center"/>
    </w:pPr>
    <w:rPr>
      <w:rFonts w:ascii="Calibri" w:eastAsia="MS Gothic" w:hAnsi="Calibri"/>
      <w:color w:val="365F91"/>
      <w:spacing w:val="-10"/>
      <w:kern w:val="3"/>
      <w:sz w:val="56"/>
      <w:szCs w:val="56"/>
    </w:rPr>
  </w:style>
  <w:style w:type="paragraph" w:styleId="TableofFigures">
    <w:name w:val="table of figures"/>
    <w:basedOn w:val="Normal"/>
    <w:next w:val="Normal"/>
    <w:uiPriority w:val="99"/>
  </w:style>
  <w:style w:type="paragraph" w:customStyle="1" w:styleId="FrameContents">
    <w:name w:val="Frame Contents"/>
    <w:basedOn w:val="Normal"/>
  </w:style>
  <w:style w:type="character" w:styleId="Hyperlink">
    <w:name w:val="Hyperlink"/>
    <w:basedOn w:val="DefaultParagraphFont"/>
    <w:uiPriority w:val="99"/>
    <w:unhideWhenUsed/>
    <w:rsid w:val="006C10FB"/>
    <w:rPr>
      <w:color w:val="0563C1" w:themeColor="hyperlink"/>
      <w:u w:val="single"/>
    </w:rPr>
  </w:style>
  <w:style w:type="paragraph" w:styleId="Bibliography">
    <w:name w:val="Bibliography"/>
    <w:basedOn w:val="Normal"/>
    <w:next w:val="Normal"/>
    <w:uiPriority w:val="37"/>
    <w:unhideWhenUsed/>
    <w:rsid w:val="00DF2FEB"/>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prifysgolaber-my.sharepoint.com/personal/olt13_aber_ac_uk/Documents/Work/Major%20Project/mmp_grasp_detect/Reports/Final%20Report.docx" TargetMode="External"/><Relationship Id="rId21" Type="http://schemas.openxmlformats.org/officeDocument/2006/relationships/hyperlink" Target="https://prifysgolaber-my.sharepoint.com/personal/olt13_aber_ac_uk/Documents/Work/Major%20Project/mmp_grasp_detect/Reports/Final%20Report.docx" TargetMode="External"/><Relationship Id="rId34" Type="http://schemas.openxmlformats.org/officeDocument/2006/relationships/footer" Target="footer2.xml"/><Relationship Id="rId42" Type="http://schemas.openxmlformats.org/officeDocument/2006/relationships/image" Target="media/image8.png"/><Relationship Id="rId47" Type="http://schemas.openxmlformats.org/officeDocument/2006/relationships/footer" Target="footer3.xml"/><Relationship Id="rId50" Type="http://schemas.openxmlformats.org/officeDocument/2006/relationships/image" Target="media/image13.png"/><Relationship Id="rId55" Type="http://schemas.openxmlformats.org/officeDocument/2006/relationships/image" Target="media/image18.png"/><Relationship Id="rId63" Type="http://schemas.openxmlformats.org/officeDocument/2006/relationships/image" Target="media/image26.png"/><Relationship Id="rId68" Type="http://schemas.openxmlformats.org/officeDocument/2006/relationships/image" Target="media/image31.png"/><Relationship Id="rId76" Type="http://schemas.openxmlformats.org/officeDocument/2006/relationships/image" Target="media/image35.png"/><Relationship Id="rId84" Type="http://schemas.openxmlformats.org/officeDocument/2006/relationships/image" Target="media/image43.png"/><Relationship Id="rId89" Type="http://schemas.openxmlformats.org/officeDocument/2006/relationships/footer" Target="footer6.xm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4.xml"/><Relationship Id="rId92"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prifysgolaber-my.sharepoint.com/personal/olt13_aber_ac_uk/Documents/Work/Major%20Project/mmp_grasp_detect/Reports/Final%20Report.docx" TargetMode="External"/><Relationship Id="rId29" Type="http://schemas.openxmlformats.org/officeDocument/2006/relationships/comments" Target="comments.xml"/><Relationship Id="rId11" Type="http://schemas.openxmlformats.org/officeDocument/2006/relationships/hyperlink" Target="https://prifysgolaber-my.sharepoint.com/personal/olt13_aber_ac_uk/Documents/Work/Major%20Project/mmp_grasp_detect/Reports/Final%20Report.docx" TargetMode="External"/><Relationship Id="rId24" Type="http://schemas.openxmlformats.org/officeDocument/2006/relationships/hyperlink" Target="https://prifysgolaber-my.sharepoint.com/personal/olt13_aber_ac_uk/Documents/Work/Major%20Project/mmp_grasp_detect/Reports/Final%20Report.docx" TargetMode="External"/><Relationship Id="rId32" Type="http://schemas.microsoft.com/office/2018/08/relationships/commentsExtensible" Target="commentsExtensible.xm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header" Target="header3.xml"/><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9.png"/><Relationship Id="rId74" Type="http://schemas.openxmlformats.org/officeDocument/2006/relationships/image" Target="media/image33.png"/><Relationship Id="rId79" Type="http://schemas.openxmlformats.org/officeDocument/2006/relationships/image" Target="media/image38.png"/><Relationship Id="rId87"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24.png"/><Relationship Id="rId82" Type="http://schemas.openxmlformats.org/officeDocument/2006/relationships/image" Target="media/image41.png"/><Relationship Id="rId90" Type="http://schemas.openxmlformats.org/officeDocument/2006/relationships/header" Target="header8.xml"/><Relationship Id="rId95" Type="http://schemas.openxmlformats.org/officeDocument/2006/relationships/header" Target="header10.xml"/><Relationship Id="rId19" Type="http://schemas.openxmlformats.org/officeDocument/2006/relationships/hyperlink" Target="https://prifysgolaber-my.sharepoint.com/personal/olt13_aber_ac_uk/Documents/Work/Major%20Project/mmp_grasp_detect/Reports/Final%20Report.docx" TargetMode="External"/><Relationship Id="rId14" Type="http://schemas.openxmlformats.org/officeDocument/2006/relationships/hyperlink" Target="https://prifysgolaber-my.sharepoint.com/personal/olt13_aber_ac_uk/Documents/Work/Major%20Project/mmp_grasp_detect/Reports/Final%20Report.docx" TargetMode="External"/><Relationship Id="rId22" Type="http://schemas.openxmlformats.org/officeDocument/2006/relationships/hyperlink" Target="https://prifysgolaber-my.sharepoint.com/personal/olt13_aber_ac_uk/Documents/Work/Major%20Project/mmp_grasp_detect/Reports/Final%20Report.docx" TargetMode="External"/><Relationship Id="rId27" Type="http://schemas.openxmlformats.org/officeDocument/2006/relationships/header" Target="header1.xml"/><Relationship Id="rId30" Type="http://schemas.microsoft.com/office/2011/relationships/commentsExtended" Target="commentsExtended.xml"/><Relationship Id="rId35" Type="http://schemas.openxmlformats.org/officeDocument/2006/relationships/image" Target="media/image1.png"/><Relationship Id="rId43" Type="http://schemas.openxmlformats.org/officeDocument/2006/relationships/image" Target="media/image9.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image" Target="media/image27.png"/><Relationship Id="rId69" Type="http://schemas.openxmlformats.org/officeDocument/2006/relationships/image" Target="media/image32.png"/><Relationship Id="rId77" Type="http://schemas.openxmlformats.org/officeDocument/2006/relationships/image" Target="media/image36.png"/><Relationship Id="rId8" Type="http://schemas.openxmlformats.org/officeDocument/2006/relationships/hyperlink" Target="https://prifysgolaber-my.sharepoint.com/personal/olt13_aber_ac_uk/Documents/Work/Major%20Project/mmp_grasp_detect/Reports/Final%20Report.docx" TargetMode="External"/><Relationship Id="rId51" Type="http://schemas.openxmlformats.org/officeDocument/2006/relationships/image" Target="media/image14.png"/><Relationship Id="rId72" Type="http://schemas.openxmlformats.org/officeDocument/2006/relationships/header" Target="header6.xml"/><Relationship Id="rId80" Type="http://schemas.openxmlformats.org/officeDocument/2006/relationships/image" Target="media/image39.png"/><Relationship Id="rId85" Type="http://schemas.openxmlformats.org/officeDocument/2006/relationships/image" Target="media/image44.png"/><Relationship Id="rId93" Type="http://schemas.openxmlformats.org/officeDocument/2006/relationships/footer" Target="footer8.xm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prifysgolaber-my.sharepoint.com/personal/olt13_aber_ac_uk/Documents/Work/Major%20Project/mmp_grasp_detect/Reports/Final%20Report.docx" TargetMode="External"/><Relationship Id="rId17" Type="http://schemas.openxmlformats.org/officeDocument/2006/relationships/hyperlink" Target="https://prifysgolaber-my.sharepoint.com/personal/olt13_aber_ac_uk/Documents/Work/Major%20Project/mmp_grasp_detect/Reports/Final%20Report.docx" TargetMode="External"/><Relationship Id="rId25" Type="http://schemas.openxmlformats.org/officeDocument/2006/relationships/hyperlink" Target="https://prifysgolaber-my.sharepoint.com/personal/olt13_aber_ac_uk/Documents/Work/Major%20Project/mmp_grasp_detect/Reports/Final%20Report.docx" TargetMode="External"/><Relationship Id="rId33" Type="http://schemas.openxmlformats.org/officeDocument/2006/relationships/header" Target="header2.xml"/><Relationship Id="rId38" Type="http://schemas.openxmlformats.org/officeDocument/2006/relationships/image" Target="media/image4.png"/><Relationship Id="rId46" Type="http://schemas.openxmlformats.org/officeDocument/2006/relationships/header" Target="header4.xml"/><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hyperlink" Target="https://prifysgolaber-my.sharepoint.com/personal/olt13_aber_ac_uk/Documents/Work/Major%20Project/mmp_grasp_detect/Reports/Final%20Report.docx" TargetMode="External"/><Relationship Id="rId41" Type="http://schemas.openxmlformats.org/officeDocument/2006/relationships/image" Target="media/image7.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header" Target="header5.xml"/><Relationship Id="rId75" Type="http://schemas.openxmlformats.org/officeDocument/2006/relationships/image" Target="media/image34.png"/><Relationship Id="rId83" Type="http://schemas.openxmlformats.org/officeDocument/2006/relationships/image" Target="media/image42.png"/><Relationship Id="rId88" Type="http://schemas.openxmlformats.org/officeDocument/2006/relationships/header" Target="header7.xml"/><Relationship Id="rId91" Type="http://schemas.openxmlformats.org/officeDocument/2006/relationships/footer" Target="footer7.xml"/><Relationship Id="rId9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rifysgolaber-my.sharepoint.com/personal/olt13_aber_ac_uk/Documents/Work/Major%20Project/mmp_grasp_detect/Reports/Final%20Report.docx" TargetMode="External"/><Relationship Id="rId23" Type="http://schemas.openxmlformats.org/officeDocument/2006/relationships/hyperlink" Target="https://prifysgolaber-my.sharepoint.com/personal/olt13_aber_ac_uk/Documents/Work/Major%20Project/mmp_grasp_detect/Reports/Final%20Report.docx" TargetMode="External"/><Relationship Id="rId28" Type="http://schemas.openxmlformats.org/officeDocument/2006/relationships/footer" Target="footer1.xml"/><Relationship Id="rId36" Type="http://schemas.openxmlformats.org/officeDocument/2006/relationships/image" Target="media/image2.png"/><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hyperlink" Target="https://prifysgolaber-my.sharepoint.com/personal/olt13_aber_ac_uk/Documents/Work/Major%20Project/mmp_grasp_detect/Reports/Final%20Report.docx" TargetMode="External"/><Relationship Id="rId31" Type="http://schemas.microsoft.com/office/2016/09/relationships/commentsIds" Target="commentsIds.xml"/><Relationship Id="rId44" Type="http://schemas.openxmlformats.org/officeDocument/2006/relationships/image" Target="media/image10.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footer" Target="footer5.xml"/><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5.png"/><Relationship Id="rId94"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yperlink" Target="https://prifysgolaber-my.sharepoint.com/personal/olt13_aber_ac_uk/Documents/Work/Major%20Project/mmp_grasp_detect/Reports/Final%20Report.docx" TargetMode="External"/><Relationship Id="rId13" Type="http://schemas.openxmlformats.org/officeDocument/2006/relationships/hyperlink" Target="https://prifysgolaber-my.sharepoint.com/personal/olt13_aber_ac_uk/Documents/Work/Major%20Project/mmp_grasp_detect/Reports/Final%20Report.docx" TargetMode="External"/><Relationship Id="rId18" Type="http://schemas.openxmlformats.org/officeDocument/2006/relationships/hyperlink" Target="https://prifysgolaber-my.sharepoint.com/personal/olt13_aber_ac_uk/Documents/Work/Major%20Project/mmp_grasp_detect/Reports/Final%20Report.docx" TargetMode="External"/><Relationship Id="rId3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5AF665-1A45-4C63-88A4-B1A18C2CC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8</TotalTime>
  <Pages>50</Pages>
  <Words>20728</Words>
  <Characters>118151</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02</CharactersWithSpaces>
  <SharedDoc>false</SharedDoc>
  <HLinks>
    <vt:vector size="504" baseType="variant">
      <vt:variant>
        <vt:i4>7995451</vt:i4>
      </vt:variant>
      <vt:variant>
        <vt:i4>503</vt:i4>
      </vt:variant>
      <vt:variant>
        <vt:i4>0</vt:i4>
      </vt:variant>
      <vt:variant>
        <vt:i4>5</vt:i4>
      </vt:variant>
      <vt:variant>
        <vt:lpwstr>https://prifysgolaber-my.sharepoint.com/personal/olt13_aber_ac_uk/Documents/Work/Major Project/mmp_grasp_detect/Reports/Final Report.docx</vt:lpwstr>
      </vt:variant>
      <vt:variant>
        <vt:lpwstr>_Toc71401956</vt:lpwstr>
      </vt:variant>
      <vt:variant>
        <vt:i4>7929915</vt:i4>
      </vt:variant>
      <vt:variant>
        <vt:i4>497</vt:i4>
      </vt:variant>
      <vt:variant>
        <vt:i4>0</vt:i4>
      </vt:variant>
      <vt:variant>
        <vt:i4>5</vt:i4>
      </vt:variant>
      <vt:variant>
        <vt:lpwstr>https://prifysgolaber-my.sharepoint.com/personal/olt13_aber_ac_uk/Documents/Work/Major Project/mmp_grasp_detect/Reports/Final Report.docx</vt:lpwstr>
      </vt:variant>
      <vt:variant>
        <vt:lpwstr>_Toc71401955</vt:lpwstr>
      </vt:variant>
      <vt:variant>
        <vt:i4>7864379</vt:i4>
      </vt:variant>
      <vt:variant>
        <vt:i4>491</vt:i4>
      </vt:variant>
      <vt:variant>
        <vt:i4>0</vt:i4>
      </vt:variant>
      <vt:variant>
        <vt:i4>5</vt:i4>
      </vt:variant>
      <vt:variant>
        <vt:lpwstr>https://prifysgolaber-my.sharepoint.com/personal/olt13_aber_ac_uk/Documents/Work/Major Project/mmp_grasp_detect/Reports/Final Report.docx</vt:lpwstr>
      </vt:variant>
      <vt:variant>
        <vt:lpwstr>_Toc71401954</vt:lpwstr>
      </vt:variant>
      <vt:variant>
        <vt:i4>8323131</vt:i4>
      </vt:variant>
      <vt:variant>
        <vt:i4>485</vt:i4>
      </vt:variant>
      <vt:variant>
        <vt:i4>0</vt:i4>
      </vt:variant>
      <vt:variant>
        <vt:i4>5</vt:i4>
      </vt:variant>
      <vt:variant>
        <vt:lpwstr>https://prifysgolaber-my.sharepoint.com/personal/olt13_aber_ac_uk/Documents/Work/Major Project/mmp_grasp_detect/Reports/Final Report.docx</vt:lpwstr>
      </vt:variant>
      <vt:variant>
        <vt:lpwstr>_Toc71401953</vt:lpwstr>
      </vt:variant>
      <vt:variant>
        <vt:i4>8257595</vt:i4>
      </vt:variant>
      <vt:variant>
        <vt:i4>479</vt:i4>
      </vt:variant>
      <vt:variant>
        <vt:i4>0</vt:i4>
      </vt:variant>
      <vt:variant>
        <vt:i4>5</vt:i4>
      </vt:variant>
      <vt:variant>
        <vt:lpwstr>https://prifysgolaber-my.sharepoint.com/personal/olt13_aber_ac_uk/Documents/Work/Major Project/mmp_grasp_detect/Reports/Final Report.docx</vt:lpwstr>
      </vt:variant>
      <vt:variant>
        <vt:lpwstr>_Toc71401952</vt:lpwstr>
      </vt:variant>
      <vt:variant>
        <vt:i4>8192059</vt:i4>
      </vt:variant>
      <vt:variant>
        <vt:i4>473</vt:i4>
      </vt:variant>
      <vt:variant>
        <vt:i4>0</vt:i4>
      </vt:variant>
      <vt:variant>
        <vt:i4>5</vt:i4>
      </vt:variant>
      <vt:variant>
        <vt:lpwstr>https://prifysgolaber-my.sharepoint.com/personal/olt13_aber_ac_uk/Documents/Work/Major Project/mmp_grasp_detect/Reports/Final Report.docx</vt:lpwstr>
      </vt:variant>
      <vt:variant>
        <vt:lpwstr>_Toc71401951</vt:lpwstr>
      </vt:variant>
      <vt:variant>
        <vt:i4>8126523</vt:i4>
      </vt:variant>
      <vt:variant>
        <vt:i4>467</vt:i4>
      </vt:variant>
      <vt:variant>
        <vt:i4>0</vt:i4>
      </vt:variant>
      <vt:variant>
        <vt:i4>5</vt:i4>
      </vt:variant>
      <vt:variant>
        <vt:lpwstr>https://prifysgolaber-my.sharepoint.com/personal/olt13_aber_ac_uk/Documents/Work/Major Project/mmp_grasp_detect/Reports/Final Report.docx</vt:lpwstr>
      </vt:variant>
      <vt:variant>
        <vt:lpwstr>_Toc71401950</vt:lpwstr>
      </vt:variant>
      <vt:variant>
        <vt:i4>7667770</vt:i4>
      </vt:variant>
      <vt:variant>
        <vt:i4>461</vt:i4>
      </vt:variant>
      <vt:variant>
        <vt:i4>0</vt:i4>
      </vt:variant>
      <vt:variant>
        <vt:i4>5</vt:i4>
      </vt:variant>
      <vt:variant>
        <vt:lpwstr>https://prifysgolaber-my.sharepoint.com/personal/olt13_aber_ac_uk/Documents/Work/Major Project/mmp_grasp_detect/Reports/Final Report.docx</vt:lpwstr>
      </vt:variant>
      <vt:variant>
        <vt:lpwstr>_Toc71401949</vt:lpwstr>
      </vt:variant>
      <vt:variant>
        <vt:i4>7602234</vt:i4>
      </vt:variant>
      <vt:variant>
        <vt:i4>455</vt:i4>
      </vt:variant>
      <vt:variant>
        <vt:i4>0</vt:i4>
      </vt:variant>
      <vt:variant>
        <vt:i4>5</vt:i4>
      </vt:variant>
      <vt:variant>
        <vt:lpwstr>https://prifysgolaber-my.sharepoint.com/personal/olt13_aber_ac_uk/Documents/Work/Major Project/mmp_grasp_detect/Reports/Final Report.docx</vt:lpwstr>
      </vt:variant>
      <vt:variant>
        <vt:lpwstr>_Toc71401948</vt:lpwstr>
      </vt:variant>
      <vt:variant>
        <vt:i4>8060986</vt:i4>
      </vt:variant>
      <vt:variant>
        <vt:i4>449</vt:i4>
      </vt:variant>
      <vt:variant>
        <vt:i4>0</vt:i4>
      </vt:variant>
      <vt:variant>
        <vt:i4>5</vt:i4>
      </vt:variant>
      <vt:variant>
        <vt:lpwstr>https://prifysgolaber-my.sharepoint.com/personal/olt13_aber_ac_uk/Documents/Work/Major Project/mmp_grasp_detect/Reports/Final Report.docx</vt:lpwstr>
      </vt:variant>
      <vt:variant>
        <vt:lpwstr>_Toc71401947</vt:lpwstr>
      </vt:variant>
      <vt:variant>
        <vt:i4>7995450</vt:i4>
      </vt:variant>
      <vt:variant>
        <vt:i4>443</vt:i4>
      </vt:variant>
      <vt:variant>
        <vt:i4>0</vt:i4>
      </vt:variant>
      <vt:variant>
        <vt:i4>5</vt:i4>
      </vt:variant>
      <vt:variant>
        <vt:lpwstr>https://prifysgolaber-my.sharepoint.com/personal/olt13_aber_ac_uk/Documents/Work/Major Project/mmp_grasp_detect/Reports/Final Report.docx</vt:lpwstr>
      </vt:variant>
      <vt:variant>
        <vt:lpwstr>_Toc71401946</vt:lpwstr>
      </vt:variant>
      <vt:variant>
        <vt:i4>7929914</vt:i4>
      </vt:variant>
      <vt:variant>
        <vt:i4>437</vt:i4>
      </vt:variant>
      <vt:variant>
        <vt:i4>0</vt:i4>
      </vt:variant>
      <vt:variant>
        <vt:i4>5</vt:i4>
      </vt:variant>
      <vt:variant>
        <vt:lpwstr>https://prifysgolaber-my.sharepoint.com/personal/olt13_aber_ac_uk/Documents/Work/Major Project/mmp_grasp_detect/Reports/Final Report.docx</vt:lpwstr>
      </vt:variant>
      <vt:variant>
        <vt:lpwstr>_Toc71401945</vt:lpwstr>
      </vt:variant>
      <vt:variant>
        <vt:i4>7864378</vt:i4>
      </vt:variant>
      <vt:variant>
        <vt:i4>431</vt:i4>
      </vt:variant>
      <vt:variant>
        <vt:i4>0</vt:i4>
      </vt:variant>
      <vt:variant>
        <vt:i4>5</vt:i4>
      </vt:variant>
      <vt:variant>
        <vt:lpwstr>https://prifysgolaber-my.sharepoint.com/personal/olt13_aber_ac_uk/Documents/Work/Major Project/mmp_grasp_detect/Reports/Final Report.docx</vt:lpwstr>
      </vt:variant>
      <vt:variant>
        <vt:lpwstr>_Toc71401944</vt:lpwstr>
      </vt:variant>
      <vt:variant>
        <vt:i4>8323130</vt:i4>
      </vt:variant>
      <vt:variant>
        <vt:i4>425</vt:i4>
      </vt:variant>
      <vt:variant>
        <vt:i4>0</vt:i4>
      </vt:variant>
      <vt:variant>
        <vt:i4>5</vt:i4>
      </vt:variant>
      <vt:variant>
        <vt:lpwstr>https://prifysgolaber-my.sharepoint.com/personal/olt13_aber_ac_uk/Documents/Work/Major Project/mmp_grasp_detect/Reports/Final Report.docx</vt:lpwstr>
      </vt:variant>
      <vt:variant>
        <vt:lpwstr>_Toc71401943</vt:lpwstr>
      </vt:variant>
      <vt:variant>
        <vt:i4>8257594</vt:i4>
      </vt:variant>
      <vt:variant>
        <vt:i4>419</vt:i4>
      </vt:variant>
      <vt:variant>
        <vt:i4>0</vt:i4>
      </vt:variant>
      <vt:variant>
        <vt:i4>5</vt:i4>
      </vt:variant>
      <vt:variant>
        <vt:lpwstr>https://prifysgolaber-my.sharepoint.com/personal/olt13_aber_ac_uk/Documents/Work/Major Project/mmp_grasp_detect/Reports/Final Report.docx</vt:lpwstr>
      </vt:variant>
      <vt:variant>
        <vt:lpwstr>_Toc71401942</vt:lpwstr>
      </vt:variant>
      <vt:variant>
        <vt:i4>1703991</vt:i4>
      </vt:variant>
      <vt:variant>
        <vt:i4>410</vt:i4>
      </vt:variant>
      <vt:variant>
        <vt:i4>0</vt:i4>
      </vt:variant>
      <vt:variant>
        <vt:i4>5</vt:i4>
      </vt:variant>
      <vt:variant>
        <vt:lpwstr/>
      </vt:variant>
      <vt:variant>
        <vt:lpwstr>_Toc71454900</vt:lpwstr>
      </vt:variant>
      <vt:variant>
        <vt:i4>1179710</vt:i4>
      </vt:variant>
      <vt:variant>
        <vt:i4>404</vt:i4>
      </vt:variant>
      <vt:variant>
        <vt:i4>0</vt:i4>
      </vt:variant>
      <vt:variant>
        <vt:i4>5</vt:i4>
      </vt:variant>
      <vt:variant>
        <vt:lpwstr/>
      </vt:variant>
      <vt:variant>
        <vt:lpwstr>_Toc71454899</vt:lpwstr>
      </vt:variant>
      <vt:variant>
        <vt:i4>1245246</vt:i4>
      </vt:variant>
      <vt:variant>
        <vt:i4>398</vt:i4>
      </vt:variant>
      <vt:variant>
        <vt:i4>0</vt:i4>
      </vt:variant>
      <vt:variant>
        <vt:i4>5</vt:i4>
      </vt:variant>
      <vt:variant>
        <vt:lpwstr/>
      </vt:variant>
      <vt:variant>
        <vt:lpwstr>_Toc71454898</vt:lpwstr>
      </vt:variant>
      <vt:variant>
        <vt:i4>1835070</vt:i4>
      </vt:variant>
      <vt:variant>
        <vt:i4>392</vt:i4>
      </vt:variant>
      <vt:variant>
        <vt:i4>0</vt:i4>
      </vt:variant>
      <vt:variant>
        <vt:i4>5</vt:i4>
      </vt:variant>
      <vt:variant>
        <vt:lpwstr/>
      </vt:variant>
      <vt:variant>
        <vt:lpwstr>_Toc71454897</vt:lpwstr>
      </vt:variant>
      <vt:variant>
        <vt:i4>1900606</vt:i4>
      </vt:variant>
      <vt:variant>
        <vt:i4>386</vt:i4>
      </vt:variant>
      <vt:variant>
        <vt:i4>0</vt:i4>
      </vt:variant>
      <vt:variant>
        <vt:i4>5</vt:i4>
      </vt:variant>
      <vt:variant>
        <vt:lpwstr/>
      </vt:variant>
      <vt:variant>
        <vt:lpwstr>_Toc71454896</vt:lpwstr>
      </vt:variant>
      <vt:variant>
        <vt:i4>1966142</vt:i4>
      </vt:variant>
      <vt:variant>
        <vt:i4>380</vt:i4>
      </vt:variant>
      <vt:variant>
        <vt:i4>0</vt:i4>
      </vt:variant>
      <vt:variant>
        <vt:i4>5</vt:i4>
      </vt:variant>
      <vt:variant>
        <vt:lpwstr/>
      </vt:variant>
      <vt:variant>
        <vt:lpwstr>_Toc71454895</vt:lpwstr>
      </vt:variant>
      <vt:variant>
        <vt:i4>2031678</vt:i4>
      </vt:variant>
      <vt:variant>
        <vt:i4>374</vt:i4>
      </vt:variant>
      <vt:variant>
        <vt:i4>0</vt:i4>
      </vt:variant>
      <vt:variant>
        <vt:i4>5</vt:i4>
      </vt:variant>
      <vt:variant>
        <vt:lpwstr/>
      </vt:variant>
      <vt:variant>
        <vt:lpwstr>_Toc71454894</vt:lpwstr>
      </vt:variant>
      <vt:variant>
        <vt:i4>1572926</vt:i4>
      </vt:variant>
      <vt:variant>
        <vt:i4>368</vt:i4>
      </vt:variant>
      <vt:variant>
        <vt:i4>0</vt:i4>
      </vt:variant>
      <vt:variant>
        <vt:i4>5</vt:i4>
      </vt:variant>
      <vt:variant>
        <vt:lpwstr/>
      </vt:variant>
      <vt:variant>
        <vt:lpwstr>_Toc71454893</vt:lpwstr>
      </vt:variant>
      <vt:variant>
        <vt:i4>1638462</vt:i4>
      </vt:variant>
      <vt:variant>
        <vt:i4>362</vt:i4>
      </vt:variant>
      <vt:variant>
        <vt:i4>0</vt:i4>
      </vt:variant>
      <vt:variant>
        <vt:i4>5</vt:i4>
      </vt:variant>
      <vt:variant>
        <vt:lpwstr/>
      </vt:variant>
      <vt:variant>
        <vt:lpwstr>_Toc71454892</vt:lpwstr>
      </vt:variant>
      <vt:variant>
        <vt:i4>1703998</vt:i4>
      </vt:variant>
      <vt:variant>
        <vt:i4>356</vt:i4>
      </vt:variant>
      <vt:variant>
        <vt:i4>0</vt:i4>
      </vt:variant>
      <vt:variant>
        <vt:i4>5</vt:i4>
      </vt:variant>
      <vt:variant>
        <vt:lpwstr/>
      </vt:variant>
      <vt:variant>
        <vt:lpwstr>_Toc71454891</vt:lpwstr>
      </vt:variant>
      <vt:variant>
        <vt:i4>1769534</vt:i4>
      </vt:variant>
      <vt:variant>
        <vt:i4>350</vt:i4>
      </vt:variant>
      <vt:variant>
        <vt:i4>0</vt:i4>
      </vt:variant>
      <vt:variant>
        <vt:i4>5</vt:i4>
      </vt:variant>
      <vt:variant>
        <vt:lpwstr/>
      </vt:variant>
      <vt:variant>
        <vt:lpwstr>_Toc71454890</vt:lpwstr>
      </vt:variant>
      <vt:variant>
        <vt:i4>1179711</vt:i4>
      </vt:variant>
      <vt:variant>
        <vt:i4>344</vt:i4>
      </vt:variant>
      <vt:variant>
        <vt:i4>0</vt:i4>
      </vt:variant>
      <vt:variant>
        <vt:i4>5</vt:i4>
      </vt:variant>
      <vt:variant>
        <vt:lpwstr/>
      </vt:variant>
      <vt:variant>
        <vt:lpwstr>_Toc71454889</vt:lpwstr>
      </vt:variant>
      <vt:variant>
        <vt:i4>1245247</vt:i4>
      </vt:variant>
      <vt:variant>
        <vt:i4>338</vt:i4>
      </vt:variant>
      <vt:variant>
        <vt:i4>0</vt:i4>
      </vt:variant>
      <vt:variant>
        <vt:i4>5</vt:i4>
      </vt:variant>
      <vt:variant>
        <vt:lpwstr/>
      </vt:variant>
      <vt:variant>
        <vt:lpwstr>_Toc71454888</vt:lpwstr>
      </vt:variant>
      <vt:variant>
        <vt:i4>1835071</vt:i4>
      </vt:variant>
      <vt:variant>
        <vt:i4>332</vt:i4>
      </vt:variant>
      <vt:variant>
        <vt:i4>0</vt:i4>
      </vt:variant>
      <vt:variant>
        <vt:i4>5</vt:i4>
      </vt:variant>
      <vt:variant>
        <vt:lpwstr/>
      </vt:variant>
      <vt:variant>
        <vt:lpwstr>_Toc71454887</vt:lpwstr>
      </vt:variant>
      <vt:variant>
        <vt:i4>1900607</vt:i4>
      </vt:variant>
      <vt:variant>
        <vt:i4>326</vt:i4>
      </vt:variant>
      <vt:variant>
        <vt:i4>0</vt:i4>
      </vt:variant>
      <vt:variant>
        <vt:i4>5</vt:i4>
      </vt:variant>
      <vt:variant>
        <vt:lpwstr/>
      </vt:variant>
      <vt:variant>
        <vt:lpwstr>_Toc71454886</vt:lpwstr>
      </vt:variant>
      <vt:variant>
        <vt:i4>1966143</vt:i4>
      </vt:variant>
      <vt:variant>
        <vt:i4>320</vt:i4>
      </vt:variant>
      <vt:variant>
        <vt:i4>0</vt:i4>
      </vt:variant>
      <vt:variant>
        <vt:i4>5</vt:i4>
      </vt:variant>
      <vt:variant>
        <vt:lpwstr/>
      </vt:variant>
      <vt:variant>
        <vt:lpwstr>_Toc71454885</vt:lpwstr>
      </vt:variant>
      <vt:variant>
        <vt:i4>2031679</vt:i4>
      </vt:variant>
      <vt:variant>
        <vt:i4>314</vt:i4>
      </vt:variant>
      <vt:variant>
        <vt:i4>0</vt:i4>
      </vt:variant>
      <vt:variant>
        <vt:i4>5</vt:i4>
      </vt:variant>
      <vt:variant>
        <vt:lpwstr/>
      </vt:variant>
      <vt:variant>
        <vt:lpwstr>_Toc71454884</vt:lpwstr>
      </vt:variant>
      <vt:variant>
        <vt:i4>1572927</vt:i4>
      </vt:variant>
      <vt:variant>
        <vt:i4>308</vt:i4>
      </vt:variant>
      <vt:variant>
        <vt:i4>0</vt:i4>
      </vt:variant>
      <vt:variant>
        <vt:i4>5</vt:i4>
      </vt:variant>
      <vt:variant>
        <vt:lpwstr/>
      </vt:variant>
      <vt:variant>
        <vt:lpwstr>_Toc71454883</vt:lpwstr>
      </vt:variant>
      <vt:variant>
        <vt:i4>1638463</vt:i4>
      </vt:variant>
      <vt:variant>
        <vt:i4>302</vt:i4>
      </vt:variant>
      <vt:variant>
        <vt:i4>0</vt:i4>
      </vt:variant>
      <vt:variant>
        <vt:i4>5</vt:i4>
      </vt:variant>
      <vt:variant>
        <vt:lpwstr/>
      </vt:variant>
      <vt:variant>
        <vt:lpwstr>_Toc71454882</vt:lpwstr>
      </vt:variant>
      <vt:variant>
        <vt:i4>1703999</vt:i4>
      </vt:variant>
      <vt:variant>
        <vt:i4>296</vt:i4>
      </vt:variant>
      <vt:variant>
        <vt:i4>0</vt:i4>
      </vt:variant>
      <vt:variant>
        <vt:i4>5</vt:i4>
      </vt:variant>
      <vt:variant>
        <vt:lpwstr/>
      </vt:variant>
      <vt:variant>
        <vt:lpwstr>_Toc71454881</vt:lpwstr>
      </vt:variant>
      <vt:variant>
        <vt:i4>1769535</vt:i4>
      </vt:variant>
      <vt:variant>
        <vt:i4>290</vt:i4>
      </vt:variant>
      <vt:variant>
        <vt:i4>0</vt:i4>
      </vt:variant>
      <vt:variant>
        <vt:i4>5</vt:i4>
      </vt:variant>
      <vt:variant>
        <vt:lpwstr/>
      </vt:variant>
      <vt:variant>
        <vt:lpwstr>_Toc71454880</vt:lpwstr>
      </vt:variant>
      <vt:variant>
        <vt:i4>1179696</vt:i4>
      </vt:variant>
      <vt:variant>
        <vt:i4>284</vt:i4>
      </vt:variant>
      <vt:variant>
        <vt:i4>0</vt:i4>
      </vt:variant>
      <vt:variant>
        <vt:i4>5</vt:i4>
      </vt:variant>
      <vt:variant>
        <vt:lpwstr/>
      </vt:variant>
      <vt:variant>
        <vt:lpwstr>_Toc71454879</vt:lpwstr>
      </vt:variant>
      <vt:variant>
        <vt:i4>1245232</vt:i4>
      </vt:variant>
      <vt:variant>
        <vt:i4>278</vt:i4>
      </vt:variant>
      <vt:variant>
        <vt:i4>0</vt:i4>
      </vt:variant>
      <vt:variant>
        <vt:i4>5</vt:i4>
      </vt:variant>
      <vt:variant>
        <vt:lpwstr/>
      </vt:variant>
      <vt:variant>
        <vt:lpwstr>_Toc71454878</vt:lpwstr>
      </vt:variant>
      <vt:variant>
        <vt:i4>1835056</vt:i4>
      </vt:variant>
      <vt:variant>
        <vt:i4>272</vt:i4>
      </vt:variant>
      <vt:variant>
        <vt:i4>0</vt:i4>
      </vt:variant>
      <vt:variant>
        <vt:i4>5</vt:i4>
      </vt:variant>
      <vt:variant>
        <vt:lpwstr/>
      </vt:variant>
      <vt:variant>
        <vt:lpwstr>_Toc71454877</vt:lpwstr>
      </vt:variant>
      <vt:variant>
        <vt:i4>1900592</vt:i4>
      </vt:variant>
      <vt:variant>
        <vt:i4>266</vt:i4>
      </vt:variant>
      <vt:variant>
        <vt:i4>0</vt:i4>
      </vt:variant>
      <vt:variant>
        <vt:i4>5</vt:i4>
      </vt:variant>
      <vt:variant>
        <vt:lpwstr/>
      </vt:variant>
      <vt:variant>
        <vt:lpwstr>_Toc71454876</vt:lpwstr>
      </vt:variant>
      <vt:variant>
        <vt:i4>1966128</vt:i4>
      </vt:variant>
      <vt:variant>
        <vt:i4>260</vt:i4>
      </vt:variant>
      <vt:variant>
        <vt:i4>0</vt:i4>
      </vt:variant>
      <vt:variant>
        <vt:i4>5</vt:i4>
      </vt:variant>
      <vt:variant>
        <vt:lpwstr/>
      </vt:variant>
      <vt:variant>
        <vt:lpwstr>_Toc71454875</vt:lpwstr>
      </vt:variant>
      <vt:variant>
        <vt:i4>2031664</vt:i4>
      </vt:variant>
      <vt:variant>
        <vt:i4>254</vt:i4>
      </vt:variant>
      <vt:variant>
        <vt:i4>0</vt:i4>
      </vt:variant>
      <vt:variant>
        <vt:i4>5</vt:i4>
      </vt:variant>
      <vt:variant>
        <vt:lpwstr/>
      </vt:variant>
      <vt:variant>
        <vt:lpwstr>_Toc71454874</vt:lpwstr>
      </vt:variant>
      <vt:variant>
        <vt:i4>1572912</vt:i4>
      </vt:variant>
      <vt:variant>
        <vt:i4>248</vt:i4>
      </vt:variant>
      <vt:variant>
        <vt:i4>0</vt:i4>
      </vt:variant>
      <vt:variant>
        <vt:i4>5</vt:i4>
      </vt:variant>
      <vt:variant>
        <vt:lpwstr/>
      </vt:variant>
      <vt:variant>
        <vt:lpwstr>_Toc71454873</vt:lpwstr>
      </vt:variant>
      <vt:variant>
        <vt:i4>1638448</vt:i4>
      </vt:variant>
      <vt:variant>
        <vt:i4>242</vt:i4>
      </vt:variant>
      <vt:variant>
        <vt:i4>0</vt:i4>
      </vt:variant>
      <vt:variant>
        <vt:i4>5</vt:i4>
      </vt:variant>
      <vt:variant>
        <vt:lpwstr/>
      </vt:variant>
      <vt:variant>
        <vt:lpwstr>_Toc71454872</vt:lpwstr>
      </vt:variant>
      <vt:variant>
        <vt:i4>1703984</vt:i4>
      </vt:variant>
      <vt:variant>
        <vt:i4>236</vt:i4>
      </vt:variant>
      <vt:variant>
        <vt:i4>0</vt:i4>
      </vt:variant>
      <vt:variant>
        <vt:i4>5</vt:i4>
      </vt:variant>
      <vt:variant>
        <vt:lpwstr/>
      </vt:variant>
      <vt:variant>
        <vt:lpwstr>_Toc71454871</vt:lpwstr>
      </vt:variant>
      <vt:variant>
        <vt:i4>1769520</vt:i4>
      </vt:variant>
      <vt:variant>
        <vt:i4>230</vt:i4>
      </vt:variant>
      <vt:variant>
        <vt:i4>0</vt:i4>
      </vt:variant>
      <vt:variant>
        <vt:i4>5</vt:i4>
      </vt:variant>
      <vt:variant>
        <vt:lpwstr/>
      </vt:variant>
      <vt:variant>
        <vt:lpwstr>_Toc71454870</vt:lpwstr>
      </vt:variant>
      <vt:variant>
        <vt:i4>1179697</vt:i4>
      </vt:variant>
      <vt:variant>
        <vt:i4>224</vt:i4>
      </vt:variant>
      <vt:variant>
        <vt:i4>0</vt:i4>
      </vt:variant>
      <vt:variant>
        <vt:i4>5</vt:i4>
      </vt:variant>
      <vt:variant>
        <vt:lpwstr/>
      </vt:variant>
      <vt:variant>
        <vt:lpwstr>_Toc71454869</vt:lpwstr>
      </vt:variant>
      <vt:variant>
        <vt:i4>1245233</vt:i4>
      </vt:variant>
      <vt:variant>
        <vt:i4>218</vt:i4>
      </vt:variant>
      <vt:variant>
        <vt:i4>0</vt:i4>
      </vt:variant>
      <vt:variant>
        <vt:i4>5</vt:i4>
      </vt:variant>
      <vt:variant>
        <vt:lpwstr/>
      </vt:variant>
      <vt:variant>
        <vt:lpwstr>_Toc71454868</vt:lpwstr>
      </vt:variant>
      <vt:variant>
        <vt:i4>1835057</vt:i4>
      </vt:variant>
      <vt:variant>
        <vt:i4>212</vt:i4>
      </vt:variant>
      <vt:variant>
        <vt:i4>0</vt:i4>
      </vt:variant>
      <vt:variant>
        <vt:i4>5</vt:i4>
      </vt:variant>
      <vt:variant>
        <vt:lpwstr/>
      </vt:variant>
      <vt:variant>
        <vt:lpwstr>_Toc71454867</vt:lpwstr>
      </vt:variant>
      <vt:variant>
        <vt:i4>1900593</vt:i4>
      </vt:variant>
      <vt:variant>
        <vt:i4>206</vt:i4>
      </vt:variant>
      <vt:variant>
        <vt:i4>0</vt:i4>
      </vt:variant>
      <vt:variant>
        <vt:i4>5</vt:i4>
      </vt:variant>
      <vt:variant>
        <vt:lpwstr/>
      </vt:variant>
      <vt:variant>
        <vt:lpwstr>_Toc71454866</vt:lpwstr>
      </vt:variant>
      <vt:variant>
        <vt:i4>1966129</vt:i4>
      </vt:variant>
      <vt:variant>
        <vt:i4>200</vt:i4>
      </vt:variant>
      <vt:variant>
        <vt:i4>0</vt:i4>
      </vt:variant>
      <vt:variant>
        <vt:i4>5</vt:i4>
      </vt:variant>
      <vt:variant>
        <vt:lpwstr/>
      </vt:variant>
      <vt:variant>
        <vt:lpwstr>_Toc71454865</vt:lpwstr>
      </vt:variant>
      <vt:variant>
        <vt:i4>2031665</vt:i4>
      </vt:variant>
      <vt:variant>
        <vt:i4>194</vt:i4>
      </vt:variant>
      <vt:variant>
        <vt:i4>0</vt:i4>
      </vt:variant>
      <vt:variant>
        <vt:i4>5</vt:i4>
      </vt:variant>
      <vt:variant>
        <vt:lpwstr/>
      </vt:variant>
      <vt:variant>
        <vt:lpwstr>_Toc71454864</vt:lpwstr>
      </vt:variant>
      <vt:variant>
        <vt:i4>1572913</vt:i4>
      </vt:variant>
      <vt:variant>
        <vt:i4>188</vt:i4>
      </vt:variant>
      <vt:variant>
        <vt:i4>0</vt:i4>
      </vt:variant>
      <vt:variant>
        <vt:i4>5</vt:i4>
      </vt:variant>
      <vt:variant>
        <vt:lpwstr/>
      </vt:variant>
      <vt:variant>
        <vt:lpwstr>_Toc71454863</vt:lpwstr>
      </vt:variant>
      <vt:variant>
        <vt:i4>1638449</vt:i4>
      </vt:variant>
      <vt:variant>
        <vt:i4>182</vt:i4>
      </vt:variant>
      <vt:variant>
        <vt:i4>0</vt:i4>
      </vt:variant>
      <vt:variant>
        <vt:i4>5</vt:i4>
      </vt:variant>
      <vt:variant>
        <vt:lpwstr/>
      </vt:variant>
      <vt:variant>
        <vt:lpwstr>_Toc71454862</vt:lpwstr>
      </vt:variant>
      <vt:variant>
        <vt:i4>1703985</vt:i4>
      </vt:variant>
      <vt:variant>
        <vt:i4>176</vt:i4>
      </vt:variant>
      <vt:variant>
        <vt:i4>0</vt:i4>
      </vt:variant>
      <vt:variant>
        <vt:i4>5</vt:i4>
      </vt:variant>
      <vt:variant>
        <vt:lpwstr/>
      </vt:variant>
      <vt:variant>
        <vt:lpwstr>_Toc71454861</vt:lpwstr>
      </vt:variant>
      <vt:variant>
        <vt:i4>1769521</vt:i4>
      </vt:variant>
      <vt:variant>
        <vt:i4>170</vt:i4>
      </vt:variant>
      <vt:variant>
        <vt:i4>0</vt:i4>
      </vt:variant>
      <vt:variant>
        <vt:i4>5</vt:i4>
      </vt:variant>
      <vt:variant>
        <vt:lpwstr/>
      </vt:variant>
      <vt:variant>
        <vt:lpwstr>_Toc71454860</vt:lpwstr>
      </vt:variant>
      <vt:variant>
        <vt:i4>1179698</vt:i4>
      </vt:variant>
      <vt:variant>
        <vt:i4>164</vt:i4>
      </vt:variant>
      <vt:variant>
        <vt:i4>0</vt:i4>
      </vt:variant>
      <vt:variant>
        <vt:i4>5</vt:i4>
      </vt:variant>
      <vt:variant>
        <vt:lpwstr/>
      </vt:variant>
      <vt:variant>
        <vt:lpwstr>_Toc71454859</vt:lpwstr>
      </vt:variant>
      <vt:variant>
        <vt:i4>1245234</vt:i4>
      </vt:variant>
      <vt:variant>
        <vt:i4>158</vt:i4>
      </vt:variant>
      <vt:variant>
        <vt:i4>0</vt:i4>
      </vt:variant>
      <vt:variant>
        <vt:i4>5</vt:i4>
      </vt:variant>
      <vt:variant>
        <vt:lpwstr/>
      </vt:variant>
      <vt:variant>
        <vt:lpwstr>_Toc71454858</vt:lpwstr>
      </vt:variant>
      <vt:variant>
        <vt:i4>1835058</vt:i4>
      </vt:variant>
      <vt:variant>
        <vt:i4>152</vt:i4>
      </vt:variant>
      <vt:variant>
        <vt:i4>0</vt:i4>
      </vt:variant>
      <vt:variant>
        <vt:i4>5</vt:i4>
      </vt:variant>
      <vt:variant>
        <vt:lpwstr/>
      </vt:variant>
      <vt:variant>
        <vt:lpwstr>_Toc71454857</vt:lpwstr>
      </vt:variant>
      <vt:variant>
        <vt:i4>1900594</vt:i4>
      </vt:variant>
      <vt:variant>
        <vt:i4>146</vt:i4>
      </vt:variant>
      <vt:variant>
        <vt:i4>0</vt:i4>
      </vt:variant>
      <vt:variant>
        <vt:i4>5</vt:i4>
      </vt:variant>
      <vt:variant>
        <vt:lpwstr/>
      </vt:variant>
      <vt:variant>
        <vt:lpwstr>_Toc71454856</vt:lpwstr>
      </vt:variant>
      <vt:variant>
        <vt:i4>1966130</vt:i4>
      </vt:variant>
      <vt:variant>
        <vt:i4>140</vt:i4>
      </vt:variant>
      <vt:variant>
        <vt:i4>0</vt:i4>
      </vt:variant>
      <vt:variant>
        <vt:i4>5</vt:i4>
      </vt:variant>
      <vt:variant>
        <vt:lpwstr/>
      </vt:variant>
      <vt:variant>
        <vt:lpwstr>_Toc71454855</vt:lpwstr>
      </vt:variant>
      <vt:variant>
        <vt:i4>2031666</vt:i4>
      </vt:variant>
      <vt:variant>
        <vt:i4>134</vt:i4>
      </vt:variant>
      <vt:variant>
        <vt:i4>0</vt:i4>
      </vt:variant>
      <vt:variant>
        <vt:i4>5</vt:i4>
      </vt:variant>
      <vt:variant>
        <vt:lpwstr/>
      </vt:variant>
      <vt:variant>
        <vt:lpwstr>_Toc71454854</vt:lpwstr>
      </vt:variant>
      <vt:variant>
        <vt:i4>1572914</vt:i4>
      </vt:variant>
      <vt:variant>
        <vt:i4>128</vt:i4>
      </vt:variant>
      <vt:variant>
        <vt:i4>0</vt:i4>
      </vt:variant>
      <vt:variant>
        <vt:i4>5</vt:i4>
      </vt:variant>
      <vt:variant>
        <vt:lpwstr/>
      </vt:variant>
      <vt:variant>
        <vt:lpwstr>_Toc71454853</vt:lpwstr>
      </vt:variant>
      <vt:variant>
        <vt:i4>1638450</vt:i4>
      </vt:variant>
      <vt:variant>
        <vt:i4>122</vt:i4>
      </vt:variant>
      <vt:variant>
        <vt:i4>0</vt:i4>
      </vt:variant>
      <vt:variant>
        <vt:i4>5</vt:i4>
      </vt:variant>
      <vt:variant>
        <vt:lpwstr/>
      </vt:variant>
      <vt:variant>
        <vt:lpwstr>_Toc71454852</vt:lpwstr>
      </vt:variant>
      <vt:variant>
        <vt:i4>1703986</vt:i4>
      </vt:variant>
      <vt:variant>
        <vt:i4>116</vt:i4>
      </vt:variant>
      <vt:variant>
        <vt:i4>0</vt:i4>
      </vt:variant>
      <vt:variant>
        <vt:i4>5</vt:i4>
      </vt:variant>
      <vt:variant>
        <vt:lpwstr/>
      </vt:variant>
      <vt:variant>
        <vt:lpwstr>_Toc71454851</vt:lpwstr>
      </vt:variant>
      <vt:variant>
        <vt:i4>1769522</vt:i4>
      </vt:variant>
      <vt:variant>
        <vt:i4>110</vt:i4>
      </vt:variant>
      <vt:variant>
        <vt:i4>0</vt:i4>
      </vt:variant>
      <vt:variant>
        <vt:i4>5</vt:i4>
      </vt:variant>
      <vt:variant>
        <vt:lpwstr/>
      </vt:variant>
      <vt:variant>
        <vt:lpwstr>_Toc71454850</vt:lpwstr>
      </vt:variant>
      <vt:variant>
        <vt:i4>1179699</vt:i4>
      </vt:variant>
      <vt:variant>
        <vt:i4>104</vt:i4>
      </vt:variant>
      <vt:variant>
        <vt:i4>0</vt:i4>
      </vt:variant>
      <vt:variant>
        <vt:i4>5</vt:i4>
      </vt:variant>
      <vt:variant>
        <vt:lpwstr/>
      </vt:variant>
      <vt:variant>
        <vt:lpwstr>_Toc71454849</vt:lpwstr>
      </vt:variant>
      <vt:variant>
        <vt:i4>1245235</vt:i4>
      </vt:variant>
      <vt:variant>
        <vt:i4>98</vt:i4>
      </vt:variant>
      <vt:variant>
        <vt:i4>0</vt:i4>
      </vt:variant>
      <vt:variant>
        <vt:i4>5</vt:i4>
      </vt:variant>
      <vt:variant>
        <vt:lpwstr/>
      </vt:variant>
      <vt:variant>
        <vt:lpwstr>_Toc71454848</vt:lpwstr>
      </vt:variant>
      <vt:variant>
        <vt:i4>1835059</vt:i4>
      </vt:variant>
      <vt:variant>
        <vt:i4>92</vt:i4>
      </vt:variant>
      <vt:variant>
        <vt:i4>0</vt:i4>
      </vt:variant>
      <vt:variant>
        <vt:i4>5</vt:i4>
      </vt:variant>
      <vt:variant>
        <vt:lpwstr/>
      </vt:variant>
      <vt:variant>
        <vt:lpwstr>_Toc71454847</vt:lpwstr>
      </vt:variant>
      <vt:variant>
        <vt:i4>1900595</vt:i4>
      </vt:variant>
      <vt:variant>
        <vt:i4>86</vt:i4>
      </vt:variant>
      <vt:variant>
        <vt:i4>0</vt:i4>
      </vt:variant>
      <vt:variant>
        <vt:i4>5</vt:i4>
      </vt:variant>
      <vt:variant>
        <vt:lpwstr/>
      </vt:variant>
      <vt:variant>
        <vt:lpwstr>_Toc71454846</vt:lpwstr>
      </vt:variant>
      <vt:variant>
        <vt:i4>1966131</vt:i4>
      </vt:variant>
      <vt:variant>
        <vt:i4>80</vt:i4>
      </vt:variant>
      <vt:variant>
        <vt:i4>0</vt:i4>
      </vt:variant>
      <vt:variant>
        <vt:i4>5</vt:i4>
      </vt:variant>
      <vt:variant>
        <vt:lpwstr/>
      </vt:variant>
      <vt:variant>
        <vt:lpwstr>_Toc71454845</vt:lpwstr>
      </vt:variant>
      <vt:variant>
        <vt:i4>2031667</vt:i4>
      </vt:variant>
      <vt:variant>
        <vt:i4>74</vt:i4>
      </vt:variant>
      <vt:variant>
        <vt:i4>0</vt:i4>
      </vt:variant>
      <vt:variant>
        <vt:i4>5</vt:i4>
      </vt:variant>
      <vt:variant>
        <vt:lpwstr/>
      </vt:variant>
      <vt:variant>
        <vt:lpwstr>_Toc71454844</vt:lpwstr>
      </vt:variant>
      <vt:variant>
        <vt:i4>1572915</vt:i4>
      </vt:variant>
      <vt:variant>
        <vt:i4>68</vt:i4>
      </vt:variant>
      <vt:variant>
        <vt:i4>0</vt:i4>
      </vt:variant>
      <vt:variant>
        <vt:i4>5</vt:i4>
      </vt:variant>
      <vt:variant>
        <vt:lpwstr/>
      </vt:variant>
      <vt:variant>
        <vt:lpwstr>_Toc71454843</vt:lpwstr>
      </vt:variant>
      <vt:variant>
        <vt:i4>1638451</vt:i4>
      </vt:variant>
      <vt:variant>
        <vt:i4>62</vt:i4>
      </vt:variant>
      <vt:variant>
        <vt:i4>0</vt:i4>
      </vt:variant>
      <vt:variant>
        <vt:i4>5</vt:i4>
      </vt:variant>
      <vt:variant>
        <vt:lpwstr/>
      </vt:variant>
      <vt:variant>
        <vt:lpwstr>_Toc71454842</vt:lpwstr>
      </vt:variant>
      <vt:variant>
        <vt:i4>1703987</vt:i4>
      </vt:variant>
      <vt:variant>
        <vt:i4>56</vt:i4>
      </vt:variant>
      <vt:variant>
        <vt:i4>0</vt:i4>
      </vt:variant>
      <vt:variant>
        <vt:i4>5</vt:i4>
      </vt:variant>
      <vt:variant>
        <vt:lpwstr/>
      </vt:variant>
      <vt:variant>
        <vt:lpwstr>_Toc71454841</vt:lpwstr>
      </vt:variant>
      <vt:variant>
        <vt:i4>1769523</vt:i4>
      </vt:variant>
      <vt:variant>
        <vt:i4>50</vt:i4>
      </vt:variant>
      <vt:variant>
        <vt:i4>0</vt:i4>
      </vt:variant>
      <vt:variant>
        <vt:i4>5</vt:i4>
      </vt:variant>
      <vt:variant>
        <vt:lpwstr/>
      </vt:variant>
      <vt:variant>
        <vt:lpwstr>_Toc71454840</vt:lpwstr>
      </vt:variant>
      <vt:variant>
        <vt:i4>1179700</vt:i4>
      </vt:variant>
      <vt:variant>
        <vt:i4>44</vt:i4>
      </vt:variant>
      <vt:variant>
        <vt:i4>0</vt:i4>
      </vt:variant>
      <vt:variant>
        <vt:i4>5</vt:i4>
      </vt:variant>
      <vt:variant>
        <vt:lpwstr/>
      </vt:variant>
      <vt:variant>
        <vt:lpwstr>_Toc71454839</vt:lpwstr>
      </vt:variant>
      <vt:variant>
        <vt:i4>1245236</vt:i4>
      </vt:variant>
      <vt:variant>
        <vt:i4>38</vt:i4>
      </vt:variant>
      <vt:variant>
        <vt:i4>0</vt:i4>
      </vt:variant>
      <vt:variant>
        <vt:i4>5</vt:i4>
      </vt:variant>
      <vt:variant>
        <vt:lpwstr/>
      </vt:variant>
      <vt:variant>
        <vt:lpwstr>_Toc71454838</vt:lpwstr>
      </vt:variant>
      <vt:variant>
        <vt:i4>1835060</vt:i4>
      </vt:variant>
      <vt:variant>
        <vt:i4>32</vt:i4>
      </vt:variant>
      <vt:variant>
        <vt:i4>0</vt:i4>
      </vt:variant>
      <vt:variant>
        <vt:i4>5</vt:i4>
      </vt:variant>
      <vt:variant>
        <vt:lpwstr/>
      </vt:variant>
      <vt:variant>
        <vt:lpwstr>_Toc71454837</vt:lpwstr>
      </vt:variant>
      <vt:variant>
        <vt:i4>1900596</vt:i4>
      </vt:variant>
      <vt:variant>
        <vt:i4>26</vt:i4>
      </vt:variant>
      <vt:variant>
        <vt:i4>0</vt:i4>
      </vt:variant>
      <vt:variant>
        <vt:i4>5</vt:i4>
      </vt:variant>
      <vt:variant>
        <vt:lpwstr/>
      </vt:variant>
      <vt:variant>
        <vt:lpwstr>_Toc71454836</vt:lpwstr>
      </vt:variant>
      <vt:variant>
        <vt:i4>1966132</vt:i4>
      </vt:variant>
      <vt:variant>
        <vt:i4>20</vt:i4>
      </vt:variant>
      <vt:variant>
        <vt:i4>0</vt:i4>
      </vt:variant>
      <vt:variant>
        <vt:i4>5</vt:i4>
      </vt:variant>
      <vt:variant>
        <vt:lpwstr/>
      </vt:variant>
      <vt:variant>
        <vt:lpwstr>_Toc71454835</vt:lpwstr>
      </vt:variant>
      <vt:variant>
        <vt:i4>2031668</vt:i4>
      </vt:variant>
      <vt:variant>
        <vt:i4>14</vt:i4>
      </vt:variant>
      <vt:variant>
        <vt:i4>0</vt:i4>
      </vt:variant>
      <vt:variant>
        <vt:i4>5</vt:i4>
      </vt:variant>
      <vt:variant>
        <vt:lpwstr/>
      </vt:variant>
      <vt:variant>
        <vt:lpwstr>_Toc71454834</vt:lpwstr>
      </vt:variant>
      <vt:variant>
        <vt:i4>1572916</vt:i4>
      </vt:variant>
      <vt:variant>
        <vt:i4>8</vt:i4>
      </vt:variant>
      <vt:variant>
        <vt:i4>0</vt:i4>
      </vt:variant>
      <vt:variant>
        <vt:i4>5</vt:i4>
      </vt:variant>
      <vt:variant>
        <vt:lpwstr/>
      </vt:variant>
      <vt:variant>
        <vt:lpwstr>_Toc71454833</vt:lpwstr>
      </vt:variant>
      <vt:variant>
        <vt:i4>1638452</vt:i4>
      </vt:variant>
      <vt:variant>
        <vt:i4>2</vt:i4>
      </vt:variant>
      <vt:variant>
        <vt:i4>0</vt:i4>
      </vt:variant>
      <vt:variant>
        <vt:i4>5</vt:i4>
      </vt:variant>
      <vt:variant>
        <vt:lpwstr/>
      </vt:variant>
      <vt:variant>
        <vt:lpwstr>_Toc714548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e</dc:creator>
  <dc:description/>
  <cp:lastModifiedBy>Ollie Thomas</cp:lastModifiedBy>
  <cp:revision>1316</cp:revision>
  <cp:lastPrinted>2014-04-04T11:58:00Z</cp:lastPrinted>
  <dcterms:created xsi:type="dcterms:W3CDTF">2021-05-05T10:44:00Z</dcterms:created>
  <dcterms:modified xsi:type="dcterms:W3CDTF">2021-05-1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5.0.96.2"&gt;&lt;session id="nxT4qWvY"/&gt;&lt;style id="http://www.zotero.org/styles/ieee" locale="en-GB" hasBibliography="1" bibliographyStyleHasBeenSet="1"/&gt;&lt;prefs&gt;&lt;pref name="fieldType" value="Field"/&gt;&lt;pref name="automaticJo</vt:lpwstr>
  </property>
  <property fmtid="{D5CDD505-2E9C-101B-9397-08002B2CF9AE}" pid="8" name="ZOTERO_PREF_2">
    <vt:lpwstr>urnalAbbreviations" value="true"/&gt;&lt;/prefs&gt;&lt;/data&gt;</vt:lpwstr>
  </property>
</Properties>
</file>